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310"/>
        <w:gridCol w:w="3226"/>
      </w:tblGrid>
      <w:tr w:rsidR="00CB736D" w:rsidRPr="00227E49" w:rsidTr="00995B66">
        <w:tc>
          <w:tcPr>
            <w:tcW w:w="5310" w:type="dxa"/>
            <w:shd w:val="clear" w:color="auto" w:fill="auto"/>
          </w:tcPr>
          <w:p w:rsidR="00CB736D" w:rsidRPr="00E650CB" w:rsidRDefault="00CB736D" w:rsidP="00995B66">
            <w:pPr>
              <w:tabs>
                <w:tab w:val="left" w:pos="5940"/>
              </w:tabs>
              <w:rPr>
                <w:rFonts w:ascii="黑体" w:eastAsia="黑体" w:hAnsi="黑体"/>
                <w:b/>
                <w:spacing w:val="6"/>
                <w:sz w:val="24"/>
              </w:rPr>
            </w:pPr>
            <w:r w:rsidRPr="00E650CB">
              <w:rPr>
                <w:rFonts w:ascii="黑体" w:eastAsia="黑体" w:hAnsi="黑体"/>
                <w:b/>
                <w:sz w:val="24"/>
              </w:rPr>
              <w:t>学    号：</w:t>
            </w:r>
            <w:r w:rsidRPr="00E650CB">
              <w:rPr>
                <w:rFonts w:ascii="黑体" w:eastAsia="黑体" w:hAnsi="黑体"/>
                <w:b/>
                <w:spacing w:val="6"/>
                <w:sz w:val="24"/>
                <w:u w:val="single"/>
              </w:rPr>
              <w:t xml:space="preserve"> </w:t>
            </w:r>
            <w:r w:rsidR="00491A04" w:rsidRPr="00E650CB">
              <w:rPr>
                <w:rFonts w:ascii="黑体" w:eastAsia="黑体" w:hAnsi="黑体"/>
                <w:b/>
                <w:spacing w:val="6"/>
                <w:sz w:val="24"/>
                <w:u w:val="single"/>
              </w:rPr>
              <w:t>201421328</w:t>
            </w:r>
            <w:r w:rsidRPr="00E650CB">
              <w:rPr>
                <w:rFonts w:ascii="黑体" w:eastAsia="黑体" w:hAnsi="黑体"/>
                <w:b/>
                <w:spacing w:val="6"/>
                <w:sz w:val="24"/>
                <w:u w:val="single"/>
              </w:rPr>
              <w:t xml:space="preserve">     </w:t>
            </w:r>
          </w:p>
        </w:tc>
        <w:tc>
          <w:tcPr>
            <w:tcW w:w="3226" w:type="dxa"/>
            <w:shd w:val="clear" w:color="auto" w:fill="auto"/>
          </w:tcPr>
          <w:p w:rsidR="00CB736D" w:rsidRPr="00E650CB" w:rsidRDefault="00CB736D" w:rsidP="00995B66">
            <w:pPr>
              <w:tabs>
                <w:tab w:val="left" w:pos="5940"/>
              </w:tabs>
              <w:ind w:firstLineChars="49" w:firstLine="118"/>
              <w:rPr>
                <w:rFonts w:ascii="黑体" w:eastAsia="黑体" w:hAnsi="黑体"/>
                <w:b/>
                <w:sz w:val="24"/>
              </w:rPr>
            </w:pPr>
            <w:r w:rsidRPr="00E650CB">
              <w:rPr>
                <w:rFonts w:ascii="黑体" w:eastAsia="黑体" w:hAnsi="黑体"/>
                <w:b/>
                <w:sz w:val="24"/>
              </w:rPr>
              <w:t>密  级：</w:t>
            </w:r>
            <w:r w:rsidRPr="00E650CB">
              <w:rPr>
                <w:rFonts w:ascii="黑体" w:eastAsia="黑体" w:hAnsi="黑体"/>
                <w:b/>
                <w:spacing w:val="6"/>
                <w:sz w:val="24"/>
                <w:u w:val="single"/>
              </w:rPr>
              <w:t xml:space="preserve">               </w:t>
            </w:r>
            <w:r w:rsidRPr="00E650CB">
              <w:rPr>
                <w:rFonts w:ascii="黑体" w:eastAsia="黑体" w:hAnsi="黑体"/>
                <w:b/>
                <w:spacing w:val="6"/>
                <w:sz w:val="24"/>
              </w:rPr>
              <w:t xml:space="preserve">   </w:t>
            </w:r>
          </w:p>
          <w:p w:rsidR="00CB736D" w:rsidRPr="00227E49" w:rsidRDefault="00CB736D" w:rsidP="00995B66">
            <w:pPr>
              <w:tabs>
                <w:tab w:val="left" w:pos="5940"/>
              </w:tabs>
              <w:ind w:firstLineChars="49" w:firstLine="124"/>
              <w:rPr>
                <w:b/>
                <w:spacing w:val="6"/>
                <w:sz w:val="24"/>
              </w:rPr>
            </w:pPr>
          </w:p>
        </w:tc>
      </w:tr>
    </w:tbl>
    <w:p w:rsidR="00D4379A" w:rsidRPr="00227E49" w:rsidRDefault="00637D00" w:rsidP="006C12EC">
      <w:r w:rsidRPr="00227E49">
        <w:rPr>
          <w:noProof/>
        </w:rPr>
        <w:drawing>
          <wp:anchor distT="0" distB="0" distL="114300" distR="114300" simplePos="0" relativeHeight="251610112" behindDoc="0" locked="0" layoutInCell="1" allowOverlap="1" wp14:anchorId="34DB9C70" wp14:editId="680D56EB">
            <wp:simplePos x="0" y="0"/>
            <wp:positionH relativeFrom="column">
              <wp:align>center</wp:align>
            </wp:positionH>
            <wp:positionV relativeFrom="paragraph">
              <wp:posOffset>133350</wp:posOffset>
            </wp:positionV>
            <wp:extent cx="3293110" cy="594360"/>
            <wp:effectExtent l="0" t="0" r="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227E49" w:rsidRDefault="00D4379A" w:rsidP="006C12EC"/>
    <w:p w:rsidR="00D4379A" w:rsidRPr="00227E49" w:rsidRDefault="00D4379A" w:rsidP="006C12EC"/>
    <w:p w:rsidR="00D4379A" w:rsidRPr="00227E49" w:rsidRDefault="00D4379A" w:rsidP="006C12EC">
      <w:pPr>
        <w:jc w:val="center"/>
        <w:rPr>
          <w:b/>
          <w:sz w:val="44"/>
          <w:szCs w:val="44"/>
        </w:rPr>
      </w:pPr>
      <w:r w:rsidRPr="00227E49">
        <w:rPr>
          <w:b/>
          <w:sz w:val="44"/>
          <w:szCs w:val="44"/>
        </w:rPr>
        <w:t>Hefei University of Technology</w:t>
      </w:r>
    </w:p>
    <w:p w:rsidR="00D4379A" w:rsidRPr="00227E49" w:rsidRDefault="00D4379A" w:rsidP="006C12EC"/>
    <w:p w:rsidR="00D4379A" w:rsidRPr="00E650CB" w:rsidRDefault="00F44A88" w:rsidP="007B1FE2">
      <w:pPr>
        <w:ind w:leftChars="-50" w:left="-105" w:rightChars="-50" w:right="-105"/>
        <w:jc w:val="center"/>
        <w:rPr>
          <w:rFonts w:ascii="黑体" w:eastAsia="黑体" w:hAnsi="黑体"/>
          <w:b/>
          <w:bCs/>
          <w:sz w:val="84"/>
          <w:szCs w:val="84"/>
        </w:rPr>
      </w:pPr>
      <w:r w:rsidRPr="00E650CB">
        <w:rPr>
          <w:rFonts w:ascii="黑体" w:eastAsia="黑体" w:hAnsi="黑体"/>
          <w:b/>
          <w:bCs/>
          <w:sz w:val="84"/>
          <w:szCs w:val="84"/>
        </w:rPr>
        <w:t>本科毕业设计（论文）</w:t>
      </w:r>
    </w:p>
    <w:p w:rsidR="00D4379A" w:rsidRPr="00227E49" w:rsidRDefault="00F44A88" w:rsidP="006C12EC">
      <w:pPr>
        <w:ind w:leftChars="-100" w:left="-210" w:rightChars="-100" w:right="-210"/>
        <w:jc w:val="center"/>
        <w:rPr>
          <w:b/>
          <w:bCs/>
          <w:sz w:val="44"/>
          <w:szCs w:val="44"/>
        </w:rPr>
      </w:pPr>
      <w:r w:rsidRPr="00227E49">
        <w:rPr>
          <w:b/>
          <w:sz w:val="44"/>
          <w:szCs w:val="44"/>
        </w:rPr>
        <w:t>UNDERGRADUATE THESIS</w:t>
      </w:r>
    </w:p>
    <w:p w:rsidR="00A50C98" w:rsidRPr="00227E49" w:rsidRDefault="00A50C98" w:rsidP="00520764"/>
    <w:p w:rsidR="00520764" w:rsidRPr="00227E49" w:rsidRDefault="00637D00" w:rsidP="00FC642A">
      <w:pPr>
        <w:ind w:firstLineChars="1500" w:firstLine="3150"/>
        <w:rPr>
          <w:sz w:val="80"/>
          <w:szCs w:val="80"/>
        </w:rPr>
      </w:pPr>
      <w:r w:rsidRPr="00227E49">
        <w:rPr>
          <w:noProof/>
        </w:rPr>
        <w:drawing>
          <wp:inline distT="0" distB="0" distL="0" distR="0" wp14:anchorId="1178F06A" wp14:editId="67ABDB7C">
            <wp:extent cx="1371600" cy="13506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1600" cy="1350645"/>
                    </a:xfrm>
                    <a:prstGeom prst="rect">
                      <a:avLst/>
                    </a:prstGeom>
                    <a:noFill/>
                    <a:ln>
                      <a:noFill/>
                    </a:ln>
                  </pic:spPr>
                </pic:pic>
              </a:graphicData>
            </a:graphic>
          </wp:inline>
        </w:drawing>
      </w:r>
    </w:p>
    <w:p w:rsidR="001F1443" w:rsidRPr="00227E49" w:rsidRDefault="001F1443" w:rsidP="00520764">
      <w:pPr>
        <w:ind w:firstLineChars="300" w:firstLine="964"/>
        <w:rPr>
          <w:b/>
          <w:sz w:val="32"/>
        </w:rPr>
      </w:pPr>
    </w:p>
    <w:p w:rsidR="00A50C98" w:rsidRPr="00E650CB" w:rsidRDefault="00185C3B" w:rsidP="00520764">
      <w:pPr>
        <w:ind w:firstLineChars="300" w:firstLine="964"/>
        <w:rPr>
          <w:rFonts w:ascii="宋体" w:hAnsi="宋体"/>
          <w:b/>
          <w:sz w:val="32"/>
        </w:rPr>
      </w:pPr>
      <w:r w:rsidRPr="00E650CB">
        <w:rPr>
          <w:rFonts w:ascii="宋体" w:hAnsi="宋体"/>
          <w:b/>
          <w:sz w:val="32"/>
        </w:rPr>
        <w:t>类    型：</w:t>
      </w:r>
      <w:r w:rsidRPr="00E650CB">
        <w:rPr>
          <w:rFonts w:ascii="宋体" w:hAnsi="宋体"/>
          <w:sz w:val="32"/>
          <w:u w:val="single"/>
        </w:rPr>
        <w:t xml:space="preserve">       </w:t>
      </w:r>
      <w:r w:rsidR="00993621" w:rsidRPr="00E650CB">
        <w:rPr>
          <w:rFonts w:ascii="宋体" w:hAnsi="宋体"/>
          <w:sz w:val="32"/>
          <w:u w:val="single"/>
        </w:rPr>
        <w:tab/>
      </w:r>
      <w:r w:rsidR="00993621" w:rsidRPr="00E650CB">
        <w:rPr>
          <w:rFonts w:ascii="宋体" w:hAnsi="宋体"/>
          <w:sz w:val="32"/>
          <w:u w:val="single"/>
        </w:rPr>
        <w:tab/>
      </w:r>
      <w:r w:rsidR="00993621" w:rsidRPr="00E650CB">
        <w:rPr>
          <w:rFonts w:ascii="宋体" w:hAnsi="宋体"/>
          <w:sz w:val="32"/>
          <w:u w:val="single"/>
        </w:rPr>
        <w:tab/>
        <w:t>论文</w:t>
      </w:r>
      <w:r w:rsidR="00993621" w:rsidRPr="00E650CB">
        <w:rPr>
          <w:rFonts w:ascii="宋体" w:hAnsi="宋体"/>
          <w:sz w:val="32"/>
          <w:u w:val="single"/>
        </w:rPr>
        <w:tab/>
      </w:r>
      <w:r w:rsidR="00993621" w:rsidRPr="00E650CB">
        <w:rPr>
          <w:rFonts w:ascii="宋体" w:hAnsi="宋体"/>
          <w:sz w:val="32"/>
          <w:u w:val="single"/>
        </w:rPr>
        <w:tab/>
      </w:r>
      <w:r w:rsidR="00993621" w:rsidRPr="00E650CB">
        <w:rPr>
          <w:rFonts w:ascii="宋体" w:hAnsi="宋体"/>
          <w:sz w:val="32"/>
          <w:u w:val="single"/>
        </w:rPr>
        <w:tab/>
      </w:r>
      <w:r w:rsidRPr="00E650CB">
        <w:rPr>
          <w:rFonts w:ascii="宋体" w:hAnsi="宋体"/>
          <w:sz w:val="32"/>
          <w:u w:val="single"/>
        </w:rPr>
        <w:t xml:space="preserve">        </w:t>
      </w:r>
    </w:p>
    <w:p w:rsidR="00520764" w:rsidRPr="00E650CB" w:rsidRDefault="00520764" w:rsidP="00DF1A61">
      <w:pPr>
        <w:ind w:firstLineChars="300" w:firstLine="964"/>
        <w:rPr>
          <w:rFonts w:ascii="宋体" w:hAnsi="宋体"/>
          <w:sz w:val="32"/>
          <w:u w:val="single"/>
        </w:rPr>
      </w:pPr>
      <w:r w:rsidRPr="00E650CB">
        <w:rPr>
          <w:rFonts w:ascii="宋体" w:hAnsi="宋体"/>
          <w:b/>
          <w:sz w:val="32"/>
        </w:rPr>
        <w:t>题</w:t>
      </w:r>
      <w:r w:rsidR="00F331BA" w:rsidRPr="00E650CB">
        <w:rPr>
          <w:rFonts w:ascii="宋体" w:hAnsi="宋体"/>
          <w:b/>
          <w:sz w:val="32"/>
        </w:rPr>
        <w:t xml:space="preserve">    </w:t>
      </w:r>
      <w:r w:rsidRPr="00E650CB">
        <w:rPr>
          <w:rFonts w:ascii="宋体" w:hAnsi="宋体"/>
          <w:b/>
          <w:sz w:val="32"/>
        </w:rPr>
        <w:t>目：</w:t>
      </w:r>
      <w:r w:rsidR="00993621" w:rsidRPr="00E650CB">
        <w:rPr>
          <w:rFonts w:ascii="宋体" w:hAnsi="宋体"/>
          <w:sz w:val="32"/>
          <w:u w:val="single"/>
        </w:rPr>
        <w:t xml:space="preserve">  </w:t>
      </w:r>
      <w:bookmarkStart w:id="0" w:name="_GoBack"/>
      <w:r w:rsidR="00993621" w:rsidRPr="00E650CB">
        <w:rPr>
          <w:rFonts w:ascii="宋体" w:hAnsi="宋体"/>
          <w:sz w:val="32"/>
          <w:u w:val="single"/>
        </w:rPr>
        <w:t>数字</w:t>
      </w:r>
      <w:bookmarkStart w:id="1" w:name="_Hlk9390709"/>
      <w:r w:rsidR="00993621" w:rsidRPr="00E650CB">
        <w:rPr>
          <w:rFonts w:ascii="宋体" w:hAnsi="宋体"/>
          <w:sz w:val="32"/>
          <w:u w:val="single"/>
        </w:rPr>
        <w:t>Moir</w:t>
      </w:r>
      <w:r w:rsidR="00DF1A61" w:rsidRPr="00E650CB">
        <w:rPr>
          <w:rFonts w:ascii="宋体" w:hAnsi="宋体"/>
          <w:sz w:val="32"/>
          <w:u w:val="single"/>
        </w:rPr>
        <w:t>é</w:t>
      </w:r>
      <w:bookmarkEnd w:id="1"/>
      <w:r w:rsidR="00637D00" w:rsidRPr="00E650CB">
        <w:rPr>
          <w:rFonts w:ascii="宋体" w:hAnsi="宋体"/>
          <w:sz w:val="32"/>
          <w:u w:val="single"/>
        </w:rPr>
        <w:t xml:space="preserve"> </w:t>
      </w:r>
      <w:r w:rsidR="00993621" w:rsidRPr="00E650CB">
        <w:rPr>
          <w:rFonts w:ascii="宋体" w:hAnsi="宋体"/>
          <w:sz w:val="32"/>
          <w:u w:val="single"/>
        </w:rPr>
        <w:t>3D测量及精度分析</w:t>
      </w:r>
      <w:bookmarkEnd w:id="0"/>
      <w:r w:rsidR="00637D00" w:rsidRPr="00E650CB">
        <w:rPr>
          <w:rFonts w:ascii="宋体" w:hAnsi="宋体"/>
          <w:sz w:val="32"/>
          <w:u w:val="single"/>
        </w:rPr>
        <w:tab/>
      </w:r>
    </w:p>
    <w:p w:rsidR="00520764" w:rsidRPr="00E650CB" w:rsidRDefault="003B7D34" w:rsidP="00520764">
      <w:pPr>
        <w:ind w:firstLineChars="300" w:firstLine="964"/>
        <w:rPr>
          <w:rFonts w:ascii="宋体" w:hAnsi="宋体"/>
          <w:sz w:val="32"/>
          <w:u w:val="single"/>
        </w:rPr>
      </w:pPr>
      <w:r w:rsidRPr="00E650CB">
        <w:rPr>
          <w:rFonts w:ascii="宋体" w:hAnsi="宋体"/>
          <w:b/>
          <w:sz w:val="32"/>
        </w:rPr>
        <w:t>专业名称</w:t>
      </w:r>
      <w:r w:rsidR="00520764" w:rsidRPr="00E650CB">
        <w:rPr>
          <w:rFonts w:ascii="宋体" w:hAnsi="宋体"/>
          <w:b/>
          <w:sz w:val="32"/>
        </w:rPr>
        <w:t>：</w:t>
      </w:r>
      <w:r w:rsidR="00520764" w:rsidRPr="00E650CB">
        <w:rPr>
          <w:rFonts w:ascii="宋体" w:hAnsi="宋体"/>
          <w:sz w:val="32"/>
          <w:u w:val="single"/>
        </w:rPr>
        <w:t xml:space="preserve">   </w:t>
      </w:r>
      <w:r w:rsidR="00C2679C" w:rsidRPr="00E650CB">
        <w:rPr>
          <w:rFonts w:ascii="宋体" w:hAnsi="宋体"/>
          <w:sz w:val="32"/>
          <w:u w:val="single"/>
        </w:rPr>
        <w:t xml:space="preserve">  </w:t>
      </w:r>
      <w:r w:rsidRPr="00E650CB">
        <w:rPr>
          <w:rFonts w:ascii="宋体" w:hAnsi="宋体"/>
          <w:sz w:val="32"/>
          <w:u w:val="single"/>
        </w:rPr>
        <w:t xml:space="preserve">   </w:t>
      </w:r>
      <w:r w:rsidR="00993621" w:rsidRPr="00E650CB">
        <w:rPr>
          <w:rFonts w:ascii="宋体" w:hAnsi="宋体"/>
          <w:sz w:val="32"/>
          <w:u w:val="single"/>
        </w:rPr>
        <w:t xml:space="preserve">   应用物理学          </w:t>
      </w:r>
      <w:r w:rsidR="004840E1" w:rsidRPr="00E650CB">
        <w:rPr>
          <w:rFonts w:ascii="宋体" w:hAnsi="宋体"/>
          <w:sz w:val="32"/>
          <w:u w:val="single"/>
        </w:rPr>
        <w:tab/>
      </w:r>
    </w:p>
    <w:p w:rsidR="00C2679C" w:rsidRPr="00E650CB" w:rsidRDefault="00C2679C" w:rsidP="00C2679C">
      <w:pPr>
        <w:ind w:firstLineChars="300" w:firstLine="964"/>
        <w:rPr>
          <w:rFonts w:ascii="宋体" w:hAnsi="宋体"/>
          <w:sz w:val="32"/>
          <w:u w:val="single"/>
        </w:rPr>
      </w:pPr>
      <w:r w:rsidRPr="00E650CB">
        <w:rPr>
          <w:rFonts w:ascii="宋体" w:hAnsi="宋体"/>
          <w:b/>
          <w:sz w:val="32"/>
        </w:rPr>
        <w:t>入校</w:t>
      </w:r>
      <w:r w:rsidR="00EC1C02" w:rsidRPr="00E650CB">
        <w:rPr>
          <w:rFonts w:ascii="宋体" w:hAnsi="宋体"/>
          <w:b/>
          <w:sz w:val="32"/>
        </w:rPr>
        <w:t>年份</w:t>
      </w:r>
      <w:r w:rsidRPr="00E650CB">
        <w:rPr>
          <w:rFonts w:ascii="宋体" w:hAnsi="宋体"/>
          <w:b/>
          <w:sz w:val="32"/>
        </w:rPr>
        <w:t>：</w:t>
      </w:r>
      <w:r w:rsidRPr="00E650CB">
        <w:rPr>
          <w:rFonts w:ascii="宋体" w:hAnsi="宋体"/>
          <w:sz w:val="32"/>
          <w:u w:val="single"/>
        </w:rPr>
        <w:t xml:space="preserve">         </w:t>
      </w:r>
      <w:r w:rsidR="00DF1A61" w:rsidRPr="00E650CB">
        <w:rPr>
          <w:rFonts w:ascii="宋体" w:hAnsi="宋体"/>
          <w:sz w:val="32"/>
          <w:u w:val="single"/>
        </w:rPr>
        <w:t xml:space="preserve">    2014</w:t>
      </w:r>
      <w:r w:rsidRPr="00E650CB">
        <w:rPr>
          <w:rFonts w:ascii="宋体" w:hAnsi="宋体"/>
          <w:sz w:val="32"/>
          <w:u w:val="single"/>
        </w:rPr>
        <w:t>级</w:t>
      </w:r>
      <w:r w:rsidR="00DF1A61" w:rsidRPr="00E650CB">
        <w:rPr>
          <w:rFonts w:ascii="宋体" w:hAnsi="宋体"/>
          <w:sz w:val="32"/>
          <w:u w:val="single"/>
        </w:rPr>
        <w:t xml:space="preserve">           </w:t>
      </w:r>
      <w:r w:rsidR="004840E1" w:rsidRPr="00E650CB">
        <w:rPr>
          <w:rFonts w:ascii="宋体" w:hAnsi="宋体"/>
          <w:sz w:val="32"/>
          <w:u w:val="single"/>
        </w:rPr>
        <w:tab/>
      </w:r>
    </w:p>
    <w:p w:rsidR="00520764" w:rsidRPr="00E650CB" w:rsidRDefault="003B7D34" w:rsidP="00520764">
      <w:pPr>
        <w:ind w:firstLineChars="300" w:firstLine="964"/>
        <w:rPr>
          <w:rFonts w:ascii="宋体" w:hAnsi="宋体"/>
          <w:sz w:val="32"/>
          <w:u w:val="single"/>
        </w:rPr>
      </w:pPr>
      <w:r w:rsidRPr="00E650CB">
        <w:rPr>
          <w:rFonts w:ascii="宋体" w:hAnsi="宋体"/>
          <w:b/>
          <w:sz w:val="32"/>
        </w:rPr>
        <w:t>学生姓名</w:t>
      </w:r>
      <w:r w:rsidR="00520764" w:rsidRPr="00E650CB">
        <w:rPr>
          <w:rFonts w:ascii="宋体" w:hAnsi="宋体"/>
          <w:b/>
          <w:sz w:val="32"/>
        </w:rPr>
        <w:t>：</w:t>
      </w:r>
      <w:r w:rsidR="00181ACD" w:rsidRPr="00E650CB">
        <w:rPr>
          <w:rFonts w:ascii="宋体" w:hAnsi="宋体"/>
          <w:sz w:val="32"/>
          <w:u w:val="single"/>
        </w:rPr>
        <w:t xml:space="preserve">      </w:t>
      </w:r>
      <w:r w:rsidR="00520764" w:rsidRPr="00E650CB">
        <w:rPr>
          <w:rFonts w:ascii="宋体" w:hAnsi="宋体"/>
          <w:sz w:val="32"/>
          <w:u w:val="single"/>
        </w:rPr>
        <w:t xml:space="preserve"> </w:t>
      </w:r>
      <w:r w:rsidRPr="00E650CB">
        <w:rPr>
          <w:rFonts w:ascii="宋体" w:hAnsi="宋体"/>
          <w:sz w:val="32"/>
          <w:u w:val="single"/>
        </w:rPr>
        <w:t xml:space="preserve">       </w:t>
      </w:r>
      <w:r w:rsidR="00DF1A61" w:rsidRPr="00E650CB">
        <w:rPr>
          <w:rFonts w:ascii="宋体" w:hAnsi="宋体"/>
          <w:sz w:val="32"/>
          <w:u w:val="single"/>
        </w:rPr>
        <w:t>张凡</w:t>
      </w:r>
      <w:r w:rsidRPr="00E650CB">
        <w:rPr>
          <w:rFonts w:ascii="宋体" w:hAnsi="宋体"/>
          <w:sz w:val="32"/>
          <w:u w:val="single"/>
        </w:rPr>
        <w:t xml:space="preserve">         </w:t>
      </w:r>
      <w:r w:rsidR="00520764" w:rsidRPr="00E650CB">
        <w:rPr>
          <w:rFonts w:ascii="宋体" w:hAnsi="宋体"/>
          <w:sz w:val="32"/>
          <w:u w:val="single"/>
        </w:rPr>
        <w:t xml:space="preserve">   </w:t>
      </w:r>
      <w:r w:rsidR="004840E1" w:rsidRPr="00E650CB">
        <w:rPr>
          <w:rFonts w:ascii="宋体" w:hAnsi="宋体"/>
          <w:sz w:val="32"/>
          <w:u w:val="single"/>
        </w:rPr>
        <w:tab/>
      </w:r>
    </w:p>
    <w:p w:rsidR="00520764" w:rsidRPr="00E650CB" w:rsidRDefault="00F331BA" w:rsidP="00520764">
      <w:pPr>
        <w:ind w:firstLineChars="300" w:firstLine="964"/>
        <w:rPr>
          <w:rFonts w:ascii="宋体" w:hAnsi="宋体"/>
          <w:sz w:val="32"/>
          <w:u w:val="single"/>
        </w:rPr>
      </w:pPr>
      <w:r w:rsidRPr="00E650CB">
        <w:rPr>
          <w:rFonts w:ascii="宋体" w:hAnsi="宋体"/>
          <w:b/>
          <w:sz w:val="32"/>
        </w:rPr>
        <w:t>指导教师</w:t>
      </w:r>
      <w:r w:rsidR="00520764" w:rsidRPr="00E650CB">
        <w:rPr>
          <w:rFonts w:ascii="宋体" w:hAnsi="宋体"/>
          <w:b/>
          <w:sz w:val="32"/>
        </w:rPr>
        <w:t>：</w:t>
      </w:r>
      <w:r w:rsidR="00520764" w:rsidRPr="00E650CB">
        <w:rPr>
          <w:rFonts w:ascii="宋体" w:hAnsi="宋体"/>
          <w:sz w:val="32"/>
          <w:u w:val="single"/>
        </w:rPr>
        <w:t xml:space="preserve">     </w:t>
      </w:r>
      <w:r w:rsidR="00DF1A61" w:rsidRPr="00E650CB">
        <w:rPr>
          <w:rFonts w:ascii="宋体" w:hAnsi="宋体"/>
          <w:sz w:val="32"/>
          <w:u w:val="single"/>
        </w:rPr>
        <w:t xml:space="preserve">   袁自均</w:t>
      </w:r>
      <w:r w:rsidR="00520764" w:rsidRPr="00E650CB">
        <w:rPr>
          <w:rFonts w:ascii="宋体" w:hAnsi="宋体"/>
          <w:sz w:val="32"/>
          <w:u w:val="single"/>
        </w:rPr>
        <w:t xml:space="preserve">   </w:t>
      </w:r>
      <w:r w:rsidR="00DF1A61" w:rsidRPr="00E650CB">
        <w:rPr>
          <w:rFonts w:ascii="宋体" w:hAnsi="宋体"/>
          <w:sz w:val="32"/>
          <w:u w:val="single"/>
        </w:rPr>
        <w:t xml:space="preserve">副教授      </w:t>
      </w:r>
      <w:r w:rsidR="00520764" w:rsidRPr="00E650CB">
        <w:rPr>
          <w:rFonts w:ascii="宋体" w:hAnsi="宋体"/>
          <w:sz w:val="32"/>
          <w:u w:val="single"/>
        </w:rPr>
        <w:t xml:space="preserve"> </w:t>
      </w:r>
      <w:r w:rsidR="004840E1" w:rsidRPr="00E650CB">
        <w:rPr>
          <w:rFonts w:ascii="宋体" w:hAnsi="宋体"/>
          <w:sz w:val="32"/>
          <w:u w:val="single"/>
        </w:rPr>
        <w:tab/>
      </w:r>
    </w:p>
    <w:p w:rsidR="00C2679C" w:rsidRPr="00E650CB" w:rsidRDefault="00C2679C" w:rsidP="00C2679C">
      <w:pPr>
        <w:ind w:firstLineChars="300" w:firstLine="964"/>
        <w:rPr>
          <w:rFonts w:ascii="宋体" w:hAnsi="宋体"/>
          <w:b/>
          <w:sz w:val="32"/>
          <w:u w:val="single"/>
        </w:rPr>
      </w:pPr>
      <w:r w:rsidRPr="00E650CB">
        <w:rPr>
          <w:rFonts w:ascii="宋体" w:hAnsi="宋体"/>
          <w:b/>
          <w:sz w:val="32"/>
        </w:rPr>
        <w:t>学院名称：</w:t>
      </w:r>
      <w:r w:rsidRPr="00E650CB">
        <w:rPr>
          <w:rFonts w:ascii="宋体" w:hAnsi="宋体"/>
          <w:sz w:val="32"/>
          <w:u w:val="single"/>
        </w:rPr>
        <w:t xml:space="preserve"> </w:t>
      </w:r>
      <w:r w:rsidR="00DF1A61" w:rsidRPr="00E650CB">
        <w:rPr>
          <w:rFonts w:ascii="宋体" w:hAnsi="宋体"/>
          <w:sz w:val="32"/>
          <w:u w:val="single"/>
        </w:rPr>
        <w:t xml:space="preserve">    电子科学与应用物理学院</w:t>
      </w:r>
      <w:r w:rsidRPr="00E650CB">
        <w:rPr>
          <w:rFonts w:ascii="宋体" w:hAnsi="宋体"/>
          <w:sz w:val="32"/>
          <w:u w:val="single"/>
        </w:rPr>
        <w:t xml:space="preserve">   </w:t>
      </w:r>
      <w:r w:rsidR="004840E1" w:rsidRPr="00E650CB">
        <w:rPr>
          <w:rFonts w:ascii="宋体" w:hAnsi="宋体"/>
          <w:sz w:val="32"/>
          <w:u w:val="single"/>
        </w:rPr>
        <w:tab/>
      </w:r>
    </w:p>
    <w:p w:rsidR="003B7D34" w:rsidRPr="00E650CB" w:rsidRDefault="00520764" w:rsidP="00520764">
      <w:pPr>
        <w:ind w:firstLineChars="300" w:firstLine="964"/>
        <w:rPr>
          <w:rFonts w:ascii="宋体" w:hAnsi="宋体"/>
          <w:sz w:val="32"/>
          <w:u w:val="single"/>
        </w:rPr>
      </w:pPr>
      <w:r w:rsidRPr="00E650CB">
        <w:rPr>
          <w:rFonts w:ascii="宋体" w:hAnsi="宋体"/>
          <w:b/>
          <w:sz w:val="32"/>
        </w:rPr>
        <w:t>完成时间：</w:t>
      </w:r>
      <w:r w:rsidRPr="00E650CB">
        <w:rPr>
          <w:rFonts w:ascii="宋体" w:hAnsi="宋体"/>
          <w:sz w:val="32"/>
          <w:u w:val="single"/>
        </w:rPr>
        <w:t xml:space="preserve">    </w:t>
      </w:r>
      <w:r w:rsidR="00F331BA" w:rsidRPr="00E650CB">
        <w:rPr>
          <w:rFonts w:ascii="宋体" w:hAnsi="宋体"/>
          <w:sz w:val="32"/>
          <w:u w:val="single"/>
        </w:rPr>
        <w:t xml:space="preserve"> </w:t>
      </w:r>
      <w:r w:rsidR="00DF1A61" w:rsidRPr="00E650CB">
        <w:rPr>
          <w:rFonts w:ascii="宋体" w:hAnsi="宋体"/>
          <w:sz w:val="32"/>
          <w:u w:val="single"/>
        </w:rPr>
        <w:t xml:space="preserve">      2019年05月 </w:t>
      </w:r>
      <w:r w:rsidR="00F331BA" w:rsidRPr="00E650CB">
        <w:rPr>
          <w:rFonts w:ascii="宋体" w:hAnsi="宋体"/>
          <w:sz w:val="32"/>
          <w:u w:val="single"/>
        </w:rPr>
        <w:t xml:space="preserve">  </w:t>
      </w:r>
      <w:r w:rsidR="00BF5F7F" w:rsidRPr="00E650CB">
        <w:rPr>
          <w:rFonts w:ascii="宋体" w:hAnsi="宋体"/>
          <w:sz w:val="32"/>
          <w:u w:val="single"/>
        </w:rPr>
        <w:t xml:space="preserve"> </w:t>
      </w:r>
      <w:r w:rsidR="00F331BA" w:rsidRPr="00E650CB">
        <w:rPr>
          <w:rFonts w:ascii="宋体" w:hAnsi="宋体"/>
          <w:sz w:val="32"/>
          <w:u w:val="single"/>
        </w:rPr>
        <w:t xml:space="preserve">  </w:t>
      </w:r>
      <w:r w:rsidRPr="00E650CB">
        <w:rPr>
          <w:rFonts w:ascii="宋体" w:hAnsi="宋体"/>
          <w:sz w:val="32"/>
          <w:u w:val="single"/>
        </w:rPr>
        <w:t xml:space="preserve">  </w:t>
      </w:r>
      <w:r w:rsidR="004840E1" w:rsidRPr="00E650CB">
        <w:rPr>
          <w:rFonts w:ascii="宋体" w:hAnsi="宋体"/>
          <w:sz w:val="32"/>
          <w:u w:val="single"/>
        </w:rPr>
        <w:tab/>
      </w:r>
    </w:p>
    <w:p w:rsidR="00BE4EAB" w:rsidRPr="00E650CB" w:rsidRDefault="003B7D34" w:rsidP="00BE4EAB">
      <w:pPr>
        <w:spacing w:beforeLines="50" w:before="156" w:afterLines="50" w:after="156"/>
        <w:jc w:val="center"/>
        <w:rPr>
          <w:rFonts w:ascii="黑体" w:eastAsia="黑体"/>
          <w:sz w:val="44"/>
        </w:rPr>
      </w:pPr>
      <w:r w:rsidRPr="00227E49">
        <w:rPr>
          <w:sz w:val="32"/>
          <w:u w:val="single"/>
        </w:rPr>
        <w:br w:type="page"/>
      </w:r>
      <w:r w:rsidR="00BE4EAB" w:rsidRPr="00E650CB">
        <w:rPr>
          <w:rFonts w:ascii="黑体" w:eastAsia="黑体"/>
          <w:sz w:val="44"/>
        </w:rPr>
        <w:lastRenderedPageBreak/>
        <w:t>合   肥   工   业   大   学</w:t>
      </w:r>
    </w:p>
    <w:p w:rsidR="00BE4EAB" w:rsidRPr="00227E49" w:rsidRDefault="00BE4EAB" w:rsidP="00BE4EAB">
      <w:pPr>
        <w:spacing w:beforeLines="50" w:before="156" w:afterLines="50" w:after="156"/>
        <w:rPr>
          <w:b/>
          <w:bCs/>
          <w:sz w:val="32"/>
        </w:rPr>
      </w:pPr>
    </w:p>
    <w:p w:rsidR="00BE4EAB" w:rsidRPr="00E650CB" w:rsidRDefault="00BE4EAB" w:rsidP="00BE4EAB">
      <w:pPr>
        <w:spacing w:beforeLines="50" w:before="156" w:afterLines="50" w:after="156"/>
        <w:jc w:val="center"/>
        <w:rPr>
          <w:rFonts w:ascii="黑体" w:eastAsia="黑体"/>
          <w:b/>
          <w:sz w:val="44"/>
          <w:szCs w:val="44"/>
        </w:rPr>
      </w:pPr>
      <w:r w:rsidRPr="00E650CB">
        <w:rPr>
          <w:rFonts w:ascii="黑体" w:eastAsia="黑体"/>
          <w:b/>
          <w:sz w:val="44"/>
          <w:szCs w:val="44"/>
        </w:rPr>
        <w:t>本科毕业设计（论文）</w:t>
      </w:r>
    </w:p>
    <w:p w:rsidR="00BE4EAB" w:rsidRPr="00227E49" w:rsidRDefault="00BE4EAB" w:rsidP="00BE4EAB">
      <w:pPr>
        <w:spacing w:beforeLines="50" w:before="156" w:afterLines="50" w:after="156"/>
        <w:rPr>
          <w:b/>
          <w:bCs/>
          <w:sz w:val="32"/>
        </w:rPr>
      </w:pPr>
    </w:p>
    <w:p w:rsidR="00BE4EAB" w:rsidRPr="00227E49" w:rsidRDefault="004840E1" w:rsidP="00BE4EAB">
      <w:pPr>
        <w:spacing w:beforeLines="50" w:before="156" w:afterLines="50" w:after="156"/>
        <w:jc w:val="center"/>
        <w:rPr>
          <w:b/>
          <w:bCs/>
          <w:spacing w:val="10"/>
          <w:sz w:val="44"/>
          <w:szCs w:val="44"/>
        </w:rPr>
      </w:pPr>
      <w:r w:rsidRPr="00227E49">
        <w:rPr>
          <w:b/>
          <w:bCs/>
          <w:spacing w:val="10"/>
          <w:sz w:val="44"/>
          <w:szCs w:val="44"/>
        </w:rPr>
        <w:t>数字莫尔三维测量及其精度分析</w:t>
      </w:r>
    </w:p>
    <w:p w:rsidR="00BE4EAB" w:rsidRPr="00227E49" w:rsidRDefault="00BE4EAB" w:rsidP="00BE4EAB">
      <w:pPr>
        <w:pStyle w:val="af8"/>
        <w:jc w:val="center"/>
        <w:rPr>
          <w:b/>
        </w:rPr>
      </w:pPr>
    </w:p>
    <w:p w:rsidR="00BE4EAB" w:rsidRPr="00227E49" w:rsidRDefault="00BE4EAB" w:rsidP="00BE4EAB">
      <w:pPr>
        <w:spacing w:beforeLines="50" w:before="156" w:afterLines="50" w:after="156"/>
        <w:rPr>
          <w:b/>
          <w:bCs/>
          <w:sz w:val="32"/>
        </w:rPr>
      </w:pPr>
    </w:p>
    <w:p w:rsidR="00BE4EAB" w:rsidRPr="00227E49" w:rsidRDefault="00BE4EAB" w:rsidP="00BE4EAB">
      <w:pPr>
        <w:spacing w:beforeLines="50" w:before="156" w:afterLines="50" w:after="156"/>
        <w:rPr>
          <w:b/>
          <w:bCs/>
          <w:sz w:val="32"/>
        </w:rPr>
      </w:pPr>
    </w:p>
    <w:p w:rsidR="00BE4EAB" w:rsidRPr="00227E49" w:rsidRDefault="00BE4EAB" w:rsidP="00BE4EAB">
      <w:pPr>
        <w:spacing w:beforeLines="50" w:before="156" w:afterLines="50" w:after="156"/>
        <w:rPr>
          <w:b/>
          <w:bCs/>
          <w:sz w:val="32"/>
        </w:rPr>
      </w:pP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生姓名：</w:t>
      </w:r>
      <w:r w:rsidRPr="00E650CB">
        <w:rPr>
          <w:rFonts w:ascii="宋体" w:hAnsi="宋体"/>
          <w:sz w:val="32"/>
          <w:szCs w:val="32"/>
          <w:u w:val="single"/>
        </w:rPr>
        <w:t xml:space="preserve">     </w:t>
      </w:r>
      <w:r w:rsidR="004840E1" w:rsidRPr="00E650CB">
        <w:rPr>
          <w:rFonts w:ascii="宋体" w:hAnsi="宋体"/>
          <w:sz w:val="32"/>
          <w:szCs w:val="32"/>
          <w:u w:val="single"/>
        </w:rPr>
        <w:t xml:space="preserve">     张凡</w:t>
      </w:r>
      <w:r w:rsidRPr="00E650CB">
        <w:rPr>
          <w:rFonts w:ascii="宋体" w:hAnsi="宋体"/>
          <w:sz w:val="32"/>
          <w:szCs w:val="32"/>
          <w:u w:val="single"/>
        </w:rPr>
        <w:t xml:space="preserve">              </w:t>
      </w:r>
      <w:r w:rsidR="004840E1"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生学号：</w:t>
      </w:r>
      <w:r w:rsidRPr="00E650CB">
        <w:rPr>
          <w:rFonts w:ascii="宋体" w:hAnsi="宋体"/>
          <w:sz w:val="32"/>
          <w:szCs w:val="32"/>
          <w:u w:val="single"/>
        </w:rPr>
        <w:t xml:space="preserve">     </w:t>
      </w:r>
      <w:r w:rsidR="004840E1" w:rsidRPr="00E650CB">
        <w:rPr>
          <w:rFonts w:ascii="宋体" w:hAnsi="宋体"/>
          <w:sz w:val="32"/>
          <w:szCs w:val="32"/>
          <w:u w:val="single"/>
        </w:rPr>
        <w:t xml:space="preserve">   201421382</w:t>
      </w:r>
      <w:r w:rsidRPr="00E650CB">
        <w:rPr>
          <w:rFonts w:ascii="宋体" w:hAnsi="宋体"/>
          <w:sz w:val="32"/>
          <w:szCs w:val="32"/>
          <w:u w:val="single"/>
        </w:rPr>
        <w:t xml:space="preserve">          </w:t>
      </w:r>
      <w:r w:rsidR="004840E1"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指导教师：</w:t>
      </w:r>
      <w:r w:rsidRPr="00E650CB">
        <w:rPr>
          <w:rFonts w:ascii="宋体" w:hAnsi="宋体"/>
          <w:sz w:val="32"/>
          <w:szCs w:val="32"/>
          <w:u w:val="single"/>
        </w:rPr>
        <w:t xml:space="preserve">   </w:t>
      </w:r>
      <w:r w:rsidR="004840E1" w:rsidRPr="00E650CB">
        <w:rPr>
          <w:rFonts w:ascii="宋体" w:hAnsi="宋体"/>
          <w:sz w:val="32"/>
          <w:szCs w:val="32"/>
          <w:u w:val="single"/>
        </w:rPr>
        <w:t xml:space="preserve"> 袁自均  </w:t>
      </w:r>
      <w:r w:rsidRPr="00E650CB">
        <w:rPr>
          <w:rFonts w:ascii="宋体" w:hAnsi="宋体"/>
          <w:sz w:val="32"/>
          <w:szCs w:val="32"/>
          <w:u w:val="single"/>
        </w:rPr>
        <w:t xml:space="preserve">   </w:t>
      </w:r>
      <w:r w:rsidR="004840E1" w:rsidRPr="00E650CB">
        <w:rPr>
          <w:rFonts w:ascii="宋体" w:hAnsi="宋体"/>
          <w:sz w:val="32"/>
          <w:szCs w:val="32"/>
          <w:u w:val="single"/>
        </w:rPr>
        <w:t xml:space="preserve">副教授  </w:t>
      </w:r>
      <w:r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专业名称：</w:t>
      </w:r>
      <w:r w:rsidRPr="00E650CB">
        <w:rPr>
          <w:rFonts w:ascii="宋体" w:hAnsi="宋体"/>
          <w:sz w:val="32"/>
          <w:szCs w:val="32"/>
          <w:u w:val="single"/>
        </w:rPr>
        <w:t xml:space="preserve">        </w:t>
      </w:r>
      <w:r w:rsidR="004840E1" w:rsidRPr="00E650CB">
        <w:rPr>
          <w:rFonts w:ascii="宋体" w:hAnsi="宋体"/>
          <w:sz w:val="32"/>
          <w:szCs w:val="32"/>
          <w:u w:val="single"/>
        </w:rPr>
        <w:t xml:space="preserve">应用物理学  </w:t>
      </w:r>
      <w:r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院名称：</w:t>
      </w:r>
      <w:r w:rsidRPr="00E650CB">
        <w:rPr>
          <w:rFonts w:ascii="宋体" w:hAnsi="宋体"/>
          <w:sz w:val="32"/>
          <w:szCs w:val="32"/>
          <w:u w:val="single"/>
        </w:rPr>
        <w:t xml:space="preserve">   </w:t>
      </w:r>
      <w:r w:rsidR="004840E1" w:rsidRPr="00E650CB">
        <w:rPr>
          <w:rFonts w:ascii="宋体" w:hAnsi="宋体"/>
          <w:sz w:val="32"/>
          <w:szCs w:val="32"/>
          <w:u w:val="single"/>
        </w:rPr>
        <w:t>电子科学与应用物理学院</w:t>
      </w:r>
      <w:r w:rsidRPr="00E650CB">
        <w:rPr>
          <w:rFonts w:ascii="宋体" w:hAnsi="宋体"/>
          <w:sz w:val="32"/>
          <w:szCs w:val="32"/>
          <w:u w:val="single"/>
        </w:rPr>
        <w:t xml:space="preserve">    </w:t>
      </w:r>
    </w:p>
    <w:p w:rsidR="00BE4EAB" w:rsidRPr="00E650CB" w:rsidRDefault="00BE4EAB" w:rsidP="00BE4EAB">
      <w:pPr>
        <w:spacing w:beforeLines="50" w:before="156" w:afterLines="50" w:after="156"/>
        <w:jc w:val="center"/>
        <w:rPr>
          <w:rFonts w:ascii="宋体" w:hAnsi="宋体"/>
          <w:sz w:val="32"/>
          <w:szCs w:val="32"/>
        </w:rPr>
      </w:pPr>
    </w:p>
    <w:p w:rsidR="00BE4EAB" w:rsidRPr="00E650CB" w:rsidRDefault="00BE4EAB" w:rsidP="00BE4EAB">
      <w:pPr>
        <w:spacing w:beforeLines="50" w:before="156" w:afterLines="50" w:after="156"/>
        <w:jc w:val="center"/>
        <w:rPr>
          <w:rFonts w:ascii="宋体" w:hAnsi="宋体"/>
          <w:sz w:val="32"/>
          <w:szCs w:val="32"/>
        </w:rPr>
      </w:pPr>
      <w:r w:rsidRPr="00E650CB">
        <w:rPr>
          <w:rFonts w:ascii="宋体" w:hAnsi="宋体"/>
          <w:sz w:val="32"/>
          <w:szCs w:val="32"/>
        </w:rPr>
        <w:t xml:space="preserve">     </w:t>
      </w:r>
      <w:r w:rsidR="004840E1" w:rsidRPr="00E650CB">
        <w:rPr>
          <w:rFonts w:ascii="宋体" w:hAnsi="宋体"/>
          <w:sz w:val="32"/>
          <w:szCs w:val="32"/>
        </w:rPr>
        <w:t>2019</w:t>
      </w:r>
      <w:r w:rsidRPr="00E650CB">
        <w:rPr>
          <w:rFonts w:ascii="宋体" w:hAnsi="宋体"/>
          <w:sz w:val="32"/>
          <w:szCs w:val="32"/>
        </w:rPr>
        <w:t xml:space="preserve">年  </w:t>
      </w:r>
      <w:r w:rsidR="004840E1" w:rsidRPr="00E650CB">
        <w:rPr>
          <w:rFonts w:ascii="宋体" w:hAnsi="宋体"/>
          <w:sz w:val="32"/>
          <w:szCs w:val="32"/>
        </w:rPr>
        <w:t>5</w:t>
      </w:r>
      <w:r w:rsidRPr="00E650CB">
        <w:rPr>
          <w:rFonts w:ascii="宋体" w:hAnsi="宋体"/>
          <w:sz w:val="32"/>
          <w:szCs w:val="32"/>
        </w:rPr>
        <w:t xml:space="preserve"> 月</w:t>
      </w:r>
    </w:p>
    <w:p w:rsidR="00BE4EAB" w:rsidRPr="00227E49" w:rsidRDefault="00BE4EAB" w:rsidP="00BE4EAB">
      <w:pPr>
        <w:pStyle w:val="aa"/>
        <w:spacing w:after="0"/>
        <w:jc w:val="center"/>
        <w:rPr>
          <w:bCs/>
          <w:sz w:val="32"/>
          <w:szCs w:val="32"/>
        </w:rPr>
      </w:pPr>
      <w:r w:rsidRPr="00227E49">
        <w:rPr>
          <w:sz w:val="30"/>
          <w:szCs w:val="30"/>
        </w:rPr>
        <w:br w:type="page"/>
      </w:r>
    </w:p>
    <w:p w:rsidR="00BE4EAB" w:rsidRPr="00227E49" w:rsidRDefault="00CD1B2E" w:rsidP="00BE4EAB">
      <w:pPr>
        <w:pStyle w:val="aa"/>
        <w:spacing w:after="0"/>
        <w:jc w:val="center"/>
        <w:rPr>
          <w:b/>
          <w:bCs/>
          <w:sz w:val="28"/>
          <w:szCs w:val="28"/>
        </w:rPr>
      </w:pPr>
      <w:r w:rsidRPr="00227E49">
        <w:rPr>
          <w:b/>
          <w:bCs/>
          <w:sz w:val="32"/>
          <w:szCs w:val="32"/>
          <w:highlight w:val="yellow"/>
        </w:rPr>
        <w:lastRenderedPageBreak/>
        <w:t>A Dissertation Submitted for the Degree of Bachelor</w:t>
      </w:r>
    </w:p>
    <w:p w:rsidR="00BE4EAB" w:rsidRPr="00227E49" w:rsidRDefault="00BE4EAB" w:rsidP="00BE4EAB">
      <w:pPr>
        <w:pStyle w:val="af8"/>
      </w:pPr>
    </w:p>
    <w:p w:rsidR="00BE4EAB" w:rsidRPr="00227E49" w:rsidRDefault="00BE4EAB" w:rsidP="00BE4EAB">
      <w:pPr>
        <w:pStyle w:val="aa"/>
        <w:spacing w:after="0"/>
        <w:jc w:val="center"/>
        <w:rPr>
          <w:bCs/>
          <w:sz w:val="32"/>
          <w:szCs w:val="32"/>
        </w:rPr>
      </w:pPr>
    </w:p>
    <w:p w:rsidR="00BE4EAB" w:rsidRPr="00227E49" w:rsidRDefault="00BE4EAB" w:rsidP="00BE4EAB">
      <w:pPr>
        <w:pStyle w:val="aa"/>
        <w:spacing w:after="0"/>
        <w:jc w:val="center"/>
        <w:rPr>
          <w:bCs/>
          <w:sz w:val="32"/>
          <w:szCs w:val="32"/>
        </w:rPr>
      </w:pPr>
    </w:p>
    <w:p w:rsidR="00BE4EAB" w:rsidRPr="00227E49" w:rsidRDefault="004840E1" w:rsidP="00BE4EAB">
      <w:pPr>
        <w:pStyle w:val="aa"/>
        <w:spacing w:after="0"/>
        <w:jc w:val="center"/>
        <w:rPr>
          <w:b/>
          <w:bCs/>
          <w:sz w:val="36"/>
          <w:szCs w:val="36"/>
        </w:rPr>
      </w:pPr>
      <w:r w:rsidRPr="00227E49">
        <w:rPr>
          <w:b/>
          <w:bCs/>
          <w:sz w:val="36"/>
          <w:szCs w:val="36"/>
        </w:rPr>
        <w:t xml:space="preserve">Digital Moiré </w:t>
      </w:r>
      <w:r w:rsidR="00637D00" w:rsidRPr="00227E49">
        <w:rPr>
          <w:b/>
          <w:bCs/>
          <w:sz w:val="36"/>
          <w:szCs w:val="36"/>
        </w:rPr>
        <w:t>Profilometry</w:t>
      </w:r>
      <w:r w:rsidRPr="00227E49">
        <w:rPr>
          <w:b/>
          <w:bCs/>
          <w:sz w:val="36"/>
          <w:szCs w:val="36"/>
        </w:rPr>
        <w:t xml:space="preserve"> and Its Error Analysis</w:t>
      </w: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r w:rsidRPr="00227E49">
        <w:rPr>
          <w:sz w:val="32"/>
          <w:szCs w:val="32"/>
        </w:rPr>
        <w:t>By</w:t>
      </w:r>
    </w:p>
    <w:p w:rsidR="00BE4EAB" w:rsidRPr="00227E49" w:rsidRDefault="004840E1" w:rsidP="00BE4EAB">
      <w:pPr>
        <w:pStyle w:val="aa"/>
        <w:spacing w:after="0"/>
        <w:jc w:val="center"/>
        <w:rPr>
          <w:bCs/>
          <w:sz w:val="32"/>
          <w:szCs w:val="32"/>
        </w:rPr>
      </w:pPr>
      <w:r w:rsidRPr="00227E49">
        <w:rPr>
          <w:sz w:val="32"/>
          <w:szCs w:val="32"/>
        </w:rPr>
        <w:t>Zhang Fan</w:t>
      </w:r>
    </w:p>
    <w:p w:rsidR="00BE4EAB" w:rsidRPr="00227E49" w:rsidRDefault="00BE4EAB" w:rsidP="00BE4EAB">
      <w:pPr>
        <w:pStyle w:val="aa"/>
        <w:spacing w:after="0"/>
        <w:jc w:val="center"/>
        <w:rPr>
          <w:bCs/>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rPr>
          <w:sz w:val="32"/>
          <w:szCs w:val="32"/>
        </w:rPr>
      </w:pPr>
    </w:p>
    <w:p w:rsidR="00BE4EAB" w:rsidRPr="00227E49" w:rsidRDefault="00BE4EAB" w:rsidP="00BE4EAB">
      <w:pPr>
        <w:pStyle w:val="aa"/>
        <w:spacing w:after="0"/>
        <w:jc w:val="center"/>
        <w:rPr>
          <w:bCs/>
          <w:sz w:val="32"/>
          <w:szCs w:val="32"/>
        </w:rPr>
      </w:pPr>
      <w:r w:rsidRPr="00227E49">
        <w:rPr>
          <w:bCs/>
          <w:sz w:val="32"/>
          <w:szCs w:val="32"/>
        </w:rPr>
        <w:t>Hefei University of Technology</w:t>
      </w:r>
    </w:p>
    <w:p w:rsidR="00BE4EAB" w:rsidRPr="00227E49" w:rsidRDefault="00BE4EAB" w:rsidP="00BE4EAB">
      <w:pPr>
        <w:pStyle w:val="aa"/>
        <w:spacing w:after="0"/>
        <w:jc w:val="center"/>
        <w:rPr>
          <w:bCs/>
          <w:sz w:val="32"/>
          <w:szCs w:val="32"/>
          <w:lang w:val="pt-BR"/>
        </w:rPr>
      </w:pPr>
      <w:r w:rsidRPr="00227E49">
        <w:rPr>
          <w:bCs/>
          <w:sz w:val="32"/>
          <w:szCs w:val="32"/>
          <w:lang w:val="pt-BR"/>
        </w:rPr>
        <w:t>Hefei, Anhui, P.R.China</w:t>
      </w:r>
    </w:p>
    <w:p w:rsidR="00BE4EAB" w:rsidRPr="00227E49" w:rsidRDefault="00BE4EAB" w:rsidP="00BE4EAB">
      <w:pPr>
        <w:pStyle w:val="aa"/>
        <w:spacing w:after="0"/>
        <w:jc w:val="center"/>
        <w:rPr>
          <w:bCs/>
          <w:sz w:val="30"/>
          <w:lang w:val="pt-BR"/>
        </w:rPr>
      </w:pPr>
      <w:r w:rsidRPr="00227E49">
        <w:rPr>
          <w:bCs/>
          <w:sz w:val="32"/>
          <w:szCs w:val="32"/>
          <w:lang w:val="pt-BR"/>
        </w:rPr>
        <w:t>M</w:t>
      </w:r>
      <w:r w:rsidR="004840E1" w:rsidRPr="00227E49">
        <w:rPr>
          <w:bCs/>
          <w:sz w:val="32"/>
          <w:szCs w:val="32"/>
          <w:lang w:val="pt-BR"/>
        </w:rPr>
        <w:t>ay</w:t>
      </w:r>
      <w:r w:rsidRPr="00227E49">
        <w:rPr>
          <w:bCs/>
          <w:sz w:val="32"/>
          <w:szCs w:val="32"/>
          <w:lang w:val="pt-BR"/>
        </w:rPr>
        <w:t xml:space="preserve">, </w:t>
      </w:r>
      <w:r w:rsidR="004840E1" w:rsidRPr="00227E49">
        <w:rPr>
          <w:bCs/>
          <w:sz w:val="32"/>
          <w:szCs w:val="32"/>
          <w:lang w:val="pt-BR"/>
        </w:rPr>
        <w:t>2019</w:t>
      </w:r>
    </w:p>
    <w:p w:rsidR="00637D00" w:rsidRPr="00227E49" w:rsidRDefault="00637D00">
      <w:pPr>
        <w:widowControl/>
        <w:spacing w:line="240" w:lineRule="auto"/>
        <w:jc w:val="left"/>
        <w:rPr>
          <w:b/>
          <w:bCs/>
          <w:kern w:val="0"/>
          <w:sz w:val="36"/>
          <w:szCs w:val="36"/>
        </w:rPr>
      </w:pPr>
      <w:r w:rsidRPr="00227E49">
        <w:rPr>
          <w:b/>
          <w:bCs/>
          <w:kern w:val="0"/>
          <w:sz w:val="36"/>
          <w:szCs w:val="36"/>
        </w:rPr>
        <w:br w:type="page"/>
      </w:r>
    </w:p>
    <w:p w:rsidR="00DE72AF" w:rsidRPr="00227E49" w:rsidRDefault="00015CA9" w:rsidP="000047E8">
      <w:pPr>
        <w:spacing w:beforeLines="50" w:before="156" w:afterLines="150" w:after="468" w:line="360" w:lineRule="auto"/>
        <w:jc w:val="center"/>
        <w:rPr>
          <w:b/>
          <w:bCs/>
          <w:kern w:val="0"/>
          <w:sz w:val="36"/>
          <w:szCs w:val="36"/>
        </w:rPr>
      </w:pPr>
      <w:r w:rsidRPr="00227E49">
        <w:rPr>
          <w:b/>
          <w:bCs/>
          <w:kern w:val="0"/>
          <w:sz w:val="36"/>
          <w:szCs w:val="36"/>
        </w:rPr>
        <w:lastRenderedPageBreak/>
        <w:t>（论文）</w:t>
      </w:r>
      <w:r w:rsidR="00DE72AF" w:rsidRPr="00227E49">
        <w:rPr>
          <w:b/>
          <w:bCs/>
          <w:kern w:val="0"/>
          <w:sz w:val="36"/>
          <w:szCs w:val="36"/>
        </w:rPr>
        <w:t>独创性声明</w:t>
      </w:r>
    </w:p>
    <w:p w:rsidR="00DE72AF" w:rsidRPr="00227E49" w:rsidRDefault="00DE72AF" w:rsidP="00EC1ABF">
      <w:pPr>
        <w:spacing w:line="440" w:lineRule="exact"/>
        <w:ind w:firstLineChars="200" w:firstLine="480"/>
        <w:rPr>
          <w:sz w:val="24"/>
        </w:rPr>
      </w:pPr>
      <w:r w:rsidRPr="00227E49">
        <w:rPr>
          <w:sz w:val="24"/>
        </w:rPr>
        <w:t>本人郑重声明：所呈交的</w:t>
      </w:r>
      <w:r w:rsidR="00015CA9" w:rsidRPr="00227E49">
        <w:rPr>
          <w:sz w:val="24"/>
        </w:rPr>
        <w:t>毕业设计（论文）</w:t>
      </w:r>
      <w:r w:rsidRPr="00227E49">
        <w:rPr>
          <w:sz w:val="24"/>
        </w:rPr>
        <w:t>是本人在</w:t>
      </w:r>
      <w:r w:rsidR="00015CA9" w:rsidRPr="00227E49">
        <w:rPr>
          <w:sz w:val="24"/>
        </w:rPr>
        <w:t>指导教师</w:t>
      </w:r>
      <w:r w:rsidRPr="00227E49">
        <w:rPr>
          <w:sz w:val="24"/>
        </w:rPr>
        <w:t>指导下进行独立研究工作所取得的成果。据我所知，除了文中特别加以标注和致谢的内容外，</w:t>
      </w:r>
      <w:r w:rsidR="00A50C98" w:rsidRPr="00227E49">
        <w:rPr>
          <w:sz w:val="24"/>
        </w:rPr>
        <w:t>设计（论文）</w:t>
      </w:r>
      <w:r w:rsidRPr="00227E49">
        <w:rPr>
          <w:sz w:val="24"/>
        </w:rPr>
        <w:t>中不包含其他人已经发表或撰写过的研究成果，也不包含为获得</w:t>
      </w:r>
      <w:r w:rsidRPr="00227E49">
        <w:rPr>
          <w:sz w:val="24"/>
          <w:u w:val="single"/>
        </w:rPr>
        <w:t xml:space="preserve">  </w:t>
      </w:r>
      <w:r w:rsidR="00A50C98" w:rsidRPr="00227E49">
        <w:rPr>
          <w:sz w:val="24"/>
          <w:u w:val="single"/>
        </w:rPr>
        <w:t xml:space="preserve">  </w:t>
      </w:r>
      <w:r w:rsidRPr="00227E49">
        <w:rPr>
          <w:sz w:val="24"/>
          <w:u w:val="single"/>
        </w:rPr>
        <w:t>合肥工业大学</w:t>
      </w:r>
      <w:r w:rsidRPr="00227E49">
        <w:rPr>
          <w:sz w:val="24"/>
          <w:u w:val="single"/>
        </w:rPr>
        <w:t xml:space="preserve">   </w:t>
      </w:r>
      <w:r w:rsidRPr="00227E49">
        <w:rPr>
          <w:sz w:val="24"/>
        </w:rPr>
        <w:t>或其他教育机构的学位或证书而使用过的材料。对</w:t>
      </w:r>
      <w:r w:rsidR="00637D00" w:rsidRPr="00227E49">
        <w:rPr>
          <w:sz w:val="24"/>
        </w:rPr>
        <w:t>本论文</w:t>
      </w:r>
      <w:r w:rsidRPr="00227E49">
        <w:rPr>
          <w:sz w:val="24"/>
        </w:rPr>
        <w:t>成果做出贡献的个人和集体，本人已在</w:t>
      </w:r>
      <w:r w:rsidR="00A50C98" w:rsidRPr="00227E49">
        <w:rPr>
          <w:sz w:val="24"/>
        </w:rPr>
        <w:t>设计（论文）</w:t>
      </w:r>
      <w:r w:rsidRPr="00227E49">
        <w:rPr>
          <w:sz w:val="24"/>
        </w:rPr>
        <w:t>中作了明确的说明，并表示谢意。</w:t>
      </w:r>
    </w:p>
    <w:p w:rsidR="00DE72AF" w:rsidRPr="00227E49" w:rsidRDefault="00A50C98" w:rsidP="00EC1ABF">
      <w:pPr>
        <w:spacing w:line="440" w:lineRule="exact"/>
        <w:ind w:firstLineChars="200" w:firstLine="480"/>
        <w:rPr>
          <w:kern w:val="0"/>
          <w:sz w:val="24"/>
        </w:rPr>
      </w:pPr>
      <w:r w:rsidRPr="00227E49">
        <w:rPr>
          <w:sz w:val="24"/>
        </w:rPr>
        <w:t>毕业设计（论文）</w:t>
      </w:r>
      <w:r w:rsidR="00A31A07" w:rsidRPr="00227E49">
        <w:rPr>
          <w:kern w:val="0"/>
          <w:sz w:val="24"/>
        </w:rPr>
        <w:t>中表达的观点纯属作者本人观点，与合肥工业大学无关。</w:t>
      </w:r>
    </w:p>
    <w:p w:rsidR="00A31A07" w:rsidRPr="00227E49" w:rsidRDefault="00A31A07" w:rsidP="00EC1ABF">
      <w:pPr>
        <w:spacing w:line="440" w:lineRule="exact"/>
        <w:ind w:firstLineChars="200" w:firstLine="480"/>
        <w:rPr>
          <w:sz w:val="24"/>
        </w:rPr>
      </w:pPr>
    </w:p>
    <w:p w:rsidR="00DE72AF" w:rsidRPr="00227E49" w:rsidRDefault="00A50C98" w:rsidP="00EC1ABF">
      <w:pPr>
        <w:spacing w:line="440" w:lineRule="exact"/>
        <w:ind w:firstLineChars="200" w:firstLine="480"/>
        <w:rPr>
          <w:sz w:val="24"/>
        </w:rPr>
      </w:pPr>
      <w:r w:rsidRPr="00227E49">
        <w:rPr>
          <w:sz w:val="24"/>
        </w:rPr>
        <w:t>毕业设计（论文）</w:t>
      </w:r>
      <w:r w:rsidR="00DE72AF" w:rsidRPr="00227E49">
        <w:rPr>
          <w:sz w:val="24"/>
        </w:rPr>
        <w:t>作者签名：</w:t>
      </w:r>
      <w:r w:rsidRPr="00227E49">
        <w:rPr>
          <w:sz w:val="24"/>
        </w:rPr>
        <w:t xml:space="preserve">　　　</w:t>
      </w:r>
      <w:r w:rsidR="00DE72AF" w:rsidRPr="00227E49">
        <w:rPr>
          <w:sz w:val="24"/>
        </w:rPr>
        <w:t xml:space="preserve">　　　　签名日期：　　　年　　月　　日</w:t>
      </w:r>
    </w:p>
    <w:p w:rsidR="00DE72AF" w:rsidRPr="00227E49" w:rsidRDefault="00DE72AF" w:rsidP="00EC1ABF">
      <w:pPr>
        <w:spacing w:line="440" w:lineRule="exact"/>
        <w:rPr>
          <w:sz w:val="24"/>
        </w:rPr>
      </w:pPr>
    </w:p>
    <w:p w:rsidR="00C337E4" w:rsidRPr="00227E49" w:rsidRDefault="00C337E4" w:rsidP="00EC1ABF">
      <w:pPr>
        <w:spacing w:line="440" w:lineRule="exact"/>
        <w:rPr>
          <w:sz w:val="24"/>
        </w:rPr>
      </w:pPr>
    </w:p>
    <w:p w:rsidR="00C337E4" w:rsidRPr="00227E49" w:rsidRDefault="00C337E4" w:rsidP="00EC1ABF">
      <w:pPr>
        <w:spacing w:line="440" w:lineRule="exact"/>
        <w:rPr>
          <w:sz w:val="24"/>
        </w:rPr>
      </w:pPr>
    </w:p>
    <w:p w:rsidR="00DE72AF" w:rsidRPr="00227E49" w:rsidRDefault="00A50C98" w:rsidP="000047E8">
      <w:pPr>
        <w:spacing w:beforeLines="50" w:before="156" w:afterLines="150" w:after="468" w:line="360" w:lineRule="auto"/>
        <w:jc w:val="center"/>
        <w:rPr>
          <w:b/>
          <w:bCs/>
          <w:kern w:val="0"/>
          <w:sz w:val="36"/>
          <w:szCs w:val="36"/>
        </w:rPr>
      </w:pPr>
      <w:r w:rsidRPr="00227E49">
        <w:rPr>
          <w:b/>
          <w:bCs/>
          <w:kern w:val="0"/>
          <w:sz w:val="36"/>
          <w:szCs w:val="36"/>
        </w:rPr>
        <w:t>毕业设计（论文）</w:t>
      </w:r>
      <w:r w:rsidR="00DE72AF" w:rsidRPr="00227E49">
        <w:rPr>
          <w:b/>
          <w:bCs/>
          <w:kern w:val="0"/>
          <w:sz w:val="36"/>
          <w:szCs w:val="36"/>
        </w:rPr>
        <w:t>版权使用授权书</w:t>
      </w:r>
    </w:p>
    <w:p w:rsidR="00DE72AF" w:rsidRPr="00227E49" w:rsidRDefault="00DE72AF" w:rsidP="00EC1ABF">
      <w:pPr>
        <w:spacing w:line="440" w:lineRule="exact"/>
        <w:ind w:firstLineChars="200" w:firstLine="480"/>
        <w:rPr>
          <w:sz w:val="24"/>
        </w:rPr>
      </w:pPr>
      <w:r w:rsidRPr="00227E49">
        <w:rPr>
          <w:sz w:val="24"/>
        </w:rPr>
        <w:t>本学位论文作者完全了解</w:t>
      </w:r>
      <w:r w:rsidRPr="00227E49">
        <w:rPr>
          <w:sz w:val="24"/>
          <w:u w:val="single"/>
        </w:rPr>
        <w:t xml:space="preserve">  </w:t>
      </w:r>
      <w:r w:rsidRPr="00227E49">
        <w:rPr>
          <w:sz w:val="24"/>
          <w:u w:val="single"/>
        </w:rPr>
        <w:t>合肥工业大学</w:t>
      </w:r>
      <w:r w:rsidRPr="00227E49">
        <w:rPr>
          <w:sz w:val="24"/>
          <w:u w:val="single"/>
        </w:rPr>
        <w:t xml:space="preserve">  </w:t>
      </w:r>
      <w:r w:rsidRPr="00227E49">
        <w:rPr>
          <w:sz w:val="24"/>
        </w:rPr>
        <w:t>有关保留、使用</w:t>
      </w:r>
      <w:r w:rsidR="00A50C98" w:rsidRPr="00227E49">
        <w:rPr>
          <w:sz w:val="24"/>
        </w:rPr>
        <w:t>毕业设计（论文）</w:t>
      </w:r>
      <w:r w:rsidRPr="00227E49">
        <w:rPr>
          <w:sz w:val="24"/>
        </w:rPr>
        <w:t>的规定，即：除保密期内的涉密</w:t>
      </w:r>
      <w:r w:rsidR="00A50C98" w:rsidRPr="00227E49">
        <w:rPr>
          <w:sz w:val="24"/>
        </w:rPr>
        <w:t>设计（论文）</w:t>
      </w:r>
      <w:r w:rsidRPr="00227E49">
        <w:rPr>
          <w:sz w:val="24"/>
        </w:rPr>
        <w:t>外，学校有权保存并向国家有关部门或机构送交</w:t>
      </w:r>
      <w:r w:rsidR="00A50C98" w:rsidRPr="00227E49">
        <w:rPr>
          <w:sz w:val="24"/>
        </w:rPr>
        <w:t>设计（论文）</w:t>
      </w:r>
      <w:r w:rsidRPr="00227E49">
        <w:rPr>
          <w:sz w:val="24"/>
        </w:rPr>
        <w:t>的复印件和电子光盘，允许</w:t>
      </w:r>
      <w:r w:rsidR="00A50C98" w:rsidRPr="00227E49">
        <w:rPr>
          <w:sz w:val="24"/>
        </w:rPr>
        <w:t>设计（论文）</w:t>
      </w:r>
      <w:r w:rsidRPr="00227E49">
        <w:rPr>
          <w:sz w:val="24"/>
        </w:rPr>
        <w:t>被查阅或借阅。本人授权</w:t>
      </w:r>
      <w:r w:rsidRPr="00227E49">
        <w:rPr>
          <w:sz w:val="24"/>
          <w:u w:val="single"/>
        </w:rPr>
        <w:t xml:space="preserve">  </w:t>
      </w:r>
      <w:r w:rsidRPr="00227E49">
        <w:rPr>
          <w:sz w:val="24"/>
          <w:u w:val="single"/>
        </w:rPr>
        <w:t>合肥工业大学</w:t>
      </w:r>
      <w:r w:rsidRPr="00227E49">
        <w:rPr>
          <w:sz w:val="24"/>
          <w:u w:val="single"/>
        </w:rPr>
        <w:t xml:space="preserve">  </w:t>
      </w:r>
      <w:r w:rsidR="0009665E" w:rsidRPr="00227E49">
        <w:rPr>
          <w:sz w:val="24"/>
        </w:rPr>
        <w:t>可以将本</w:t>
      </w:r>
      <w:r w:rsidR="00A50C98" w:rsidRPr="00227E49">
        <w:rPr>
          <w:sz w:val="24"/>
        </w:rPr>
        <w:t>毕业设计（论文）</w:t>
      </w:r>
      <w:r w:rsidR="0009665E" w:rsidRPr="00227E49">
        <w:rPr>
          <w:sz w:val="24"/>
        </w:rPr>
        <w:t>的全部或部分</w:t>
      </w:r>
      <w:r w:rsidRPr="00227E49">
        <w:rPr>
          <w:sz w:val="24"/>
        </w:rPr>
        <w:t>内容编入有关数据库，允许采用影印、缩印或扫描等复制手段保存、汇编</w:t>
      </w:r>
      <w:r w:rsidR="00A50C98" w:rsidRPr="00227E49">
        <w:rPr>
          <w:sz w:val="24"/>
        </w:rPr>
        <w:t>毕业设计（论文）</w:t>
      </w:r>
      <w:r w:rsidRPr="00227E49">
        <w:rPr>
          <w:sz w:val="24"/>
        </w:rPr>
        <w:t>。</w:t>
      </w:r>
    </w:p>
    <w:p w:rsidR="00DE72AF" w:rsidRPr="00227E49" w:rsidRDefault="00DE72AF" w:rsidP="00EC1ABF">
      <w:pPr>
        <w:spacing w:line="440" w:lineRule="exact"/>
        <w:ind w:firstLine="480"/>
        <w:rPr>
          <w:sz w:val="24"/>
        </w:rPr>
      </w:pPr>
      <w:r w:rsidRPr="00227E49">
        <w:rPr>
          <w:sz w:val="24"/>
        </w:rPr>
        <w:t>（保密的</w:t>
      </w:r>
      <w:r w:rsidR="00A50C98" w:rsidRPr="00227E49">
        <w:rPr>
          <w:sz w:val="24"/>
        </w:rPr>
        <w:t>毕业设计（论文）</w:t>
      </w:r>
      <w:r w:rsidRPr="00227E49">
        <w:rPr>
          <w:sz w:val="24"/>
        </w:rPr>
        <w:t>在解密后适用本授权书）</w:t>
      </w:r>
    </w:p>
    <w:p w:rsidR="00DE72AF" w:rsidRPr="00227E49" w:rsidRDefault="00DE72AF" w:rsidP="00EC1ABF">
      <w:pPr>
        <w:spacing w:line="440" w:lineRule="exact"/>
        <w:rPr>
          <w:sz w:val="24"/>
        </w:rPr>
      </w:pPr>
    </w:p>
    <w:tbl>
      <w:tblPr>
        <w:tblW w:w="0" w:type="auto"/>
        <w:tblInd w:w="468" w:type="dxa"/>
        <w:tblLook w:val="01E0" w:firstRow="1" w:lastRow="1" w:firstColumn="1" w:lastColumn="1" w:noHBand="0" w:noVBand="0"/>
      </w:tblPr>
      <w:tblGrid>
        <w:gridCol w:w="4027"/>
        <w:gridCol w:w="4028"/>
      </w:tblGrid>
      <w:tr w:rsidR="00DE72AF" w:rsidRPr="00227E49" w:rsidTr="002F3E63">
        <w:tc>
          <w:tcPr>
            <w:tcW w:w="4027" w:type="dxa"/>
          </w:tcPr>
          <w:p w:rsidR="00DE72AF" w:rsidRPr="00227E49" w:rsidRDefault="00DE72AF" w:rsidP="002F3E63">
            <w:pPr>
              <w:spacing w:beforeLines="50" w:before="156" w:afterLines="50" w:after="156" w:line="440" w:lineRule="exact"/>
              <w:rPr>
                <w:sz w:val="24"/>
              </w:rPr>
            </w:pPr>
            <w:r w:rsidRPr="00227E49">
              <w:rPr>
                <w:sz w:val="24"/>
              </w:rPr>
              <w:t>学位论文作者签名：</w:t>
            </w:r>
          </w:p>
        </w:tc>
        <w:tc>
          <w:tcPr>
            <w:tcW w:w="4028" w:type="dxa"/>
          </w:tcPr>
          <w:p w:rsidR="00DE72AF" w:rsidRPr="00227E49" w:rsidRDefault="00DE72AF" w:rsidP="002F3E63">
            <w:pPr>
              <w:spacing w:beforeLines="50" w:before="156" w:afterLines="50" w:after="156" w:line="440" w:lineRule="exact"/>
              <w:rPr>
                <w:sz w:val="24"/>
              </w:rPr>
            </w:pPr>
            <w:r w:rsidRPr="00227E49">
              <w:rPr>
                <w:sz w:val="24"/>
              </w:rPr>
              <w:t>指导教师签名：</w:t>
            </w:r>
          </w:p>
        </w:tc>
      </w:tr>
      <w:tr w:rsidR="00DE72AF" w:rsidRPr="00227E49" w:rsidTr="002F3E63">
        <w:tc>
          <w:tcPr>
            <w:tcW w:w="4027" w:type="dxa"/>
          </w:tcPr>
          <w:p w:rsidR="00DE72AF" w:rsidRPr="00227E49" w:rsidRDefault="00DE72AF" w:rsidP="002F3E63">
            <w:pPr>
              <w:spacing w:line="440" w:lineRule="exact"/>
              <w:rPr>
                <w:sz w:val="24"/>
              </w:rPr>
            </w:pPr>
            <w:r w:rsidRPr="00227E49">
              <w:rPr>
                <w:sz w:val="24"/>
              </w:rPr>
              <w:t>签名日期：　　　年</w:t>
            </w:r>
            <w:r w:rsidRPr="00227E49">
              <w:rPr>
                <w:sz w:val="24"/>
              </w:rPr>
              <w:t xml:space="preserve"> </w:t>
            </w:r>
            <w:r w:rsidR="0009665E" w:rsidRPr="00227E49">
              <w:rPr>
                <w:sz w:val="24"/>
              </w:rPr>
              <w:t xml:space="preserve"> </w:t>
            </w:r>
            <w:r w:rsidRPr="00227E49">
              <w:rPr>
                <w:sz w:val="24"/>
              </w:rPr>
              <w:t xml:space="preserve"> </w:t>
            </w:r>
            <w:r w:rsidRPr="00227E49">
              <w:rPr>
                <w:sz w:val="24"/>
              </w:rPr>
              <w:t>月</w:t>
            </w:r>
            <w:r w:rsidRPr="00227E49">
              <w:rPr>
                <w:sz w:val="24"/>
              </w:rPr>
              <w:t xml:space="preserve"> </w:t>
            </w:r>
            <w:r w:rsidR="0009665E" w:rsidRPr="00227E49">
              <w:rPr>
                <w:sz w:val="24"/>
              </w:rPr>
              <w:t xml:space="preserve"> </w:t>
            </w:r>
            <w:r w:rsidRPr="00227E49">
              <w:rPr>
                <w:sz w:val="24"/>
              </w:rPr>
              <w:t xml:space="preserve"> </w:t>
            </w:r>
            <w:r w:rsidRPr="00227E49">
              <w:rPr>
                <w:sz w:val="24"/>
              </w:rPr>
              <w:t>日</w:t>
            </w:r>
          </w:p>
        </w:tc>
        <w:tc>
          <w:tcPr>
            <w:tcW w:w="4028" w:type="dxa"/>
          </w:tcPr>
          <w:p w:rsidR="00DE72AF" w:rsidRPr="00227E49" w:rsidRDefault="00DE72AF" w:rsidP="002F3E63">
            <w:pPr>
              <w:spacing w:line="440" w:lineRule="exact"/>
              <w:rPr>
                <w:sz w:val="24"/>
              </w:rPr>
            </w:pPr>
            <w:r w:rsidRPr="00227E49">
              <w:rPr>
                <w:sz w:val="24"/>
              </w:rPr>
              <w:t>签名日期：　　　年</w:t>
            </w:r>
            <w:r w:rsidRPr="00227E49">
              <w:rPr>
                <w:sz w:val="24"/>
              </w:rPr>
              <w:t xml:space="preserve"> </w:t>
            </w:r>
            <w:r w:rsidR="0009665E" w:rsidRPr="00227E49">
              <w:rPr>
                <w:sz w:val="24"/>
              </w:rPr>
              <w:t xml:space="preserve"> </w:t>
            </w:r>
            <w:r w:rsidRPr="00227E49">
              <w:rPr>
                <w:sz w:val="24"/>
              </w:rPr>
              <w:t xml:space="preserve"> </w:t>
            </w:r>
            <w:r w:rsidRPr="00227E49">
              <w:rPr>
                <w:sz w:val="24"/>
              </w:rPr>
              <w:t>月</w:t>
            </w:r>
            <w:r w:rsidRPr="00227E49">
              <w:rPr>
                <w:sz w:val="24"/>
              </w:rPr>
              <w:t xml:space="preserve">  </w:t>
            </w:r>
            <w:r w:rsidR="0009665E" w:rsidRPr="00227E49">
              <w:rPr>
                <w:sz w:val="24"/>
              </w:rPr>
              <w:t xml:space="preserve"> </w:t>
            </w:r>
            <w:r w:rsidRPr="00227E49">
              <w:rPr>
                <w:sz w:val="24"/>
              </w:rPr>
              <w:t>日</w:t>
            </w:r>
          </w:p>
        </w:tc>
      </w:tr>
      <w:tr w:rsidR="00DE72AF" w:rsidRPr="00227E49" w:rsidTr="002F3E63">
        <w:tc>
          <w:tcPr>
            <w:tcW w:w="4027" w:type="dxa"/>
          </w:tcPr>
          <w:p w:rsidR="00DE72AF" w:rsidRPr="00227E49" w:rsidRDefault="00DE72AF" w:rsidP="002F3E63">
            <w:pPr>
              <w:spacing w:line="440" w:lineRule="exact"/>
              <w:rPr>
                <w:sz w:val="24"/>
              </w:rPr>
            </w:pPr>
          </w:p>
        </w:tc>
        <w:tc>
          <w:tcPr>
            <w:tcW w:w="4028" w:type="dxa"/>
          </w:tcPr>
          <w:p w:rsidR="00DE72AF" w:rsidRPr="00227E49" w:rsidRDefault="00DE72AF" w:rsidP="002F3E63">
            <w:pPr>
              <w:spacing w:line="440" w:lineRule="exact"/>
              <w:rPr>
                <w:sz w:val="24"/>
              </w:rPr>
            </w:pPr>
          </w:p>
        </w:tc>
      </w:tr>
    </w:tbl>
    <w:p w:rsidR="00CB736D" w:rsidRPr="00227E49" w:rsidRDefault="00CB736D" w:rsidP="00444B6C">
      <w:pPr>
        <w:spacing w:line="240" w:lineRule="exact"/>
      </w:pPr>
    </w:p>
    <w:p w:rsidR="00FC642A" w:rsidRPr="00227E49" w:rsidRDefault="00FC642A" w:rsidP="00444B6C">
      <w:pPr>
        <w:spacing w:line="240" w:lineRule="exact"/>
      </w:pPr>
    </w:p>
    <w:p w:rsidR="00FC642A" w:rsidRPr="00227E49" w:rsidRDefault="00FC642A" w:rsidP="005144AA">
      <w:pPr>
        <w:spacing w:line="440" w:lineRule="exact"/>
      </w:pPr>
    </w:p>
    <w:p w:rsidR="00FC642A" w:rsidRPr="00227E49" w:rsidRDefault="00FC642A" w:rsidP="005144AA">
      <w:pPr>
        <w:pageBreakBefore/>
        <w:spacing w:beforeLines="50" w:before="156" w:afterLines="150" w:after="468" w:line="440" w:lineRule="exact"/>
        <w:jc w:val="center"/>
        <w:rPr>
          <w:b/>
          <w:sz w:val="36"/>
          <w:szCs w:val="36"/>
        </w:rPr>
      </w:pPr>
      <w:bookmarkStart w:id="2" w:name="_Toc290067201"/>
      <w:bookmarkStart w:id="3" w:name="_Toc290068043"/>
      <w:bookmarkStart w:id="4" w:name="_Toc290068417"/>
      <w:bookmarkStart w:id="5" w:name="_Toc290139572"/>
      <w:bookmarkStart w:id="6" w:name="_Toc290545863"/>
      <w:bookmarkStart w:id="7" w:name="_Toc291181743"/>
      <w:bookmarkStart w:id="8" w:name="_Toc291235019"/>
      <w:bookmarkStart w:id="9" w:name="_Toc291447988"/>
      <w:bookmarkStart w:id="10" w:name="_Toc291854673"/>
      <w:bookmarkStart w:id="11" w:name="_Toc294175489"/>
      <w:r w:rsidRPr="00227E49">
        <w:rPr>
          <w:b/>
          <w:sz w:val="36"/>
          <w:szCs w:val="36"/>
        </w:rPr>
        <w:lastRenderedPageBreak/>
        <w:t>摘</w:t>
      </w:r>
      <w:r w:rsidRPr="00227E49">
        <w:rPr>
          <w:b/>
          <w:sz w:val="36"/>
          <w:szCs w:val="36"/>
        </w:rPr>
        <w:t xml:space="preserve">  </w:t>
      </w:r>
      <w:r w:rsidRPr="00227E49">
        <w:rPr>
          <w:b/>
          <w:sz w:val="36"/>
          <w:szCs w:val="36"/>
        </w:rPr>
        <w:t>要</w:t>
      </w:r>
      <w:bookmarkEnd w:id="2"/>
      <w:bookmarkEnd w:id="3"/>
      <w:bookmarkEnd w:id="4"/>
      <w:bookmarkEnd w:id="5"/>
      <w:bookmarkEnd w:id="6"/>
      <w:bookmarkEnd w:id="7"/>
      <w:bookmarkEnd w:id="8"/>
      <w:bookmarkEnd w:id="9"/>
      <w:bookmarkEnd w:id="10"/>
      <w:bookmarkEnd w:id="11"/>
    </w:p>
    <w:p w:rsidR="009A553B" w:rsidRPr="00E650CB" w:rsidRDefault="009A553B" w:rsidP="009A553B">
      <w:pPr>
        <w:pStyle w:val="aff"/>
      </w:pPr>
      <w:bookmarkStart w:id="12" w:name="_Hlk9009967"/>
      <w:r w:rsidRPr="00E650CB">
        <w:t>三维测量技术是</w:t>
      </w:r>
      <w:r w:rsidR="00637D00" w:rsidRPr="00E650CB">
        <w:t>对</w:t>
      </w:r>
      <w:r w:rsidRPr="00E650CB">
        <w:t>CCD图像，</w:t>
      </w:r>
      <w:r w:rsidR="00637D00" w:rsidRPr="00E650CB">
        <w:t>近</w:t>
      </w:r>
      <w:r w:rsidRPr="00E650CB">
        <w:t>距离磁感应</w:t>
      </w:r>
      <w:r w:rsidR="00637D00" w:rsidRPr="00E650CB">
        <w:t>开关</w:t>
      </w:r>
      <w:r w:rsidRPr="00E650CB">
        <w:t>等传感器</w:t>
      </w:r>
      <w:r w:rsidR="00637D00" w:rsidRPr="00E650CB">
        <w:t>所</w:t>
      </w:r>
      <w:r w:rsidRPr="00E650CB">
        <w:t>采集到的数据，</w:t>
      </w:r>
      <w:r w:rsidR="00637D00" w:rsidRPr="00E650CB">
        <w:t>利用</w:t>
      </w:r>
      <w:r w:rsidRPr="00E650CB">
        <w:t>后端算法处理，</w:t>
      </w:r>
      <w:r w:rsidR="00637D00" w:rsidRPr="00E650CB">
        <w:t>并</w:t>
      </w:r>
      <w:r w:rsidRPr="00E650CB">
        <w:t>还原出物体表面高度信息的测量方法</w:t>
      </w:r>
      <w:r w:rsidR="00637D00" w:rsidRPr="00E650CB">
        <w:t>。不同种类的三维测量技术</w:t>
      </w:r>
      <w:r w:rsidRPr="00E650CB">
        <w:t>广泛应用于文物3D扫描，逆向工程，工业测量，生物医疗成像</w:t>
      </w:r>
      <w:r w:rsidR="00637D00" w:rsidRPr="00E650CB">
        <w:t>等</w:t>
      </w:r>
      <w:r w:rsidRPr="00E650CB">
        <w:t>领域。</w:t>
      </w:r>
    </w:p>
    <w:p w:rsidR="00E61A1F" w:rsidRPr="00227E49" w:rsidRDefault="009A553B" w:rsidP="009A553B">
      <w:pPr>
        <w:pStyle w:val="aff"/>
        <w:rPr>
          <w:rFonts w:ascii="Times New Roman" w:hAnsi="Times New Roman"/>
        </w:rPr>
      </w:pPr>
      <w:r w:rsidRPr="00E650CB">
        <w:t>本</w:t>
      </w:r>
      <w:r w:rsidR="00637D00" w:rsidRPr="00E650CB">
        <w:t>论</w:t>
      </w:r>
      <w:r w:rsidRPr="00E650CB">
        <w:t>文</w:t>
      </w:r>
      <w:r w:rsidR="00637D00" w:rsidRPr="00E650CB">
        <w:t>所</w:t>
      </w:r>
      <w:r w:rsidRPr="00E650CB">
        <w:t>研究</w:t>
      </w:r>
      <w:r w:rsidR="00637D00" w:rsidRPr="00E650CB">
        <w:t>的</w:t>
      </w:r>
      <w:r w:rsidRPr="00E650CB">
        <w:t>重点是数字莫尔三维测量方法的图像处理算法。本</w:t>
      </w:r>
      <w:r w:rsidR="00637D00" w:rsidRPr="00E650CB">
        <w:t>论</w:t>
      </w:r>
      <w:r w:rsidRPr="00E650CB">
        <w:t>文的工作</w:t>
      </w:r>
      <w:r w:rsidR="00637D00" w:rsidRPr="00E650CB">
        <w:t>分为四个部分：</w:t>
      </w:r>
      <w:r w:rsidRPr="00E650CB">
        <w:t>首先是为合肥工业大学3D打印实验室在搭建数字莫尔三维测量实验平台之前，提供验证和仿真</w:t>
      </w:r>
      <w:r w:rsidR="00637D00" w:rsidRPr="00E650CB">
        <w:t>的结果，并保证该结果可</w:t>
      </w:r>
      <w:r w:rsidRPr="00E650CB">
        <w:t>支撑实物</w:t>
      </w:r>
      <w:r w:rsidR="00637D00" w:rsidRPr="00E650CB">
        <w:t>测量</w:t>
      </w:r>
      <w:r w:rsidRPr="00E650CB">
        <w:t>平台的设计方案</w:t>
      </w:r>
      <w:r w:rsidR="00637D00" w:rsidRPr="00E650CB">
        <w:t>；</w:t>
      </w:r>
      <w:r w:rsidRPr="00E650CB">
        <w:t>其次，</w:t>
      </w:r>
      <w:r w:rsidR="00637D00" w:rsidRPr="00E650CB">
        <w:t>在</w:t>
      </w:r>
      <w:r w:rsidRPr="00E650CB">
        <w:t>仿真环境下，</w:t>
      </w:r>
      <w:r w:rsidR="00637D00" w:rsidRPr="00E650CB">
        <w:t>利用</w:t>
      </w:r>
      <w:r w:rsidRPr="00E650CB">
        <w:t>摄像头，投影仪，和被测物体的</w:t>
      </w:r>
      <w:r w:rsidR="00637D00" w:rsidRPr="00E650CB">
        <w:t>几何</w:t>
      </w:r>
      <w:r w:rsidRPr="00E650CB">
        <w:t>参数，</w:t>
      </w:r>
      <w:r w:rsidR="00637D00" w:rsidRPr="00E650CB">
        <w:t>阅读</w:t>
      </w:r>
      <w:r w:rsidRPr="00E650CB">
        <w:t>参考文献，推导莫尔条纹和物体高度信息的对应关系，并验证</w:t>
      </w:r>
      <w:r w:rsidR="00637D00" w:rsidRPr="00E650CB">
        <w:t>相位-高度对应</w:t>
      </w:r>
      <w:r w:rsidRPr="00E650CB">
        <w:t>关系在数字相移</w:t>
      </w:r>
      <w:r w:rsidR="00637D00" w:rsidRPr="00E650CB">
        <w:t>法中</w:t>
      </w:r>
      <w:r w:rsidRPr="00E650CB">
        <w:t>不变</w:t>
      </w:r>
      <w:r w:rsidR="00637D00" w:rsidRPr="00E650CB">
        <w:t>；</w:t>
      </w:r>
      <w:r w:rsidRPr="00E650CB">
        <w:t>再者，</w:t>
      </w:r>
      <w:r w:rsidR="00637D00" w:rsidRPr="00E650CB">
        <w:t>利用科学计算包</w:t>
      </w:r>
      <w:r w:rsidRPr="00E650CB">
        <w:t>，分析和优化数字莫尔三维测量处理算法，并实现一定成果</w:t>
      </w:r>
      <w:r w:rsidR="00637D00" w:rsidRPr="00E650CB">
        <w:t>；</w:t>
      </w:r>
      <w:r w:rsidRPr="00E650CB">
        <w:t>最后，对比不同处理算法，选择适合三维测量</w:t>
      </w:r>
      <w:r w:rsidR="00637D00" w:rsidRPr="00E650CB">
        <w:t>任务</w:t>
      </w:r>
      <w:r w:rsidRPr="00E650CB">
        <w:t>的方案，并分析误差来源</w:t>
      </w:r>
      <w:r w:rsidRPr="00227E49">
        <w:rPr>
          <w:rFonts w:ascii="Times New Roman" w:hAnsi="Times New Roman"/>
        </w:rPr>
        <w:t>。</w:t>
      </w:r>
      <w:bookmarkEnd w:id="12"/>
    </w:p>
    <w:p w:rsidR="00FC642A" w:rsidRPr="00227E49" w:rsidRDefault="00FC642A" w:rsidP="005144AA">
      <w:pPr>
        <w:spacing w:beforeLines="100" w:before="312" w:line="440" w:lineRule="exact"/>
        <w:rPr>
          <w:sz w:val="24"/>
          <w:szCs w:val="24"/>
        </w:rPr>
      </w:pPr>
      <w:r w:rsidRPr="00227E49">
        <w:rPr>
          <w:b/>
          <w:sz w:val="24"/>
          <w:szCs w:val="24"/>
        </w:rPr>
        <w:t>关键词：</w:t>
      </w:r>
      <w:r w:rsidR="00637D00" w:rsidRPr="00227E49">
        <w:rPr>
          <w:rStyle w:val="aff2"/>
          <w:rFonts w:ascii="Times New Roman" w:hAnsi="Times New Roman"/>
        </w:rPr>
        <w:t>三维测量</w:t>
      </w:r>
      <w:r w:rsidRPr="00227E49">
        <w:rPr>
          <w:rStyle w:val="aff2"/>
          <w:rFonts w:ascii="Times New Roman" w:hAnsi="Times New Roman"/>
        </w:rPr>
        <w:t>；</w:t>
      </w:r>
      <w:r w:rsidR="00637D00" w:rsidRPr="00227E49">
        <w:rPr>
          <w:rStyle w:val="aff2"/>
          <w:rFonts w:ascii="Times New Roman" w:hAnsi="Times New Roman"/>
        </w:rPr>
        <w:t>莫尔条纹</w:t>
      </w:r>
      <w:r w:rsidRPr="00227E49">
        <w:rPr>
          <w:rStyle w:val="aff2"/>
          <w:rFonts w:ascii="Times New Roman" w:hAnsi="Times New Roman"/>
        </w:rPr>
        <w:t>；</w:t>
      </w:r>
      <w:r w:rsidR="00637D00" w:rsidRPr="00227E49">
        <w:rPr>
          <w:rStyle w:val="aff2"/>
          <w:rFonts w:ascii="Times New Roman" w:hAnsi="Times New Roman"/>
        </w:rPr>
        <w:t>数字相移</w:t>
      </w:r>
      <w:r w:rsidRPr="00227E49">
        <w:rPr>
          <w:rStyle w:val="aff2"/>
          <w:rFonts w:ascii="Times New Roman" w:hAnsi="Times New Roman"/>
        </w:rPr>
        <w:t>；</w:t>
      </w:r>
      <w:r w:rsidR="00637D00" w:rsidRPr="00227E49">
        <w:rPr>
          <w:rStyle w:val="aff2"/>
          <w:rFonts w:ascii="Times New Roman" w:hAnsi="Times New Roman"/>
        </w:rPr>
        <w:t>平稳小波变换</w:t>
      </w:r>
      <w:r w:rsidRPr="00227E49">
        <w:rPr>
          <w:rStyle w:val="aff2"/>
          <w:rFonts w:ascii="Times New Roman" w:hAnsi="Times New Roman"/>
        </w:rPr>
        <w:t>；</w:t>
      </w:r>
      <w:r w:rsidR="00637D00" w:rsidRPr="00227E49">
        <w:rPr>
          <w:rStyle w:val="aff2"/>
          <w:rFonts w:ascii="Times New Roman" w:hAnsi="Times New Roman"/>
        </w:rPr>
        <w:t>图像处理</w:t>
      </w:r>
    </w:p>
    <w:p w:rsidR="00FC642A" w:rsidRPr="00227E49"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r w:rsidRPr="00227E49">
        <w:rPr>
          <w:rFonts w:eastAsia="宋体"/>
          <w:b w:val="0"/>
          <w:sz w:val="24"/>
          <w:szCs w:val="24"/>
        </w:rPr>
        <w:br w:type="page"/>
      </w:r>
      <w:r w:rsidRPr="00227E49">
        <w:rPr>
          <w:rFonts w:eastAsia="宋体"/>
        </w:rPr>
        <w:lastRenderedPageBreak/>
        <w:t>ABSTRACT</w:t>
      </w:r>
      <w:bookmarkEnd w:id="13"/>
      <w:bookmarkEnd w:id="14"/>
      <w:bookmarkEnd w:id="15"/>
      <w:bookmarkEnd w:id="16"/>
      <w:bookmarkEnd w:id="17"/>
      <w:bookmarkEnd w:id="18"/>
      <w:bookmarkEnd w:id="19"/>
      <w:bookmarkEnd w:id="20"/>
      <w:bookmarkEnd w:id="21"/>
      <w:bookmarkEnd w:id="22"/>
    </w:p>
    <w:p w:rsidR="00637D00" w:rsidRPr="00227E49" w:rsidRDefault="00637D00" w:rsidP="00261D03">
      <w:pPr>
        <w:pStyle w:val="aff3"/>
        <w:ind w:firstLine="240"/>
      </w:pPr>
      <w:r w:rsidRPr="00227E49">
        <w:t>Profilometry technology restores the digital recordings of the object height information by processing the data collected from various sensors, such as CCDs and magnetic proximity switches</w:t>
      </w:r>
      <w:r w:rsidR="00261D03" w:rsidRPr="00227E49">
        <w:t>.</w:t>
      </w:r>
      <w:r w:rsidRPr="00227E49">
        <w:t xml:space="preserve"> Recently, it has seen tremendous efforts on commercializing the technology for purposes </w:t>
      </w:r>
      <w:r w:rsidR="00261D03" w:rsidRPr="00227E49">
        <w:t>in</w:t>
      </w:r>
      <w:r w:rsidRPr="00227E49">
        <w:t xml:space="preserve"> archeological 3D Scan, Reverse Engineering, Industrial Inspection and Medical Imaging. </w:t>
      </w:r>
    </w:p>
    <w:p w:rsidR="00637D00" w:rsidRPr="00227E49" w:rsidRDefault="00637D00" w:rsidP="00261D03">
      <w:pPr>
        <w:pStyle w:val="aff3"/>
        <w:ind w:firstLine="240"/>
      </w:pPr>
      <w:r w:rsidRPr="00227E49">
        <w:t xml:space="preserve">This thesis focuses on one of the most promising solution for Profilometry, the Digital Moiré 3D method. </w:t>
      </w:r>
      <w:r w:rsidR="00261D03" w:rsidRPr="00227E49">
        <w:t xml:space="preserve">The purpose of this research has four part. </w:t>
      </w:r>
      <w:r w:rsidRPr="00227E49">
        <w:t>First, before the 3D Printing Center of HFUT invests resources on developing</w:t>
      </w:r>
      <w:r w:rsidR="00261D03" w:rsidRPr="00227E49">
        <w:t xml:space="preserve"> Digital</w:t>
      </w:r>
      <w:r w:rsidRPr="00227E49">
        <w:t xml:space="preserve"> Moiré </w:t>
      </w:r>
      <w:r w:rsidR="00261D03" w:rsidRPr="00227E49">
        <w:t xml:space="preserve">Profilometry </w:t>
      </w:r>
      <w:r w:rsidRPr="00227E49">
        <w:t>device</w:t>
      </w:r>
      <w:r w:rsidR="00261D03" w:rsidRPr="00227E49">
        <w:t>s</w:t>
      </w:r>
      <w:r w:rsidRPr="00227E49">
        <w:t xml:space="preserve">, this research verifies and simulates the proposed designs. Second, the mathematical relation between the Moiré Pattern and the height information of the object can be affirmed since the geometrical parameters form the camera, the projector and the object can easily be attained in stimulation. Third, by the convivence of simulation, the algorithms for processing images captured in the Digital Moiré 3D method, is analyzed and optimized for the end. Finally, the most effective algorithms will be recommended by comparing its algorithmically complexity and errors. </w:t>
      </w:r>
    </w:p>
    <w:p w:rsidR="00FC642A" w:rsidRPr="00227E49" w:rsidRDefault="00FC642A" w:rsidP="005144AA">
      <w:pPr>
        <w:spacing w:beforeLines="100" w:before="312" w:line="440" w:lineRule="exact"/>
        <w:rPr>
          <w:rStyle w:val="aff6"/>
        </w:rPr>
      </w:pPr>
      <w:r w:rsidRPr="00227E49">
        <w:rPr>
          <w:b/>
          <w:sz w:val="24"/>
          <w:szCs w:val="24"/>
          <w:lang w:val="en"/>
        </w:rPr>
        <w:t>KEYWORDS:</w:t>
      </w:r>
      <w:r w:rsidRPr="00227E49">
        <w:rPr>
          <w:sz w:val="24"/>
          <w:szCs w:val="24"/>
          <w:lang w:val="en"/>
        </w:rPr>
        <w:t xml:space="preserve"> </w:t>
      </w:r>
      <w:r w:rsidR="00E3398E" w:rsidRPr="00227E49">
        <w:rPr>
          <w:rStyle w:val="aff6"/>
          <w:lang w:val="en"/>
        </w:rPr>
        <w:t>Profilometry</w:t>
      </w:r>
      <w:r w:rsidRPr="00227E49">
        <w:rPr>
          <w:rStyle w:val="aff6"/>
        </w:rPr>
        <w:t xml:space="preserve">; </w:t>
      </w:r>
      <w:r w:rsidR="00E3398E" w:rsidRPr="00227E49">
        <w:rPr>
          <w:rStyle w:val="aff6"/>
        </w:rPr>
        <w:t>Moiré Pattern</w:t>
      </w:r>
      <w:r w:rsidRPr="00227E49">
        <w:rPr>
          <w:rStyle w:val="aff6"/>
        </w:rPr>
        <w:t xml:space="preserve">; </w:t>
      </w:r>
      <w:r w:rsidR="00261D03" w:rsidRPr="00227E49">
        <w:rPr>
          <w:rStyle w:val="aff6"/>
        </w:rPr>
        <w:t>Digital Phase-shift</w:t>
      </w:r>
      <w:r w:rsidRPr="00227E49">
        <w:rPr>
          <w:rStyle w:val="aff6"/>
        </w:rPr>
        <w:t xml:space="preserve">; </w:t>
      </w:r>
      <w:r w:rsidR="00261D03" w:rsidRPr="00227E49">
        <w:rPr>
          <w:rStyle w:val="aff6"/>
        </w:rPr>
        <w:t>Stationary Wavelet Transform</w:t>
      </w:r>
      <w:r w:rsidRPr="00227E49">
        <w:rPr>
          <w:rStyle w:val="aff6"/>
        </w:rPr>
        <w:t xml:space="preserve">; </w:t>
      </w:r>
      <w:r w:rsidR="00261D03" w:rsidRPr="00227E49">
        <w:rPr>
          <w:rStyle w:val="aff6"/>
        </w:rPr>
        <w:t>Image Processing</w:t>
      </w:r>
    </w:p>
    <w:p w:rsidR="00D22502" w:rsidRPr="00227E49" w:rsidRDefault="00D22502" w:rsidP="00FC642A">
      <w:pPr>
        <w:spacing w:beforeLines="50" w:before="156" w:afterLines="150" w:after="468" w:line="240" w:lineRule="auto"/>
        <w:jc w:val="center"/>
        <w:rPr>
          <w:b/>
          <w:bCs/>
          <w:sz w:val="36"/>
          <w:szCs w:val="20"/>
          <w:lang w:val="en"/>
        </w:rPr>
      </w:pPr>
      <w:bookmarkStart w:id="23" w:name="_Toc290068420"/>
      <w:bookmarkStart w:id="24" w:name="_Toc290139575"/>
      <w:bookmarkStart w:id="25" w:name="_Toc290545866"/>
      <w:bookmarkStart w:id="26" w:name="_Toc291181746"/>
      <w:bookmarkStart w:id="27" w:name="_Toc291235022"/>
      <w:bookmarkStart w:id="28" w:name="_Toc291447991"/>
      <w:bookmarkStart w:id="29" w:name="_Toc291854675"/>
      <w:bookmarkStart w:id="30" w:name="_Toc294175491"/>
    </w:p>
    <w:p w:rsidR="000F2FB7" w:rsidRPr="00E650CB" w:rsidRDefault="00FC642A" w:rsidP="000F2FB7">
      <w:pPr>
        <w:spacing w:beforeLines="50" w:before="156" w:afterLines="150" w:after="468" w:line="440" w:lineRule="exact"/>
        <w:jc w:val="center"/>
        <w:rPr>
          <w:noProof/>
        </w:rPr>
      </w:pPr>
      <w:r w:rsidRPr="00227E49">
        <w:rPr>
          <w:b/>
          <w:bCs/>
          <w:sz w:val="36"/>
          <w:szCs w:val="20"/>
          <w:lang w:val="en"/>
        </w:rPr>
        <w:br w:type="page"/>
      </w:r>
      <w:r w:rsidR="000F2FB7" w:rsidRPr="00E650CB">
        <w:rPr>
          <w:b/>
          <w:bCs/>
          <w:sz w:val="36"/>
          <w:szCs w:val="20"/>
          <w:lang w:val="en"/>
        </w:rPr>
        <w:fldChar w:fldCharType="begin"/>
      </w:r>
      <w:r w:rsidR="000F2FB7" w:rsidRPr="00E650CB">
        <w:rPr>
          <w:b/>
          <w:bCs/>
          <w:sz w:val="36"/>
          <w:szCs w:val="20"/>
          <w:lang w:val="en"/>
        </w:rPr>
        <w:instrText xml:space="preserve"> TOC \o "1-3" \h \z \u </w:instrText>
      </w:r>
      <w:r w:rsidR="000F2FB7" w:rsidRPr="00E650CB">
        <w:rPr>
          <w:b/>
          <w:bCs/>
          <w:sz w:val="36"/>
          <w:szCs w:val="20"/>
          <w:lang w:val="en"/>
        </w:rPr>
        <w:fldChar w:fldCharType="separate"/>
      </w:r>
    </w:p>
    <w:p w:rsidR="000F2FB7" w:rsidRPr="00E650CB" w:rsidRDefault="000F2FB7" w:rsidP="000F2FB7">
      <w:pPr>
        <w:spacing w:beforeLines="50" w:before="156" w:afterLines="150" w:after="468" w:line="440" w:lineRule="exact"/>
        <w:jc w:val="center"/>
        <w:rPr>
          <w:b/>
          <w:sz w:val="36"/>
          <w:szCs w:val="24"/>
        </w:rPr>
      </w:pPr>
      <w:r w:rsidRPr="00E650CB">
        <w:rPr>
          <w:b/>
          <w:sz w:val="36"/>
          <w:szCs w:val="24"/>
        </w:rPr>
        <w:lastRenderedPageBreak/>
        <w:t>目</w:t>
      </w:r>
      <w:r w:rsidRPr="00E650CB">
        <w:rPr>
          <w:b/>
          <w:sz w:val="36"/>
          <w:szCs w:val="24"/>
        </w:rPr>
        <w:t xml:space="preserve">  </w:t>
      </w:r>
      <w:r w:rsidRPr="00E650CB">
        <w:rPr>
          <w:b/>
          <w:sz w:val="36"/>
          <w:szCs w:val="24"/>
        </w:rPr>
        <w:t>录</w:t>
      </w:r>
    </w:p>
    <w:p w:rsidR="000F2FB7" w:rsidRPr="00E650CB" w:rsidRDefault="000F2FB7">
      <w:pPr>
        <w:pStyle w:val="TOC1"/>
        <w:tabs>
          <w:tab w:val="left" w:pos="420"/>
          <w:tab w:val="right" w:leader="dot" w:pos="8494"/>
        </w:tabs>
        <w:rPr>
          <w:rStyle w:val="a5"/>
          <w:color w:val="auto"/>
        </w:rPr>
      </w:pPr>
    </w:p>
    <w:p w:rsidR="000F2FB7" w:rsidRPr="00E650CB" w:rsidRDefault="002D6B37">
      <w:pPr>
        <w:pStyle w:val="TOC1"/>
        <w:tabs>
          <w:tab w:val="left" w:pos="420"/>
          <w:tab w:val="right" w:leader="dot" w:pos="8494"/>
        </w:tabs>
        <w:rPr>
          <w:b w:val="0"/>
          <w:sz w:val="21"/>
          <w:szCs w:val="22"/>
        </w:rPr>
      </w:pPr>
      <w:hyperlink w:anchor="_Toc9422548" w:history="1">
        <w:r w:rsidR="000F2FB7" w:rsidRPr="00E650CB">
          <w:rPr>
            <w:rStyle w:val="a5"/>
            <w:color w:val="auto"/>
          </w:rPr>
          <w:t>1</w:t>
        </w:r>
        <w:r w:rsidR="000F2FB7" w:rsidRPr="00E650CB">
          <w:rPr>
            <w:b w:val="0"/>
            <w:sz w:val="21"/>
            <w:szCs w:val="22"/>
          </w:rPr>
          <w:tab/>
        </w:r>
        <w:r w:rsidR="000F2FB7" w:rsidRPr="00E650CB">
          <w:rPr>
            <w:rStyle w:val="a5"/>
            <w:color w:val="auto"/>
          </w:rPr>
          <w:t>绪论</w:t>
        </w:r>
        <w:r w:rsidR="000F2FB7" w:rsidRPr="00E650CB">
          <w:rPr>
            <w:webHidden/>
          </w:rPr>
          <w:tab/>
        </w:r>
        <w:r w:rsidR="000F2FB7" w:rsidRPr="00E650CB">
          <w:rPr>
            <w:webHidden/>
          </w:rPr>
          <w:fldChar w:fldCharType="begin"/>
        </w:r>
        <w:r w:rsidR="000F2FB7" w:rsidRPr="00E650CB">
          <w:rPr>
            <w:webHidden/>
          </w:rPr>
          <w:instrText xml:space="preserve"> PAGEREF _Toc9422548 \h </w:instrText>
        </w:r>
        <w:r w:rsidR="000F2FB7" w:rsidRPr="00E650CB">
          <w:rPr>
            <w:webHidden/>
          </w:rPr>
        </w:r>
        <w:r w:rsidR="000F2FB7" w:rsidRPr="00E650CB">
          <w:rPr>
            <w:webHidden/>
          </w:rPr>
          <w:fldChar w:fldCharType="separate"/>
        </w:r>
        <w:r w:rsidR="000F2FB7" w:rsidRPr="00E650CB">
          <w:rPr>
            <w:webHidden/>
          </w:rPr>
          <w:t>1</w:t>
        </w:r>
        <w:r w:rsidR="000F2FB7" w:rsidRPr="00E650CB">
          <w:rPr>
            <w:webHidden/>
          </w:rPr>
          <w:fldChar w:fldCharType="end"/>
        </w:r>
      </w:hyperlink>
    </w:p>
    <w:p w:rsidR="000F2FB7" w:rsidRPr="00E650CB" w:rsidRDefault="002D6B37">
      <w:pPr>
        <w:pStyle w:val="TOC2"/>
        <w:rPr>
          <w:noProof/>
          <w:szCs w:val="22"/>
        </w:rPr>
      </w:pPr>
      <w:hyperlink w:anchor="_Toc9422549" w:history="1">
        <w:r w:rsidR="000F2FB7" w:rsidRPr="00E650CB">
          <w:rPr>
            <w:rStyle w:val="a5"/>
            <w:noProof/>
            <w:color w:val="auto"/>
          </w:rPr>
          <w:t>1.1</w:t>
        </w:r>
        <w:r w:rsidR="000F2FB7" w:rsidRPr="00E650CB">
          <w:rPr>
            <w:noProof/>
            <w:szCs w:val="22"/>
          </w:rPr>
          <w:tab/>
        </w:r>
        <w:r w:rsidR="000F2FB7" w:rsidRPr="00E650CB">
          <w:rPr>
            <w:rStyle w:val="a5"/>
            <w:noProof/>
            <w:color w:val="auto"/>
          </w:rPr>
          <w:t>三维测量方法对比</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49 \h </w:instrText>
        </w:r>
        <w:r w:rsidR="000F2FB7" w:rsidRPr="00E650CB">
          <w:rPr>
            <w:noProof/>
            <w:webHidden/>
          </w:rPr>
        </w:r>
        <w:r w:rsidR="000F2FB7" w:rsidRPr="00E650CB">
          <w:rPr>
            <w:noProof/>
            <w:webHidden/>
          </w:rPr>
          <w:fldChar w:fldCharType="separate"/>
        </w:r>
        <w:r w:rsidR="000F2FB7" w:rsidRPr="00E650CB">
          <w:rPr>
            <w:noProof/>
            <w:webHidden/>
          </w:rPr>
          <w:t>1</w:t>
        </w:r>
        <w:r w:rsidR="000F2FB7" w:rsidRPr="00E650CB">
          <w:rPr>
            <w:noProof/>
            <w:webHidden/>
          </w:rPr>
          <w:fldChar w:fldCharType="end"/>
        </w:r>
      </w:hyperlink>
    </w:p>
    <w:p w:rsidR="000F2FB7" w:rsidRPr="00E650CB" w:rsidRDefault="002D6B37">
      <w:pPr>
        <w:pStyle w:val="TOC3"/>
        <w:tabs>
          <w:tab w:val="left" w:pos="1680"/>
          <w:tab w:val="right" w:leader="dot" w:pos="8494"/>
        </w:tabs>
        <w:rPr>
          <w:noProof/>
          <w:szCs w:val="22"/>
        </w:rPr>
      </w:pPr>
      <w:hyperlink w:anchor="_Toc9422550" w:history="1">
        <w:r w:rsidR="000F2FB7" w:rsidRPr="00E650CB">
          <w:rPr>
            <w:rStyle w:val="a5"/>
            <w:noProof/>
            <w:color w:val="auto"/>
          </w:rPr>
          <w:t>1.1.1</w:t>
        </w:r>
        <w:r w:rsidR="000F2FB7" w:rsidRPr="00E650CB">
          <w:rPr>
            <w:noProof/>
            <w:szCs w:val="22"/>
          </w:rPr>
          <w:tab/>
        </w:r>
        <w:r w:rsidR="000F2FB7" w:rsidRPr="00E650CB">
          <w:rPr>
            <w:rStyle w:val="a5"/>
            <w:noProof/>
            <w:color w:val="auto"/>
          </w:rPr>
          <w:t>三坐标测量机</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0 \h </w:instrText>
        </w:r>
        <w:r w:rsidR="000F2FB7" w:rsidRPr="00E650CB">
          <w:rPr>
            <w:noProof/>
            <w:webHidden/>
          </w:rPr>
        </w:r>
        <w:r w:rsidR="000F2FB7" w:rsidRPr="00E650CB">
          <w:rPr>
            <w:noProof/>
            <w:webHidden/>
          </w:rPr>
          <w:fldChar w:fldCharType="separate"/>
        </w:r>
        <w:r w:rsidR="000F2FB7" w:rsidRPr="00E650CB">
          <w:rPr>
            <w:noProof/>
            <w:webHidden/>
          </w:rPr>
          <w:t>1</w:t>
        </w:r>
        <w:r w:rsidR="000F2FB7" w:rsidRPr="00E650CB">
          <w:rPr>
            <w:noProof/>
            <w:webHidden/>
          </w:rPr>
          <w:fldChar w:fldCharType="end"/>
        </w:r>
      </w:hyperlink>
    </w:p>
    <w:p w:rsidR="000F2FB7" w:rsidRPr="00E650CB" w:rsidRDefault="002D6B37">
      <w:pPr>
        <w:pStyle w:val="TOC3"/>
        <w:tabs>
          <w:tab w:val="left" w:pos="1680"/>
          <w:tab w:val="right" w:leader="dot" w:pos="8494"/>
        </w:tabs>
        <w:rPr>
          <w:noProof/>
          <w:szCs w:val="22"/>
        </w:rPr>
      </w:pPr>
      <w:hyperlink w:anchor="_Toc9422551" w:history="1">
        <w:r w:rsidR="000F2FB7" w:rsidRPr="00E650CB">
          <w:rPr>
            <w:rStyle w:val="a5"/>
            <w:noProof/>
            <w:color w:val="auto"/>
          </w:rPr>
          <w:t>1.1.2</w:t>
        </w:r>
        <w:r w:rsidR="000F2FB7" w:rsidRPr="00E650CB">
          <w:rPr>
            <w:noProof/>
            <w:szCs w:val="22"/>
          </w:rPr>
          <w:tab/>
        </w:r>
        <w:r w:rsidR="000F2FB7" w:rsidRPr="00E650CB">
          <w:rPr>
            <w:rStyle w:val="a5"/>
            <w:noProof/>
            <w:color w:val="auto"/>
          </w:rPr>
          <w:t>光学三维测量</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1 \h </w:instrText>
        </w:r>
        <w:r w:rsidR="000F2FB7" w:rsidRPr="00E650CB">
          <w:rPr>
            <w:noProof/>
            <w:webHidden/>
          </w:rPr>
        </w:r>
        <w:r w:rsidR="000F2FB7" w:rsidRPr="00E650CB">
          <w:rPr>
            <w:noProof/>
            <w:webHidden/>
          </w:rPr>
          <w:fldChar w:fldCharType="separate"/>
        </w:r>
        <w:r w:rsidR="000F2FB7" w:rsidRPr="00E650CB">
          <w:rPr>
            <w:noProof/>
            <w:webHidden/>
          </w:rPr>
          <w:t>2</w:t>
        </w:r>
        <w:r w:rsidR="000F2FB7" w:rsidRPr="00E650CB">
          <w:rPr>
            <w:noProof/>
            <w:webHidden/>
          </w:rPr>
          <w:fldChar w:fldCharType="end"/>
        </w:r>
      </w:hyperlink>
    </w:p>
    <w:p w:rsidR="000F2FB7" w:rsidRPr="00E650CB" w:rsidRDefault="002D6B37">
      <w:pPr>
        <w:pStyle w:val="TOC2"/>
        <w:rPr>
          <w:noProof/>
          <w:szCs w:val="22"/>
        </w:rPr>
      </w:pPr>
      <w:hyperlink w:anchor="_Toc9422552" w:history="1">
        <w:r w:rsidR="000F2FB7" w:rsidRPr="00E650CB">
          <w:rPr>
            <w:rStyle w:val="a5"/>
            <w:noProof/>
            <w:color w:val="auto"/>
          </w:rPr>
          <w:t>1.2</w:t>
        </w:r>
        <w:r w:rsidR="000F2FB7" w:rsidRPr="00E650CB">
          <w:rPr>
            <w:noProof/>
            <w:szCs w:val="22"/>
          </w:rPr>
          <w:tab/>
        </w:r>
        <w:r w:rsidR="000F2FB7" w:rsidRPr="00E650CB">
          <w:rPr>
            <w:rStyle w:val="a5"/>
            <w:noProof/>
            <w:color w:val="auto"/>
          </w:rPr>
          <w:t>数字莫尔三维测量方法过程</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2 \h </w:instrText>
        </w:r>
        <w:r w:rsidR="000F2FB7" w:rsidRPr="00E650CB">
          <w:rPr>
            <w:noProof/>
            <w:webHidden/>
          </w:rPr>
        </w:r>
        <w:r w:rsidR="000F2FB7" w:rsidRPr="00E650CB">
          <w:rPr>
            <w:noProof/>
            <w:webHidden/>
          </w:rPr>
          <w:fldChar w:fldCharType="separate"/>
        </w:r>
        <w:r w:rsidR="000F2FB7" w:rsidRPr="00E650CB">
          <w:rPr>
            <w:noProof/>
            <w:webHidden/>
          </w:rPr>
          <w:t>2</w:t>
        </w:r>
        <w:r w:rsidR="000F2FB7" w:rsidRPr="00E650CB">
          <w:rPr>
            <w:noProof/>
            <w:webHidden/>
          </w:rPr>
          <w:fldChar w:fldCharType="end"/>
        </w:r>
      </w:hyperlink>
    </w:p>
    <w:p w:rsidR="000F2FB7" w:rsidRPr="00E650CB" w:rsidRDefault="002D6B37">
      <w:pPr>
        <w:pStyle w:val="TOC2"/>
        <w:rPr>
          <w:noProof/>
          <w:szCs w:val="22"/>
        </w:rPr>
      </w:pPr>
      <w:hyperlink w:anchor="_Toc9422553" w:history="1">
        <w:r w:rsidR="000F2FB7" w:rsidRPr="00E650CB">
          <w:rPr>
            <w:rStyle w:val="a5"/>
            <w:noProof/>
            <w:color w:val="auto"/>
          </w:rPr>
          <w:t>1.3</w:t>
        </w:r>
        <w:r w:rsidR="000F2FB7" w:rsidRPr="00E650CB">
          <w:rPr>
            <w:noProof/>
            <w:szCs w:val="22"/>
          </w:rPr>
          <w:tab/>
        </w:r>
        <w:r w:rsidR="000F2FB7" w:rsidRPr="00E650CB">
          <w:rPr>
            <w:rStyle w:val="a5"/>
            <w:noProof/>
            <w:color w:val="auto"/>
          </w:rPr>
          <w:t>数字莫尔三维测量方法的应用</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3 \h </w:instrText>
        </w:r>
        <w:r w:rsidR="000F2FB7" w:rsidRPr="00E650CB">
          <w:rPr>
            <w:noProof/>
            <w:webHidden/>
          </w:rPr>
        </w:r>
        <w:r w:rsidR="000F2FB7" w:rsidRPr="00E650CB">
          <w:rPr>
            <w:noProof/>
            <w:webHidden/>
          </w:rPr>
          <w:fldChar w:fldCharType="separate"/>
        </w:r>
        <w:r w:rsidR="000F2FB7" w:rsidRPr="00E650CB">
          <w:rPr>
            <w:noProof/>
            <w:webHidden/>
          </w:rPr>
          <w:t>5</w:t>
        </w:r>
        <w:r w:rsidR="000F2FB7" w:rsidRPr="00E650CB">
          <w:rPr>
            <w:noProof/>
            <w:webHidden/>
          </w:rPr>
          <w:fldChar w:fldCharType="end"/>
        </w:r>
      </w:hyperlink>
    </w:p>
    <w:p w:rsidR="000F2FB7" w:rsidRPr="00E650CB" w:rsidRDefault="002D6B37">
      <w:pPr>
        <w:pStyle w:val="TOC1"/>
        <w:tabs>
          <w:tab w:val="left" w:pos="420"/>
          <w:tab w:val="right" w:leader="dot" w:pos="8494"/>
        </w:tabs>
        <w:rPr>
          <w:b w:val="0"/>
          <w:sz w:val="21"/>
          <w:szCs w:val="22"/>
        </w:rPr>
      </w:pPr>
      <w:hyperlink w:anchor="_Toc9422554" w:history="1">
        <w:r w:rsidR="000F2FB7" w:rsidRPr="00E650CB">
          <w:rPr>
            <w:rStyle w:val="a5"/>
            <w:color w:val="auto"/>
          </w:rPr>
          <w:t>2</w:t>
        </w:r>
        <w:r w:rsidR="000F2FB7" w:rsidRPr="00E650CB">
          <w:rPr>
            <w:b w:val="0"/>
            <w:sz w:val="21"/>
            <w:szCs w:val="22"/>
          </w:rPr>
          <w:tab/>
        </w:r>
        <w:r w:rsidR="000F2FB7" w:rsidRPr="00E650CB">
          <w:rPr>
            <w:rStyle w:val="a5"/>
            <w:color w:val="auto"/>
          </w:rPr>
          <w:t>相位</w:t>
        </w:r>
        <w:r w:rsidR="000F2FB7" w:rsidRPr="00E650CB">
          <w:rPr>
            <w:rStyle w:val="a5"/>
            <w:color w:val="auto"/>
          </w:rPr>
          <w:t>-</w:t>
        </w:r>
        <w:r w:rsidR="000F2FB7" w:rsidRPr="00E650CB">
          <w:rPr>
            <w:rStyle w:val="a5"/>
            <w:color w:val="auto"/>
          </w:rPr>
          <w:t>高度对应关系</w:t>
        </w:r>
        <w:r w:rsidR="000F2FB7" w:rsidRPr="00E650CB">
          <w:rPr>
            <w:webHidden/>
          </w:rPr>
          <w:tab/>
        </w:r>
        <w:r w:rsidR="000F2FB7" w:rsidRPr="00E650CB">
          <w:rPr>
            <w:webHidden/>
          </w:rPr>
          <w:fldChar w:fldCharType="begin"/>
        </w:r>
        <w:r w:rsidR="000F2FB7" w:rsidRPr="00E650CB">
          <w:rPr>
            <w:webHidden/>
          </w:rPr>
          <w:instrText xml:space="preserve"> PAGEREF _Toc9422554 \h </w:instrText>
        </w:r>
        <w:r w:rsidR="000F2FB7" w:rsidRPr="00E650CB">
          <w:rPr>
            <w:webHidden/>
          </w:rPr>
        </w:r>
        <w:r w:rsidR="000F2FB7" w:rsidRPr="00E650CB">
          <w:rPr>
            <w:webHidden/>
          </w:rPr>
          <w:fldChar w:fldCharType="separate"/>
        </w:r>
        <w:r w:rsidR="000F2FB7" w:rsidRPr="00E650CB">
          <w:rPr>
            <w:webHidden/>
          </w:rPr>
          <w:t>6</w:t>
        </w:r>
        <w:r w:rsidR="000F2FB7" w:rsidRPr="00E650CB">
          <w:rPr>
            <w:webHidden/>
          </w:rPr>
          <w:fldChar w:fldCharType="end"/>
        </w:r>
      </w:hyperlink>
    </w:p>
    <w:p w:rsidR="000F2FB7" w:rsidRPr="00E650CB" w:rsidRDefault="002D6B37">
      <w:pPr>
        <w:pStyle w:val="TOC2"/>
        <w:rPr>
          <w:noProof/>
          <w:szCs w:val="22"/>
        </w:rPr>
      </w:pPr>
      <w:hyperlink w:anchor="_Toc9422555" w:history="1">
        <w:r w:rsidR="000F2FB7" w:rsidRPr="00E650CB">
          <w:rPr>
            <w:rStyle w:val="a5"/>
            <w:noProof/>
            <w:color w:val="auto"/>
          </w:rPr>
          <w:t>2.1</w:t>
        </w:r>
        <w:r w:rsidR="000F2FB7" w:rsidRPr="00E650CB">
          <w:rPr>
            <w:noProof/>
            <w:szCs w:val="22"/>
          </w:rPr>
          <w:tab/>
        </w:r>
        <w:r w:rsidR="000F2FB7" w:rsidRPr="00E650CB">
          <w:rPr>
            <w:rStyle w:val="a5"/>
            <w:noProof/>
            <w:color w:val="auto"/>
          </w:rPr>
          <w:t>莫尔条纹产生原理</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5 \h </w:instrText>
        </w:r>
        <w:r w:rsidR="000F2FB7" w:rsidRPr="00E650CB">
          <w:rPr>
            <w:noProof/>
            <w:webHidden/>
          </w:rPr>
        </w:r>
        <w:r w:rsidR="000F2FB7" w:rsidRPr="00E650CB">
          <w:rPr>
            <w:noProof/>
            <w:webHidden/>
          </w:rPr>
          <w:fldChar w:fldCharType="separate"/>
        </w:r>
        <w:r w:rsidR="000F2FB7" w:rsidRPr="00E650CB">
          <w:rPr>
            <w:noProof/>
            <w:webHidden/>
          </w:rPr>
          <w:t>6</w:t>
        </w:r>
        <w:r w:rsidR="000F2FB7" w:rsidRPr="00E650CB">
          <w:rPr>
            <w:noProof/>
            <w:webHidden/>
          </w:rPr>
          <w:fldChar w:fldCharType="end"/>
        </w:r>
      </w:hyperlink>
    </w:p>
    <w:p w:rsidR="000F2FB7" w:rsidRPr="00E650CB" w:rsidRDefault="002D6B37">
      <w:pPr>
        <w:pStyle w:val="TOC2"/>
        <w:rPr>
          <w:noProof/>
          <w:szCs w:val="22"/>
        </w:rPr>
      </w:pPr>
      <w:hyperlink w:anchor="_Toc9422556" w:history="1">
        <w:r w:rsidR="000F2FB7" w:rsidRPr="00E650CB">
          <w:rPr>
            <w:rStyle w:val="a5"/>
            <w:noProof/>
            <w:color w:val="auto"/>
          </w:rPr>
          <w:t>2.2</w:t>
        </w:r>
        <w:r w:rsidR="000F2FB7" w:rsidRPr="00E650CB">
          <w:rPr>
            <w:noProof/>
            <w:szCs w:val="22"/>
          </w:rPr>
          <w:tab/>
        </w:r>
        <w:r w:rsidR="000F2FB7" w:rsidRPr="00E650CB">
          <w:rPr>
            <w:rStyle w:val="a5"/>
            <w:noProof/>
            <w:color w:val="auto"/>
          </w:rPr>
          <w:t>三角测量法</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6 \h </w:instrText>
        </w:r>
        <w:r w:rsidR="000F2FB7" w:rsidRPr="00E650CB">
          <w:rPr>
            <w:noProof/>
            <w:webHidden/>
          </w:rPr>
        </w:r>
        <w:r w:rsidR="000F2FB7" w:rsidRPr="00E650CB">
          <w:rPr>
            <w:noProof/>
            <w:webHidden/>
          </w:rPr>
          <w:fldChar w:fldCharType="separate"/>
        </w:r>
        <w:r w:rsidR="000F2FB7" w:rsidRPr="00E650CB">
          <w:rPr>
            <w:noProof/>
            <w:webHidden/>
          </w:rPr>
          <w:t>9</w:t>
        </w:r>
        <w:r w:rsidR="000F2FB7" w:rsidRPr="00E650CB">
          <w:rPr>
            <w:noProof/>
            <w:webHidden/>
          </w:rPr>
          <w:fldChar w:fldCharType="end"/>
        </w:r>
      </w:hyperlink>
    </w:p>
    <w:p w:rsidR="000F2FB7" w:rsidRPr="00E650CB" w:rsidRDefault="002D6B37">
      <w:pPr>
        <w:pStyle w:val="TOC1"/>
        <w:tabs>
          <w:tab w:val="left" w:pos="420"/>
          <w:tab w:val="right" w:leader="dot" w:pos="8494"/>
        </w:tabs>
        <w:rPr>
          <w:b w:val="0"/>
          <w:sz w:val="21"/>
          <w:szCs w:val="22"/>
        </w:rPr>
      </w:pPr>
      <w:hyperlink w:anchor="_Toc9422557" w:history="1">
        <w:r w:rsidR="000F2FB7" w:rsidRPr="00E650CB">
          <w:rPr>
            <w:rStyle w:val="a5"/>
            <w:color w:val="auto"/>
          </w:rPr>
          <w:t>3</w:t>
        </w:r>
        <w:r w:rsidR="000F2FB7" w:rsidRPr="00E650CB">
          <w:rPr>
            <w:b w:val="0"/>
            <w:sz w:val="21"/>
            <w:szCs w:val="22"/>
          </w:rPr>
          <w:tab/>
        </w:r>
        <w:r w:rsidR="000F2FB7" w:rsidRPr="00E650CB">
          <w:rPr>
            <w:rStyle w:val="a5"/>
            <w:color w:val="auto"/>
          </w:rPr>
          <w:t>实物系统校准</w:t>
        </w:r>
        <w:r w:rsidR="000F2FB7" w:rsidRPr="00E650CB">
          <w:rPr>
            <w:webHidden/>
          </w:rPr>
          <w:tab/>
        </w:r>
        <w:r w:rsidR="000F2FB7" w:rsidRPr="00E650CB">
          <w:rPr>
            <w:webHidden/>
          </w:rPr>
          <w:fldChar w:fldCharType="begin"/>
        </w:r>
        <w:r w:rsidR="000F2FB7" w:rsidRPr="00E650CB">
          <w:rPr>
            <w:webHidden/>
          </w:rPr>
          <w:instrText xml:space="preserve"> PAGEREF _Toc9422557 \h </w:instrText>
        </w:r>
        <w:r w:rsidR="000F2FB7" w:rsidRPr="00E650CB">
          <w:rPr>
            <w:webHidden/>
          </w:rPr>
        </w:r>
        <w:r w:rsidR="000F2FB7" w:rsidRPr="00E650CB">
          <w:rPr>
            <w:webHidden/>
          </w:rPr>
          <w:fldChar w:fldCharType="separate"/>
        </w:r>
        <w:r w:rsidR="000F2FB7" w:rsidRPr="00E650CB">
          <w:rPr>
            <w:webHidden/>
          </w:rPr>
          <w:t>12</w:t>
        </w:r>
        <w:r w:rsidR="000F2FB7" w:rsidRPr="00E650CB">
          <w:rPr>
            <w:webHidden/>
          </w:rPr>
          <w:fldChar w:fldCharType="end"/>
        </w:r>
      </w:hyperlink>
    </w:p>
    <w:p w:rsidR="000F2FB7" w:rsidRPr="00E650CB" w:rsidRDefault="002D6B37">
      <w:pPr>
        <w:pStyle w:val="TOC2"/>
        <w:rPr>
          <w:noProof/>
          <w:szCs w:val="22"/>
        </w:rPr>
      </w:pPr>
      <w:hyperlink w:anchor="_Toc9422558" w:history="1">
        <w:r w:rsidR="000F2FB7" w:rsidRPr="00E650CB">
          <w:rPr>
            <w:rStyle w:val="a5"/>
            <w:noProof/>
            <w:color w:val="auto"/>
          </w:rPr>
          <w:t>3.1</w:t>
        </w:r>
        <w:r w:rsidR="000F2FB7" w:rsidRPr="00E650CB">
          <w:rPr>
            <w:noProof/>
            <w:szCs w:val="22"/>
          </w:rPr>
          <w:tab/>
        </w:r>
        <w:r w:rsidR="000F2FB7" w:rsidRPr="00E650CB">
          <w:rPr>
            <w:rStyle w:val="a5"/>
            <w:noProof/>
            <w:color w:val="auto"/>
          </w:rPr>
          <w:t>非线性校准原理</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8 \h </w:instrText>
        </w:r>
        <w:r w:rsidR="000F2FB7" w:rsidRPr="00E650CB">
          <w:rPr>
            <w:noProof/>
            <w:webHidden/>
          </w:rPr>
        </w:r>
        <w:r w:rsidR="000F2FB7" w:rsidRPr="00E650CB">
          <w:rPr>
            <w:noProof/>
            <w:webHidden/>
          </w:rPr>
          <w:fldChar w:fldCharType="separate"/>
        </w:r>
        <w:r w:rsidR="000F2FB7" w:rsidRPr="00E650CB">
          <w:rPr>
            <w:noProof/>
            <w:webHidden/>
          </w:rPr>
          <w:t>12</w:t>
        </w:r>
        <w:r w:rsidR="000F2FB7" w:rsidRPr="00E650CB">
          <w:rPr>
            <w:noProof/>
            <w:webHidden/>
          </w:rPr>
          <w:fldChar w:fldCharType="end"/>
        </w:r>
      </w:hyperlink>
    </w:p>
    <w:p w:rsidR="000F2FB7" w:rsidRPr="00E650CB" w:rsidRDefault="002D6B37">
      <w:pPr>
        <w:pStyle w:val="TOC2"/>
        <w:rPr>
          <w:noProof/>
          <w:szCs w:val="22"/>
        </w:rPr>
      </w:pPr>
      <w:hyperlink w:anchor="_Toc9422559" w:history="1">
        <w:r w:rsidR="000F2FB7" w:rsidRPr="00E650CB">
          <w:rPr>
            <w:rStyle w:val="a5"/>
            <w:noProof/>
            <w:color w:val="auto"/>
          </w:rPr>
          <w:t>3.2</w:t>
        </w:r>
        <w:r w:rsidR="000F2FB7" w:rsidRPr="00E650CB">
          <w:rPr>
            <w:noProof/>
            <w:szCs w:val="22"/>
          </w:rPr>
          <w:tab/>
        </w:r>
        <w:r w:rsidR="000F2FB7" w:rsidRPr="00E650CB">
          <w:rPr>
            <w:rStyle w:val="a5"/>
            <w:noProof/>
            <w:color w:val="auto"/>
          </w:rPr>
          <w:t>线性校准原理</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9 \h </w:instrText>
        </w:r>
        <w:r w:rsidR="000F2FB7" w:rsidRPr="00E650CB">
          <w:rPr>
            <w:noProof/>
            <w:webHidden/>
          </w:rPr>
        </w:r>
        <w:r w:rsidR="000F2FB7" w:rsidRPr="00E650CB">
          <w:rPr>
            <w:noProof/>
            <w:webHidden/>
          </w:rPr>
          <w:fldChar w:fldCharType="separate"/>
        </w:r>
        <w:r w:rsidR="000F2FB7" w:rsidRPr="00E650CB">
          <w:rPr>
            <w:noProof/>
            <w:webHidden/>
          </w:rPr>
          <w:t>14</w:t>
        </w:r>
        <w:r w:rsidR="000F2FB7" w:rsidRPr="00E650CB">
          <w:rPr>
            <w:noProof/>
            <w:webHidden/>
          </w:rPr>
          <w:fldChar w:fldCharType="end"/>
        </w:r>
      </w:hyperlink>
    </w:p>
    <w:p w:rsidR="000F2FB7" w:rsidRPr="00E650CB" w:rsidRDefault="002D6B37">
      <w:pPr>
        <w:pStyle w:val="TOC2"/>
        <w:rPr>
          <w:noProof/>
          <w:szCs w:val="22"/>
        </w:rPr>
      </w:pPr>
      <w:hyperlink w:anchor="_Toc9422560" w:history="1">
        <w:r w:rsidR="000F2FB7" w:rsidRPr="00E650CB">
          <w:rPr>
            <w:rStyle w:val="a5"/>
            <w:noProof/>
            <w:color w:val="auto"/>
          </w:rPr>
          <w:t>3.3</w:t>
        </w:r>
        <w:r w:rsidR="000F2FB7" w:rsidRPr="00E650CB">
          <w:rPr>
            <w:noProof/>
            <w:szCs w:val="22"/>
          </w:rPr>
          <w:tab/>
        </w:r>
        <w:r w:rsidR="000F2FB7" w:rsidRPr="00E650CB">
          <w:rPr>
            <w:rStyle w:val="a5"/>
            <w:noProof/>
            <w:color w:val="auto"/>
          </w:rPr>
          <w:t>莫尔波长与相位</w:t>
        </w:r>
        <w:r w:rsidR="000F2FB7" w:rsidRPr="00E650CB">
          <w:rPr>
            <w:rStyle w:val="a5"/>
            <w:noProof/>
            <w:color w:val="auto"/>
          </w:rPr>
          <w:t>-</w:t>
        </w:r>
        <w:r w:rsidR="000F2FB7" w:rsidRPr="00E650CB">
          <w:rPr>
            <w:rStyle w:val="a5"/>
            <w:noProof/>
            <w:color w:val="auto"/>
          </w:rPr>
          <w:t>高度转换</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0 \h </w:instrText>
        </w:r>
        <w:r w:rsidR="000F2FB7" w:rsidRPr="00E650CB">
          <w:rPr>
            <w:noProof/>
            <w:webHidden/>
          </w:rPr>
        </w:r>
        <w:r w:rsidR="000F2FB7" w:rsidRPr="00E650CB">
          <w:rPr>
            <w:noProof/>
            <w:webHidden/>
          </w:rPr>
          <w:fldChar w:fldCharType="separate"/>
        </w:r>
        <w:r w:rsidR="000F2FB7" w:rsidRPr="00E650CB">
          <w:rPr>
            <w:noProof/>
            <w:webHidden/>
          </w:rPr>
          <w:t>14</w:t>
        </w:r>
        <w:r w:rsidR="000F2FB7" w:rsidRPr="00E650CB">
          <w:rPr>
            <w:noProof/>
            <w:webHidden/>
          </w:rPr>
          <w:fldChar w:fldCharType="end"/>
        </w:r>
      </w:hyperlink>
    </w:p>
    <w:p w:rsidR="000F2FB7" w:rsidRPr="00E650CB" w:rsidRDefault="002D6B37">
      <w:pPr>
        <w:pStyle w:val="TOC2"/>
        <w:rPr>
          <w:noProof/>
          <w:szCs w:val="22"/>
        </w:rPr>
      </w:pPr>
      <w:hyperlink w:anchor="_Toc9422561" w:history="1">
        <w:r w:rsidR="000F2FB7" w:rsidRPr="00E650CB">
          <w:rPr>
            <w:rStyle w:val="a5"/>
            <w:noProof/>
            <w:color w:val="auto"/>
          </w:rPr>
          <w:t>3.4</w:t>
        </w:r>
        <w:r w:rsidR="000F2FB7" w:rsidRPr="00E650CB">
          <w:rPr>
            <w:noProof/>
            <w:szCs w:val="22"/>
          </w:rPr>
          <w:tab/>
        </w:r>
        <w:r w:rsidR="000F2FB7" w:rsidRPr="00E650CB">
          <w:rPr>
            <w:rStyle w:val="a5"/>
            <w:noProof/>
            <w:color w:val="auto"/>
          </w:rPr>
          <w:t>线性校准过程</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1 \h </w:instrText>
        </w:r>
        <w:r w:rsidR="000F2FB7" w:rsidRPr="00E650CB">
          <w:rPr>
            <w:noProof/>
            <w:webHidden/>
          </w:rPr>
        </w:r>
        <w:r w:rsidR="000F2FB7" w:rsidRPr="00E650CB">
          <w:rPr>
            <w:noProof/>
            <w:webHidden/>
          </w:rPr>
          <w:fldChar w:fldCharType="separate"/>
        </w:r>
        <w:r w:rsidR="000F2FB7" w:rsidRPr="00E650CB">
          <w:rPr>
            <w:noProof/>
            <w:webHidden/>
          </w:rPr>
          <w:t>17</w:t>
        </w:r>
        <w:r w:rsidR="000F2FB7" w:rsidRPr="00E650CB">
          <w:rPr>
            <w:noProof/>
            <w:webHidden/>
          </w:rPr>
          <w:fldChar w:fldCharType="end"/>
        </w:r>
      </w:hyperlink>
    </w:p>
    <w:p w:rsidR="000F2FB7" w:rsidRPr="00E650CB" w:rsidRDefault="002D6B37">
      <w:pPr>
        <w:pStyle w:val="TOC1"/>
        <w:tabs>
          <w:tab w:val="left" w:pos="420"/>
          <w:tab w:val="right" w:leader="dot" w:pos="8494"/>
        </w:tabs>
        <w:rPr>
          <w:b w:val="0"/>
          <w:sz w:val="21"/>
          <w:szCs w:val="22"/>
        </w:rPr>
      </w:pPr>
      <w:hyperlink w:anchor="_Toc9422562" w:history="1">
        <w:r w:rsidR="000F2FB7" w:rsidRPr="00E650CB">
          <w:rPr>
            <w:rStyle w:val="a5"/>
            <w:color w:val="auto"/>
          </w:rPr>
          <w:t>4</w:t>
        </w:r>
        <w:r w:rsidR="000F2FB7" w:rsidRPr="00E650CB">
          <w:rPr>
            <w:b w:val="0"/>
            <w:sz w:val="21"/>
            <w:szCs w:val="22"/>
          </w:rPr>
          <w:tab/>
        </w:r>
        <w:r w:rsidR="000F2FB7" w:rsidRPr="00E650CB">
          <w:rPr>
            <w:rStyle w:val="a5"/>
            <w:color w:val="auto"/>
          </w:rPr>
          <w:t>数字相移</w:t>
        </w:r>
        <w:r w:rsidR="000F2FB7" w:rsidRPr="00E650CB">
          <w:rPr>
            <w:webHidden/>
          </w:rPr>
          <w:tab/>
        </w:r>
        <w:r w:rsidR="000F2FB7" w:rsidRPr="00E650CB">
          <w:rPr>
            <w:webHidden/>
          </w:rPr>
          <w:fldChar w:fldCharType="begin"/>
        </w:r>
        <w:r w:rsidR="000F2FB7" w:rsidRPr="00E650CB">
          <w:rPr>
            <w:webHidden/>
          </w:rPr>
          <w:instrText xml:space="preserve"> PAGEREF _Toc9422562 \h </w:instrText>
        </w:r>
        <w:r w:rsidR="000F2FB7" w:rsidRPr="00E650CB">
          <w:rPr>
            <w:webHidden/>
          </w:rPr>
        </w:r>
        <w:r w:rsidR="000F2FB7" w:rsidRPr="00E650CB">
          <w:rPr>
            <w:webHidden/>
          </w:rPr>
          <w:fldChar w:fldCharType="separate"/>
        </w:r>
        <w:r w:rsidR="000F2FB7" w:rsidRPr="00E650CB">
          <w:rPr>
            <w:webHidden/>
          </w:rPr>
          <w:t>20</w:t>
        </w:r>
        <w:r w:rsidR="000F2FB7" w:rsidRPr="00E650CB">
          <w:rPr>
            <w:webHidden/>
          </w:rPr>
          <w:fldChar w:fldCharType="end"/>
        </w:r>
      </w:hyperlink>
    </w:p>
    <w:p w:rsidR="000F2FB7" w:rsidRPr="00E650CB" w:rsidRDefault="002D6B37">
      <w:pPr>
        <w:pStyle w:val="TOC2"/>
        <w:rPr>
          <w:noProof/>
          <w:szCs w:val="22"/>
        </w:rPr>
      </w:pPr>
      <w:hyperlink w:anchor="_Toc9422563" w:history="1">
        <w:r w:rsidR="000F2FB7" w:rsidRPr="00E650CB">
          <w:rPr>
            <w:rStyle w:val="a5"/>
            <w:noProof/>
            <w:color w:val="auto"/>
          </w:rPr>
          <w:t>4.1</w:t>
        </w:r>
        <w:r w:rsidR="000F2FB7" w:rsidRPr="00E650CB">
          <w:rPr>
            <w:noProof/>
            <w:szCs w:val="22"/>
          </w:rPr>
          <w:tab/>
        </w:r>
        <w:r w:rsidR="000F2FB7" w:rsidRPr="00E650CB">
          <w:rPr>
            <w:rStyle w:val="a5"/>
            <w:noProof/>
            <w:color w:val="auto"/>
          </w:rPr>
          <w:t>数字相移原理</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3 \h </w:instrText>
        </w:r>
        <w:r w:rsidR="000F2FB7" w:rsidRPr="00E650CB">
          <w:rPr>
            <w:noProof/>
            <w:webHidden/>
          </w:rPr>
        </w:r>
        <w:r w:rsidR="000F2FB7" w:rsidRPr="00E650CB">
          <w:rPr>
            <w:noProof/>
            <w:webHidden/>
          </w:rPr>
          <w:fldChar w:fldCharType="separate"/>
        </w:r>
        <w:r w:rsidR="000F2FB7" w:rsidRPr="00E650CB">
          <w:rPr>
            <w:noProof/>
            <w:webHidden/>
          </w:rPr>
          <w:t>20</w:t>
        </w:r>
        <w:r w:rsidR="000F2FB7" w:rsidRPr="00E650CB">
          <w:rPr>
            <w:noProof/>
            <w:webHidden/>
          </w:rPr>
          <w:fldChar w:fldCharType="end"/>
        </w:r>
      </w:hyperlink>
    </w:p>
    <w:p w:rsidR="000F2FB7" w:rsidRPr="00E650CB" w:rsidRDefault="002D6B37">
      <w:pPr>
        <w:pStyle w:val="TOC2"/>
        <w:rPr>
          <w:noProof/>
          <w:szCs w:val="22"/>
        </w:rPr>
      </w:pPr>
      <w:hyperlink w:anchor="_Toc9422564" w:history="1">
        <w:r w:rsidR="000F2FB7" w:rsidRPr="00E650CB">
          <w:rPr>
            <w:rStyle w:val="a5"/>
            <w:noProof/>
            <w:color w:val="auto"/>
          </w:rPr>
          <w:t>4.2</w:t>
        </w:r>
        <w:r w:rsidR="000F2FB7" w:rsidRPr="00E650CB">
          <w:rPr>
            <w:noProof/>
            <w:szCs w:val="22"/>
          </w:rPr>
          <w:tab/>
        </w:r>
        <w:r w:rsidR="000F2FB7" w:rsidRPr="00E650CB">
          <w:rPr>
            <w:rStyle w:val="a5"/>
            <w:noProof/>
            <w:color w:val="auto"/>
          </w:rPr>
          <w:t>结果分析</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4 \h </w:instrText>
        </w:r>
        <w:r w:rsidR="000F2FB7" w:rsidRPr="00E650CB">
          <w:rPr>
            <w:noProof/>
            <w:webHidden/>
          </w:rPr>
        </w:r>
        <w:r w:rsidR="000F2FB7" w:rsidRPr="00E650CB">
          <w:rPr>
            <w:noProof/>
            <w:webHidden/>
          </w:rPr>
          <w:fldChar w:fldCharType="separate"/>
        </w:r>
        <w:r w:rsidR="000F2FB7" w:rsidRPr="00E650CB">
          <w:rPr>
            <w:noProof/>
            <w:webHidden/>
          </w:rPr>
          <w:t>21</w:t>
        </w:r>
        <w:r w:rsidR="000F2FB7" w:rsidRPr="00E650CB">
          <w:rPr>
            <w:noProof/>
            <w:webHidden/>
          </w:rPr>
          <w:fldChar w:fldCharType="end"/>
        </w:r>
      </w:hyperlink>
    </w:p>
    <w:p w:rsidR="000F2FB7" w:rsidRPr="00E650CB" w:rsidRDefault="002D6B37">
      <w:pPr>
        <w:pStyle w:val="TOC1"/>
        <w:tabs>
          <w:tab w:val="left" w:pos="420"/>
          <w:tab w:val="right" w:leader="dot" w:pos="8494"/>
        </w:tabs>
        <w:rPr>
          <w:b w:val="0"/>
          <w:sz w:val="21"/>
          <w:szCs w:val="22"/>
        </w:rPr>
      </w:pPr>
      <w:hyperlink w:anchor="_Toc9422565" w:history="1">
        <w:r w:rsidR="000F2FB7" w:rsidRPr="00E650CB">
          <w:rPr>
            <w:rStyle w:val="a5"/>
            <w:color w:val="auto"/>
          </w:rPr>
          <w:t>5</w:t>
        </w:r>
        <w:r w:rsidR="000F2FB7" w:rsidRPr="00E650CB">
          <w:rPr>
            <w:b w:val="0"/>
            <w:sz w:val="21"/>
            <w:szCs w:val="22"/>
          </w:rPr>
          <w:tab/>
        </w:r>
        <w:r w:rsidR="000F2FB7" w:rsidRPr="00E650CB">
          <w:rPr>
            <w:rStyle w:val="a5"/>
            <w:color w:val="auto"/>
          </w:rPr>
          <w:t>高频载波滤波</w:t>
        </w:r>
        <w:r w:rsidR="000F2FB7" w:rsidRPr="00E650CB">
          <w:rPr>
            <w:webHidden/>
          </w:rPr>
          <w:tab/>
        </w:r>
        <w:r w:rsidR="000F2FB7" w:rsidRPr="00E650CB">
          <w:rPr>
            <w:webHidden/>
          </w:rPr>
          <w:fldChar w:fldCharType="begin"/>
        </w:r>
        <w:r w:rsidR="000F2FB7" w:rsidRPr="00E650CB">
          <w:rPr>
            <w:webHidden/>
          </w:rPr>
          <w:instrText xml:space="preserve"> PAGEREF _Toc9422565 \h </w:instrText>
        </w:r>
        <w:r w:rsidR="000F2FB7" w:rsidRPr="00E650CB">
          <w:rPr>
            <w:webHidden/>
          </w:rPr>
        </w:r>
        <w:r w:rsidR="000F2FB7" w:rsidRPr="00E650CB">
          <w:rPr>
            <w:webHidden/>
          </w:rPr>
          <w:fldChar w:fldCharType="separate"/>
        </w:r>
        <w:r w:rsidR="000F2FB7" w:rsidRPr="00E650CB">
          <w:rPr>
            <w:webHidden/>
          </w:rPr>
          <w:t>23</w:t>
        </w:r>
        <w:r w:rsidR="000F2FB7" w:rsidRPr="00E650CB">
          <w:rPr>
            <w:webHidden/>
          </w:rPr>
          <w:fldChar w:fldCharType="end"/>
        </w:r>
      </w:hyperlink>
    </w:p>
    <w:p w:rsidR="000F2FB7" w:rsidRPr="00E650CB" w:rsidRDefault="002D6B37">
      <w:pPr>
        <w:pStyle w:val="TOC2"/>
        <w:rPr>
          <w:noProof/>
          <w:szCs w:val="22"/>
        </w:rPr>
      </w:pPr>
      <w:hyperlink w:anchor="_Toc9422566" w:history="1">
        <w:r w:rsidR="000F2FB7" w:rsidRPr="00E650CB">
          <w:rPr>
            <w:rStyle w:val="a5"/>
            <w:noProof/>
            <w:color w:val="auto"/>
          </w:rPr>
          <w:t>5.1</w:t>
        </w:r>
        <w:r w:rsidR="000F2FB7" w:rsidRPr="00E650CB">
          <w:rPr>
            <w:noProof/>
            <w:szCs w:val="22"/>
          </w:rPr>
          <w:tab/>
        </w:r>
        <w:r w:rsidR="000F2FB7" w:rsidRPr="00E650CB">
          <w:rPr>
            <w:rStyle w:val="a5"/>
            <w:noProof/>
            <w:color w:val="auto"/>
          </w:rPr>
          <w:t>程序解释</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6 \h </w:instrText>
        </w:r>
        <w:r w:rsidR="000F2FB7" w:rsidRPr="00E650CB">
          <w:rPr>
            <w:noProof/>
            <w:webHidden/>
          </w:rPr>
        </w:r>
        <w:r w:rsidR="000F2FB7" w:rsidRPr="00E650CB">
          <w:rPr>
            <w:noProof/>
            <w:webHidden/>
          </w:rPr>
          <w:fldChar w:fldCharType="separate"/>
        </w:r>
        <w:r w:rsidR="000F2FB7" w:rsidRPr="00E650CB">
          <w:rPr>
            <w:noProof/>
            <w:webHidden/>
          </w:rPr>
          <w:t>23</w:t>
        </w:r>
        <w:r w:rsidR="000F2FB7" w:rsidRPr="00E650CB">
          <w:rPr>
            <w:noProof/>
            <w:webHidden/>
          </w:rPr>
          <w:fldChar w:fldCharType="end"/>
        </w:r>
      </w:hyperlink>
    </w:p>
    <w:p w:rsidR="000F2FB7" w:rsidRPr="00E650CB" w:rsidRDefault="002D6B37">
      <w:pPr>
        <w:pStyle w:val="TOC2"/>
        <w:rPr>
          <w:noProof/>
          <w:szCs w:val="22"/>
        </w:rPr>
      </w:pPr>
      <w:hyperlink w:anchor="_Toc9422567" w:history="1">
        <w:r w:rsidR="000F2FB7" w:rsidRPr="00E650CB">
          <w:rPr>
            <w:rStyle w:val="a5"/>
            <w:noProof/>
            <w:color w:val="auto"/>
          </w:rPr>
          <w:t>5.2</w:t>
        </w:r>
        <w:r w:rsidR="000F2FB7" w:rsidRPr="00E650CB">
          <w:rPr>
            <w:noProof/>
            <w:szCs w:val="22"/>
          </w:rPr>
          <w:tab/>
        </w:r>
        <w:r w:rsidR="000F2FB7" w:rsidRPr="00E650CB">
          <w:rPr>
            <w:rStyle w:val="a5"/>
            <w:noProof/>
            <w:color w:val="auto"/>
          </w:rPr>
          <w:t>结果分析</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7 \h </w:instrText>
        </w:r>
        <w:r w:rsidR="000F2FB7" w:rsidRPr="00E650CB">
          <w:rPr>
            <w:noProof/>
            <w:webHidden/>
          </w:rPr>
        </w:r>
        <w:r w:rsidR="000F2FB7" w:rsidRPr="00E650CB">
          <w:rPr>
            <w:noProof/>
            <w:webHidden/>
          </w:rPr>
          <w:fldChar w:fldCharType="separate"/>
        </w:r>
        <w:r w:rsidR="000F2FB7" w:rsidRPr="00E650CB">
          <w:rPr>
            <w:noProof/>
            <w:webHidden/>
          </w:rPr>
          <w:t>26</w:t>
        </w:r>
        <w:r w:rsidR="000F2FB7" w:rsidRPr="00E650CB">
          <w:rPr>
            <w:noProof/>
            <w:webHidden/>
          </w:rPr>
          <w:fldChar w:fldCharType="end"/>
        </w:r>
      </w:hyperlink>
    </w:p>
    <w:p w:rsidR="000F2FB7" w:rsidRPr="00E650CB" w:rsidRDefault="002D6B37">
      <w:pPr>
        <w:pStyle w:val="TOC1"/>
        <w:tabs>
          <w:tab w:val="left" w:pos="420"/>
          <w:tab w:val="right" w:leader="dot" w:pos="8494"/>
        </w:tabs>
        <w:rPr>
          <w:b w:val="0"/>
          <w:sz w:val="21"/>
          <w:szCs w:val="22"/>
        </w:rPr>
      </w:pPr>
      <w:hyperlink w:anchor="_Toc9422568" w:history="1">
        <w:r w:rsidR="000F2FB7" w:rsidRPr="00E650CB">
          <w:rPr>
            <w:rStyle w:val="a5"/>
            <w:color w:val="auto"/>
          </w:rPr>
          <w:t>6</w:t>
        </w:r>
        <w:r w:rsidR="000F2FB7" w:rsidRPr="00E650CB">
          <w:rPr>
            <w:b w:val="0"/>
            <w:sz w:val="21"/>
            <w:szCs w:val="22"/>
          </w:rPr>
          <w:tab/>
        </w:r>
        <w:r w:rsidR="000F2FB7" w:rsidRPr="00E650CB">
          <w:rPr>
            <w:rStyle w:val="a5"/>
            <w:color w:val="auto"/>
          </w:rPr>
          <w:t>相位提取展开</w:t>
        </w:r>
        <w:r w:rsidR="000F2FB7" w:rsidRPr="00E650CB">
          <w:rPr>
            <w:webHidden/>
          </w:rPr>
          <w:tab/>
        </w:r>
        <w:r w:rsidR="000F2FB7" w:rsidRPr="00E650CB">
          <w:rPr>
            <w:webHidden/>
          </w:rPr>
          <w:fldChar w:fldCharType="begin"/>
        </w:r>
        <w:r w:rsidR="000F2FB7" w:rsidRPr="00E650CB">
          <w:rPr>
            <w:webHidden/>
          </w:rPr>
          <w:instrText xml:space="preserve"> PAGEREF _Toc9422568 \h </w:instrText>
        </w:r>
        <w:r w:rsidR="000F2FB7" w:rsidRPr="00E650CB">
          <w:rPr>
            <w:webHidden/>
          </w:rPr>
        </w:r>
        <w:r w:rsidR="000F2FB7" w:rsidRPr="00E650CB">
          <w:rPr>
            <w:webHidden/>
          </w:rPr>
          <w:fldChar w:fldCharType="separate"/>
        </w:r>
        <w:r w:rsidR="000F2FB7" w:rsidRPr="00E650CB">
          <w:rPr>
            <w:webHidden/>
          </w:rPr>
          <w:t>29</w:t>
        </w:r>
        <w:r w:rsidR="000F2FB7" w:rsidRPr="00E650CB">
          <w:rPr>
            <w:webHidden/>
          </w:rPr>
          <w:fldChar w:fldCharType="end"/>
        </w:r>
      </w:hyperlink>
    </w:p>
    <w:p w:rsidR="000F2FB7" w:rsidRPr="00E650CB" w:rsidRDefault="002D6B37">
      <w:pPr>
        <w:pStyle w:val="TOC2"/>
        <w:rPr>
          <w:noProof/>
          <w:szCs w:val="22"/>
        </w:rPr>
      </w:pPr>
      <w:hyperlink w:anchor="_Toc9422569" w:history="1">
        <w:r w:rsidR="000F2FB7" w:rsidRPr="00E650CB">
          <w:rPr>
            <w:rStyle w:val="a5"/>
            <w:noProof/>
            <w:color w:val="auto"/>
          </w:rPr>
          <w:t>6.1</w:t>
        </w:r>
        <w:r w:rsidR="000F2FB7" w:rsidRPr="00E650CB">
          <w:rPr>
            <w:noProof/>
            <w:szCs w:val="22"/>
          </w:rPr>
          <w:tab/>
        </w:r>
        <w:r w:rsidR="000F2FB7" w:rsidRPr="00E650CB">
          <w:rPr>
            <w:rStyle w:val="a5"/>
            <w:noProof/>
            <w:color w:val="auto"/>
          </w:rPr>
          <w:t>相位提取</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9 \h </w:instrText>
        </w:r>
        <w:r w:rsidR="000F2FB7" w:rsidRPr="00E650CB">
          <w:rPr>
            <w:noProof/>
            <w:webHidden/>
          </w:rPr>
        </w:r>
        <w:r w:rsidR="000F2FB7" w:rsidRPr="00E650CB">
          <w:rPr>
            <w:noProof/>
            <w:webHidden/>
          </w:rPr>
          <w:fldChar w:fldCharType="separate"/>
        </w:r>
        <w:r w:rsidR="000F2FB7" w:rsidRPr="00E650CB">
          <w:rPr>
            <w:noProof/>
            <w:webHidden/>
          </w:rPr>
          <w:t>29</w:t>
        </w:r>
        <w:r w:rsidR="000F2FB7" w:rsidRPr="00E650CB">
          <w:rPr>
            <w:noProof/>
            <w:webHidden/>
          </w:rPr>
          <w:fldChar w:fldCharType="end"/>
        </w:r>
      </w:hyperlink>
    </w:p>
    <w:p w:rsidR="000F2FB7" w:rsidRPr="00E650CB" w:rsidRDefault="002D6B37">
      <w:pPr>
        <w:pStyle w:val="TOC2"/>
        <w:rPr>
          <w:noProof/>
          <w:szCs w:val="22"/>
        </w:rPr>
      </w:pPr>
      <w:hyperlink w:anchor="_Toc9422570" w:history="1">
        <w:r w:rsidR="000F2FB7" w:rsidRPr="00E650CB">
          <w:rPr>
            <w:rStyle w:val="a5"/>
            <w:noProof/>
            <w:color w:val="auto"/>
          </w:rPr>
          <w:t>6.2</w:t>
        </w:r>
        <w:r w:rsidR="000F2FB7" w:rsidRPr="00E650CB">
          <w:rPr>
            <w:noProof/>
            <w:szCs w:val="22"/>
          </w:rPr>
          <w:tab/>
        </w:r>
        <w:r w:rsidR="000F2FB7" w:rsidRPr="00E650CB">
          <w:rPr>
            <w:rStyle w:val="a5"/>
            <w:noProof/>
            <w:color w:val="auto"/>
          </w:rPr>
          <w:t>相位展开</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70 \h </w:instrText>
        </w:r>
        <w:r w:rsidR="000F2FB7" w:rsidRPr="00E650CB">
          <w:rPr>
            <w:noProof/>
            <w:webHidden/>
          </w:rPr>
        </w:r>
        <w:r w:rsidR="000F2FB7" w:rsidRPr="00E650CB">
          <w:rPr>
            <w:noProof/>
            <w:webHidden/>
          </w:rPr>
          <w:fldChar w:fldCharType="separate"/>
        </w:r>
        <w:r w:rsidR="000F2FB7" w:rsidRPr="00E650CB">
          <w:rPr>
            <w:noProof/>
            <w:webHidden/>
          </w:rPr>
          <w:t>31</w:t>
        </w:r>
        <w:r w:rsidR="000F2FB7" w:rsidRPr="00E650CB">
          <w:rPr>
            <w:noProof/>
            <w:webHidden/>
          </w:rPr>
          <w:fldChar w:fldCharType="end"/>
        </w:r>
      </w:hyperlink>
    </w:p>
    <w:p w:rsidR="000F2FB7" w:rsidRPr="00E650CB" w:rsidRDefault="002D6B37">
      <w:pPr>
        <w:pStyle w:val="TOC1"/>
        <w:tabs>
          <w:tab w:val="left" w:pos="420"/>
          <w:tab w:val="right" w:leader="dot" w:pos="8494"/>
        </w:tabs>
        <w:rPr>
          <w:b w:val="0"/>
          <w:sz w:val="21"/>
          <w:szCs w:val="22"/>
        </w:rPr>
      </w:pPr>
      <w:hyperlink w:anchor="_Toc9422571" w:history="1">
        <w:r w:rsidR="000F2FB7" w:rsidRPr="00E650CB">
          <w:rPr>
            <w:rStyle w:val="a5"/>
            <w:color w:val="auto"/>
          </w:rPr>
          <w:t>7</w:t>
        </w:r>
        <w:r w:rsidR="000F2FB7" w:rsidRPr="00E650CB">
          <w:rPr>
            <w:b w:val="0"/>
            <w:sz w:val="21"/>
            <w:szCs w:val="22"/>
          </w:rPr>
          <w:tab/>
        </w:r>
        <w:r w:rsidR="000F2FB7" w:rsidRPr="00E650CB">
          <w:rPr>
            <w:rStyle w:val="a5"/>
            <w:color w:val="auto"/>
          </w:rPr>
          <w:t>结论</w:t>
        </w:r>
        <w:r w:rsidR="000F2FB7" w:rsidRPr="00E650CB">
          <w:rPr>
            <w:webHidden/>
          </w:rPr>
          <w:tab/>
        </w:r>
        <w:r w:rsidR="000F2FB7" w:rsidRPr="00E650CB">
          <w:rPr>
            <w:webHidden/>
          </w:rPr>
          <w:fldChar w:fldCharType="begin"/>
        </w:r>
        <w:r w:rsidR="000F2FB7" w:rsidRPr="00E650CB">
          <w:rPr>
            <w:webHidden/>
          </w:rPr>
          <w:instrText xml:space="preserve"> PAGEREF _Toc9422571 \h </w:instrText>
        </w:r>
        <w:r w:rsidR="000F2FB7" w:rsidRPr="00E650CB">
          <w:rPr>
            <w:webHidden/>
          </w:rPr>
        </w:r>
        <w:r w:rsidR="000F2FB7" w:rsidRPr="00E650CB">
          <w:rPr>
            <w:webHidden/>
          </w:rPr>
          <w:fldChar w:fldCharType="separate"/>
        </w:r>
        <w:r w:rsidR="000F2FB7" w:rsidRPr="00E650CB">
          <w:rPr>
            <w:webHidden/>
          </w:rPr>
          <w:t>32</w:t>
        </w:r>
        <w:r w:rsidR="000F2FB7" w:rsidRPr="00E650CB">
          <w:rPr>
            <w:webHidden/>
          </w:rPr>
          <w:fldChar w:fldCharType="end"/>
        </w:r>
      </w:hyperlink>
    </w:p>
    <w:p w:rsidR="000F2FB7" w:rsidRPr="00E650CB" w:rsidRDefault="002D6B37">
      <w:pPr>
        <w:pStyle w:val="TOC1"/>
        <w:tabs>
          <w:tab w:val="right" w:leader="dot" w:pos="8494"/>
        </w:tabs>
        <w:rPr>
          <w:b w:val="0"/>
          <w:sz w:val="21"/>
          <w:szCs w:val="22"/>
        </w:rPr>
      </w:pPr>
      <w:hyperlink w:anchor="_Toc9422572" w:history="1">
        <w:r w:rsidR="000F2FB7" w:rsidRPr="00E650CB">
          <w:rPr>
            <w:rStyle w:val="a5"/>
            <w:b/>
            <w:color w:val="auto"/>
          </w:rPr>
          <w:t>参考文献</w:t>
        </w:r>
        <w:r w:rsidR="000F2FB7" w:rsidRPr="00E650CB">
          <w:rPr>
            <w:webHidden/>
          </w:rPr>
          <w:tab/>
        </w:r>
        <w:r w:rsidR="000F2FB7" w:rsidRPr="00E650CB">
          <w:rPr>
            <w:webHidden/>
          </w:rPr>
          <w:fldChar w:fldCharType="begin"/>
        </w:r>
        <w:r w:rsidR="000F2FB7" w:rsidRPr="00E650CB">
          <w:rPr>
            <w:webHidden/>
          </w:rPr>
          <w:instrText xml:space="preserve"> PAGEREF _Toc9422572 \h </w:instrText>
        </w:r>
        <w:r w:rsidR="000F2FB7" w:rsidRPr="00E650CB">
          <w:rPr>
            <w:webHidden/>
          </w:rPr>
        </w:r>
        <w:r w:rsidR="000F2FB7" w:rsidRPr="00E650CB">
          <w:rPr>
            <w:webHidden/>
          </w:rPr>
          <w:fldChar w:fldCharType="separate"/>
        </w:r>
        <w:r w:rsidR="000F2FB7" w:rsidRPr="00E650CB">
          <w:rPr>
            <w:webHidden/>
          </w:rPr>
          <w:t>33</w:t>
        </w:r>
        <w:r w:rsidR="000F2FB7" w:rsidRPr="00E650CB">
          <w:rPr>
            <w:webHidden/>
          </w:rPr>
          <w:fldChar w:fldCharType="end"/>
        </w:r>
      </w:hyperlink>
    </w:p>
    <w:p w:rsidR="000F2FB7" w:rsidRPr="00E650CB" w:rsidRDefault="002D6B37">
      <w:pPr>
        <w:pStyle w:val="TOC1"/>
        <w:tabs>
          <w:tab w:val="right" w:leader="dot" w:pos="8494"/>
        </w:tabs>
        <w:rPr>
          <w:b w:val="0"/>
          <w:sz w:val="21"/>
          <w:szCs w:val="22"/>
        </w:rPr>
      </w:pPr>
      <w:hyperlink w:anchor="_Toc9422573" w:history="1">
        <w:r w:rsidR="000F2FB7" w:rsidRPr="00E650CB">
          <w:rPr>
            <w:rStyle w:val="a5"/>
            <w:b/>
            <w:color w:val="auto"/>
          </w:rPr>
          <w:t>附录</w:t>
        </w:r>
        <w:r w:rsidR="000F2FB7" w:rsidRPr="00E650CB">
          <w:rPr>
            <w:webHidden/>
          </w:rPr>
          <w:tab/>
        </w:r>
        <w:r w:rsidR="000F2FB7" w:rsidRPr="00E650CB">
          <w:rPr>
            <w:webHidden/>
          </w:rPr>
          <w:fldChar w:fldCharType="begin"/>
        </w:r>
        <w:r w:rsidR="000F2FB7" w:rsidRPr="00E650CB">
          <w:rPr>
            <w:webHidden/>
          </w:rPr>
          <w:instrText xml:space="preserve"> PAGEREF _Toc9422573 \h </w:instrText>
        </w:r>
        <w:r w:rsidR="000F2FB7" w:rsidRPr="00E650CB">
          <w:rPr>
            <w:webHidden/>
          </w:rPr>
        </w:r>
        <w:r w:rsidR="000F2FB7" w:rsidRPr="00E650CB">
          <w:rPr>
            <w:webHidden/>
          </w:rPr>
          <w:fldChar w:fldCharType="separate"/>
        </w:r>
        <w:r w:rsidR="000F2FB7" w:rsidRPr="00E650CB">
          <w:rPr>
            <w:webHidden/>
          </w:rPr>
          <w:t>38</w:t>
        </w:r>
        <w:r w:rsidR="000F2FB7" w:rsidRPr="00E650CB">
          <w:rPr>
            <w:webHidden/>
          </w:rPr>
          <w:fldChar w:fldCharType="end"/>
        </w:r>
      </w:hyperlink>
    </w:p>
    <w:p w:rsidR="00912C09" w:rsidRPr="00E650CB" w:rsidRDefault="000F2FB7" w:rsidP="000F2FB7">
      <w:pPr>
        <w:spacing w:beforeLines="50" w:before="156" w:afterLines="150" w:after="468" w:line="440" w:lineRule="exact"/>
        <w:jc w:val="center"/>
        <w:rPr>
          <w:b/>
          <w:sz w:val="36"/>
          <w:szCs w:val="24"/>
        </w:rPr>
      </w:pPr>
      <w:r w:rsidRPr="00E650CB">
        <w:rPr>
          <w:b/>
          <w:bCs/>
          <w:sz w:val="36"/>
          <w:szCs w:val="20"/>
          <w:lang w:val="en"/>
        </w:rPr>
        <w:fldChar w:fldCharType="end"/>
      </w:r>
    </w:p>
    <w:p w:rsidR="000F2FB7" w:rsidRPr="00227E49" w:rsidRDefault="000F2FB7">
      <w:pPr>
        <w:widowControl/>
        <w:spacing w:line="240" w:lineRule="auto"/>
        <w:jc w:val="left"/>
        <w:rPr>
          <w:b/>
          <w:sz w:val="36"/>
          <w:szCs w:val="24"/>
        </w:rPr>
      </w:pPr>
      <w:bookmarkStart w:id="31" w:name="_Toc290545867"/>
      <w:bookmarkStart w:id="32" w:name="_Toc291181747"/>
      <w:bookmarkStart w:id="33" w:name="_Toc291235023"/>
      <w:bookmarkStart w:id="34" w:name="_Toc291447992"/>
      <w:bookmarkStart w:id="35" w:name="_Toc291854676"/>
      <w:bookmarkStart w:id="36" w:name="_Toc294175492"/>
      <w:bookmarkEnd w:id="23"/>
      <w:bookmarkEnd w:id="24"/>
      <w:bookmarkEnd w:id="25"/>
      <w:bookmarkEnd w:id="26"/>
      <w:bookmarkEnd w:id="27"/>
      <w:bookmarkEnd w:id="28"/>
      <w:bookmarkEnd w:id="29"/>
      <w:bookmarkEnd w:id="30"/>
      <w:r w:rsidRPr="00227E49">
        <w:rPr>
          <w:b/>
          <w:sz w:val="36"/>
          <w:szCs w:val="24"/>
        </w:rPr>
        <w:br w:type="page"/>
      </w:r>
    </w:p>
    <w:p w:rsidR="00FC642A" w:rsidRPr="00227E49" w:rsidRDefault="00FC642A" w:rsidP="005144AA">
      <w:pPr>
        <w:spacing w:beforeLines="50" w:before="156" w:afterLines="150" w:after="468" w:line="440" w:lineRule="exact"/>
        <w:jc w:val="center"/>
        <w:rPr>
          <w:b/>
          <w:sz w:val="36"/>
          <w:szCs w:val="24"/>
        </w:rPr>
      </w:pPr>
      <w:r w:rsidRPr="00227E49">
        <w:rPr>
          <w:b/>
          <w:sz w:val="36"/>
          <w:szCs w:val="24"/>
        </w:rPr>
        <w:lastRenderedPageBreak/>
        <w:t>插图清单</w:t>
      </w:r>
      <w:bookmarkEnd w:id="31"/>
      <w:bookmarkEnd w:id="32"/>
      <w:bookmarkEnd w:id="33"/>
      <w:bookmarkEnd w:id="34"/>
      <w:bookmarkEnd w:id="35"/>
      <w:bookmarkEnd w:id="36"/>
    </w:p>
    <w:bookmarkStart w:id="37" w:name="_Toc290545868"/>
    <w:bookmarkStart w:id="38" w:name="_Toc291181748"/>
    <w:bookmarkStart w:id="39" w:name="_Toc291235024"/>
    <w:bookmarkStart w:id="40" w:name="_Toc291447993"/>
    <w:bookmarkStart w:id="41" w:name="_Toc291854677"/>
    <w:bookmarkStart w:id="42" w:name="_Toc294175493"/>
    <w:p w:rsidR="006239B2" w:rsidRPr="00227E49" w:rsidRDefault="00827EFF">
      <w:pPr>
        <w:pStyle w:val="af3"/>
        <w:tabs>
          <w:tab w:val="right" w:leader="dot" w:pos="8494"/>
        </w:tabs>
        <w:rPr>
          <w:rFonts w:eastAsiaTheme="minorEastAsia"/>
          <w:noProof/>
          <w:sz w:val="21"/>
          <w:szCs w:val="22"/>
        </w:rPr>
      </w:pPr>
      <w:r w:rsidRPr="00227E49">
        <w:rPr>
          <w:rStyle w:val="af4"/>
        </w:rPr>
        <w:fldChar w:fldCharType="begin"/>
      </w:r>
      <w:r w:rsidRPr="00227E49">
        <w:rPr>
          <w:rStyle w:val="af4"/>
        </w:rPr>
        <w:instrText xml:space="preserve"> TOC \h \z \c "</w:instrText>
      </w:r>
      <w:r w:rsidRPr="00227E49">
        <w:rPr>
          <w:rStyle w:val="af4"/>
        </w:rPr>
        <w:instrText>图</w:instrText>
      </w:r>
      <w:r w:rsidRPr="00227E49">
        <w:rPr>
          <w:rStyle w:val="af4"/>
        </w:rPr>
        <w:instrText xml:space="preserve">" </w:instrText>
      </w:r>
      <w:r w:rsidRPr="00227E49">
        <w:rPr>
          <w:rStyle w:val="af4"/>
        </w:rPr>
        <w:fldChar w:fldCharType="separate"/>
      </w:r>
      <w:hyperlink r:id="rId10" w:anchor="_Toc9424025" w:history="1">
        <w:r w:rsidR="006239B2" w:rsidRPr="00227E49">
          <w:rPr>
            <w:rStyle w:val="a5"/>
            <w:noProof/>
            <w:color w:val="auto"/>
          </w:rPr>
          <w:t>图</w:t>
        </w:r>
        <w:r w:rsidR="006239B2" w:rsidRPr="00227E49">
          <w:rPr>
            <w:rStyle w:val="a5"/>
            <w:noProof/>
            <w:color w:val="auto"/>
          </w:rPr>
          <w:t xml:space="preserve"> 1</w:t>
        </w:r>
        <w:r w:rsidR="006239B2" w:rsidRPr="00227E49">
          <w:rPr>
            <w:rStyle w:val="a5"/>
            <w:noProof/>
            <w:color w:val="auto"/>
          </w:rPr>
          <w:t>数字莫尔三维测量流程图</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25 \h </w:instrText>
        </w:r>
        <w:r w:rsidR="006239B2" w:rsidRPr="00227E49">
          <w:rPr>
            <w:noProof/>
            <w:webHidden/>
          </w:rPr>
        </w:r>
        <w:r w:rsidR="006239B2" w:rsidRPr="00227E49">
          <w:rPr>
            <w:noProof/>
            <w:webHidden/>
          </w:rPr>
          <w:fldChar w:fldCharType="separate"/>
        </w:r>
        <w:r w:rsidR="006239B2" w:rsidRPr="00227E49">
          <w:rPr>
            <w:noProof/>
            <w:webHidden/>
          </w:rPr>
          <w:t>3</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r:id="rId11" w:anchor="_Toc9424026" w:history="1">
        <w:r w:rsidR="006239B2" w:rsidRPr="00227E49">
          <w:rPr>
            <w:rStyle w:val="a5"/>
            <w:noProof/>
            <w:color w:val="auto"/>
          </w:rPr>
          <w:t>图</w:t>
        </w:r>
        <w:r w:rsidR="006239B2" w:rsidRPr="00227E49">
          <w:rPr>
            <w:rStyle w:val="a5"/>
            <w:noProof/>
            <w:color w:val="auto"/>
          </w:rPr>
          <w:t xml:space="preserve"> 2</w:t>
        </w:r>
        <w:r w:rsidR="006239B2" w:rsidRPr="00227E49">
          <w:rPr>
            <w:rStyle w:val="a5"/>
            <w:noProof/>
            <w:color w:val="auto"/>
          </w:rPr>
          <w:t>数字莫尔三维测量实验装置示意图：从左上角按空白箭头方向依次，系统校准，投影成像，数字相移，条纹消除，相位提取，相位展开，高度转换</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26 \h </w:instrText>
        </w:r>
        <w:r w:rsidR="006239B2" w:rsidRPr="00227E49">
          <w:rPr>
            <w:noProof/>
            <w:webHidden/>
          </w:rPr>
        </w:r>
        <w:r w:rsidR="006239B2" w:rsidRPr="00227E49">
          <w:rPr>
            <w:noProof/>
            <w:webHidden/>
          </w:rPr>
          <w:fldChar w:fldCharType="separate"/>
        </w:r>
        <w:r w:rsidR="006239B2" w:rsidRPr="00227E49">
          <w:rPr>
            <w:noProof/>
            <w:webHidden/>
          </w:rPr>
          <w:t>4</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r:id="rId12" w:anchor="_Toc9424027" w:history="1">
        <w:r w:rsidR="006239B2" w:rsidRPr="00227E49">
          <w:rPr>
            <w:rStyle w:val="a5"/>
            <w:noProof/>
            <w:color w:val="auto"/>
          </w:rPr>
          <w:t>图</w:t>
        </w:r>
        <w:r w:rsidR="006239B2" w:rsidRPr="00227E49">
          <w:rPr>
            <w:rStyle w:val="a5"/>
            <w:noProof/>
            <w:color w:val="auto"/>
          </w:rPr>
          <w:t xml:space="preserve"> 3</w:t>
        </w:r>
        <w:r w:rsidR="006239B2" w:rsidRPr="00227E49">
          <w:rPr>
            <w:rStyle w:val="a5"/>
            <w:noProof/>
            <w:color w:val="auto"/>
          </w:rPr>
          <w:t>数字莫尔三维测量方法的应用：</w:t>
        </w:r>
        <w:r w:rsidR="006239B2" w:rsidRPr="00227E49">
          <w:rPr>
            <w:rStyle w:val="a5"/>
            <w:noProof/>
            <w:color w:val="auto"/>
          </w:rPr>
          <w:t>a)</w:t>
        </w:r>
        <w:r w:rsidR="006239B2" w:rsidRPr="00227E49">
          <w:rPr>
            <w:rStyle w:val="a5"/>
            <w:noProof/>
            <w:color w:val="auto"/>
          </w:rPr>
          <w:t>杭州先临三维科技有限公司的基于光栅光学的三维扫描仪；</w:t>
        </w:r>
        <w:r w:rsidR="006239B2" w:rsidRPr="00227E49">
          <w:rPr>
            <w:rStyle w:val="a5"/>
            <w:noProof/>
            <w:color w:val="auto"/>
          </w:rPr>
          <w:t>b)</w:t>
        </w:r>
        <w:r w:rsidR="006239B2" w:rsidRPr="00227E49">
          <w:rPr>
            <w:rStyle w:val="a5"/>
            <w:noProof/>
            <w:color w:val="auto"/>
          </w:rPr>
          <w:t>意大利学者利用莫尔三维测量技术部分数字化的古文物遗址蒙特城堡</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27 \h </w:instrText>
        </w:r>
        <w:r w:rsidR="006239B2" w:rsidRPr="00227E49">
          <w:rPr>
            <w:noProof/>
            <w:webHidden/>
          </w:rPr>
        </w:r>
        <w:r w:rsidR="006239B2" w:rsidRPr="00227E49">
          <w:rPr>
            <w:noProof/>
            <w:webHidden/>
          </w:rPr>
          <w:fldChar w:fldCharType="separate"/>
        </w:r>
        <w:r w:rsidR="006239B2" w:rsidRPr="00227E49">
          <w:rPr>
            <w:noProof/>
            <w:webHidden/>
          </w:rPr>
          <w:t>5</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r:id="rId13" w:anchor="_Toc9424028" w:history="1">
        <w:r w:rsidR="006239B2" w:rsidRPr="00227E49">
          <w:rPr>
            <w:rStyle w:val="a5"/>
            <w:noProof/>
            <w:color w:val="auto"/>
          </w:rPr>
          <w:t>图</w:t>
        </w:r>
        <w:r w:rsidR="006239B2" w:rsidRPr="00227E49">
          <w:rPr>
            <w:rStyle w:val="a5"/>
            <w:noProof/>
            <w:color w:val="auto"/>
          </w:rPr>
          <w:t xml:space="preserve"> 4</w:t>
        </w:r>
        <w:r w:rsidR="006239B2" w:rsidRPr="00227E49">
          <w:rPr>
            <w:rStyle w:val="a5"/>
            <w:noProof/>
            <w:color w:val="auto"/>
          </w:rPr>
          <w:t>莫尔条纹产生方式：</w:t>
        </w:r>
        <w:r w:rsidR="006239B2" w:rsidRPr="00227E49">
          <w:rPr>
            <w:rStyle w:val="a5"/>
            <w:noProof/>
            <w:color w:val="auto"/>
          </w:rPr>
          <w:t>a)</w:t>
        </w:r>
        <w:r w:rsidR="006239B2" w:rsidRPr="00227E49">
          <w:rPr>
            <w:rStyle w:val="a5"/>
            <w:noProof/>
            <w:color w:val="auto"/>
          </w:rPr>
          <w:t>不同周期；</w:t>
        </w:r>
        <w:r w:rsidR="006239B2" w:rsidRPr="00227E49">
          <w:rPr>
            <w:rStyle w:val="a5"/>
            <w:noProof/>
            <w:color w:val="auto"/>
          </w:rPr>
          <w:t>b)</w:t>
        </w:r>
        <w:r w:rsidR="006239B2" w:rsidRPr="00227E49">
          <w:rPr>
            <w:rStyle w:val="a5"/>
            <w:noProof/>
            <w:color w:val="auto"/>
          </w:rPr>
          <w:t>成角度；</w:t>
        </w:r>
        <w:r w:rsidR="006239B2" w:rsidRPr="00227E49">
          <w:rPr>
            <w:rStyle w:val="a5"/>
            <w:noProof/>
            <w:color w:val="auto"/>
          </w:rPr>
          <w:t>c)</w:t>
        </w:r>
        <w:r w:rsidR="006239B2" w:rsidRPr="00227E49">
          <w:rPr>
            <w:rStyle w:val="a5"/>
            <w:noProof/>
            <w:color w:val="auto"/>
          </w:rPr>
          <w:t>不同周期和角度</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28 \h </w:instrText>
        </w:r>
        <w:r w:rsidR="006239B2" w:rsidRPr="00227E49">
          <w:rPr>
            <w:noProof/>
            <w:webHidden/>
          </w:rPr>
        </w:r>
        <w:r w:rsidR="006239B2" w:rsidRPr="00227E49">
          <w:rPr>
            <w:noProof/>
            <w:webHidden/>
          </w:rPr>
          <w:fldChar w:fldCharType="separate"/>
        </w:r>
        <w:r w:rsidR="006239B2" w:rsidRPr="00227E49">
          <w:rPr>
            <w:noProof/>
            <w:webHidden/>
          </w:rPr>
          <w:t>6</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r:id="rId14" w:anchor="_Toc9424029" w:history="1">
        <w:r w:rsidR="006239B2" w:rsidRPr="00227E49">
          <w:rPr>
            <w:rStyle w:val="a5"/>
            <w:noProof/>
            <w:color w:val="auto"/>
          </w:rPr>
          <w:t>图</w:t>
        </w:r>
        <w:r w:rsidR="006239B2" w:rsidRPr="00227E49">
          <w:rPr>
            <w:rStyle w:val="a5"/>
            <w:noProof/>
            <w:color w:val="auto"/>
          </w:rPr>
          <w:t xml:space="preserve"> 5</w:t>
        </w:r>
        <w:r w:rsidR="006239B2" w:rsidRPr="00227E49">
          <w:rPr>
            <w:rStyle w:val="a5"/>
            <w:noProof/>
            <w:color w:val="auto"/>
          </w:rPr>
          <w:t>等间隔光栅以夹角</w:t>
        </w:r>
        <m:oMath>
          <m:r>
            <m:rPr>
              <m:sty m:val="p"/>
            </m:rPr>
            <w:rPr>
              <w:rStyle w:val="a5"/>
              <w:rFonts w:ascii="Cambria Math" w:hAnsi="Cambria Math"/>
              <w:noProof/>
              <w:color w:val="auto"/>
            </w:rPr>
            <m:t>θ</m:t>
          </m:r>
        </m:oMath>
        <w:r w:rsidR="006239B2" w:rsidRPr="00227E49">
          <w:rPr>
            <w:rStyle w:val="a5"/>
            <w:noProof/>
            <w:color w:val="auto"/>
          </w:rPr>
          <w:t>重叠产生莫尔条纹</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29 \h </w:instrText>
        </w:r>
        <w:r w:rsidR="006239B2" w:rsidRPr="00227E49">
          <w:rPr>
            <w:noProof/>
            <w:webHidden/>
          </w:rPr>
        </w:r>
        <w:r w:rsidR="006239B2" w:rsidRPr="00227E49">
          <w:rPr>
            <w:noProof/>
            <w:webHidden/>
          </w:rPr>
          <w:fldChar w:fldCharType="separate"/>
        </w:r>
        <w:r w:rsidR="006239B2" w:rsidRPr="00227E49">
          <w:rPr>
            <w:noProof/>
            <w:webHidden/>
          </w:rPr>
          <w:t>7</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r:id="rId15" w:anchor="_Toc9424030" w:history="1">
        <w:r w:rsidR="006239B2" w:rsidRPr="00227E49">
          <w:rPr>
            <w:rStyle w:val="a5"/>
            <w:noProof/>
            <w:color w:val="auto"/>
          </w:rPr>
          <w:t>图</w:t>
        </w:r>
        <w:r w:rsidR="006239B2" w:rsidRPr="00227E49">
          <w:rPr>
            <w:rStyle w:val="a5"/>
            <w:noProof/>
            <w:color w:val="auto"/>
          </w:rPr>
          <w:t xml:space="preserve"> 6</w:t>
        </w:r>
        <w:r w:rsidR="006239B2" w:rsidRPr="00227E49">
          <w:rPr>
            <w:rStyle w:val="a5"/>
            <w:noProof/>
            <w:color w:val="auto"/>
          </w:rPr>
          <w:t>三角测量法几何关系</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0 \h </w:instrText>
        </w:r>
        <w:r w:rsidR="006239B2" w:rsidRPr="00227E49">
          <w:rPr>
            <w:noProof/>
            <w:webHidden/>
          </w:rPr>
        </w:r>
        <w:r w:rsidR="006239B2" w:rsidRPr="00227E49">
          <w:rPr>
            <w:noProof/>
            <w:webHidden/>
          </w:rPr>
          <w:fldChar w:fldCharType="separate"/>
        </w:r>
        <w:r w:rsidR="006239B2" w:rsidRPr="00227E49">
          <w:rPr>
            <w:noProof/>
            <w:webHidden/>
          </w:rPr>
          <w:t>9</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r:id="rId16" w:anchor="_Toc9424031" w:history="1">
        <w:r w:rsidR="006239B2" w:rsidRPr="00227E49">
          <w:rPr>
            <w:rStyle w:val="a5"/>
            <w:noProof/>
            <w:color w:val="auto"/>
          </w:rPr>
          <w:t>图</w:t>
        </w:r>
        <w:r w:rsidR="006239B2" w:rsidRPr="00227E49">
          <w:rPr>
            <w:rStyle w:val="a5"/>
            <w:noProof/>
            <w:color w:val="auto"/>
          </w:rPr>
          <w:t xml:space="preserve"> 7</w:t>
        </w:r>
        <w:r w:rsidR="006239B2" w:rsidRPr="00227E49">
          <w:rPr>
            <w:rStyle w:val="a5"/>
            <w:noProof/>
            <w:color w:val="auto"/>
          </w:rPr>
          <w:t>利用</w:t>
        </w:r>
        <w:r w:rsidR="006239B2" w:rsidRPr="00227E49">
          <w:rPr>
            <w:rStyle w:val="a5"/>
            <w:noProof/>
            <w:color w:val="auto"/>
          </w:rPr>
          <w:t>AB</w:t>
        </w:r>
        <w:r w:rsidR="006239B2" w:rsidRPr="00227E49">
          <w:rPr>
            <w:rStyle w:val="a5"/>
            <w:noProof/>
            <w:color w:val="auto"/>
          </w:rPr>
          <w:t>两点相位差得出被测点高度：</w:t>
        </w:r>
        <w:r w:rsidR="006239B2" w:rsidRPr="00227E49">
          <w:rPr>
            <w:rStyle w:val="a5"/>
            <w:noProof/>
            <w:color w:val="auto"/>
          </w:rPr>
          <w:t xml:space="preserve">a) </w:t>
        </w:r>
        <w:r w:rsidR="006239B2" w:rsidRPr="00227E49">
          <w:rPr>
            <w:rStyle w:val="a5"/>
            <w:noProof/>
            <w:color w:val="auto"/>
          </w:rPr>
          <w:t>参考平面单独投影条纹</w:t>
        </w:r>
        <w:r w:rsidR="006239B2" w:rsidRPr="00227E49">
          <w:rPr>
            <w:rStyle w:val="a5"/>
            <w:noProof/>
            <w:color w:val="auto"/>
          </w:rPr>
          <w:t>AB</w:t>
        </w:r>
        <w:r w:rsidR="006239B2" w:rsidRPr="00227E49">
          <w:rPr>
            <w:rStyle w:val="a5"/>
            <w:noProof/>
            <w:color w:val="auto"/>
          </w:rPr>
          <w:t>相对位置；</w:t>
        </w:r>
        <w:r w:rsidR="006239B2" w:rsidRPr="00227E49">
          <w:rPr>
            <w:rStyle w:val="a5"/>
            <w:noProof/>
            <w:color w:val="auto"/>
          </w:rPr>
          <w:t>b)</w:t>
        </w:r>
        <w:r w:rsidR="006239B2" w:rsidRPr="00227E49">
          <w:rPr>
            <w:rStyle w:val="a5"/>
            <w:noProof/>
            <w:color w:val="auto"/>
          </w:rPr>
          <w:t>条纹灰度和</w:t>
        </w:r>
        <w:r w:rsidR="006239B2" w:rsidRPr="00227E49">
          <w:rPr>
            <w:rStyle w:val="a5"/>
            <w:noProof/>
            <w:color w:val="auto"/>
          </w:rPr>
          <w:t>X</w:t>
        </w:r>
        <w:r w:rsidR="006239B2" w:rsidRPr="00227E49">
          <w:rPr>
            <w:rStyle w:val="a5"/>
            <w:noProof/>
            <w:color w:val="auto"/>
          </w:rPr>
          <w:t>轴各点相位关系</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1 \h </w:instrText>
        </w:r>
        <w:r w:rsidR="006239B2" w:rsidRPr="00227E49">
          <w:rPr>
            <w:noProof/>
            <w:webHidden/>
          </w:rPr>
        </w:r>
        <w:r w:rsidR="006239B2" w:rsidRPr="00227E49">
          <w:rPr>
            <w:noProof/>
            <w:webHidden/>
          </w:rPr>
          <w:fldChar w:fldCharType="separate"/>
        </w:r>
        <w:r w:rsidR="006239B2" w:rsidRPr="00227E49">
          <w:rPr>
            <w:noProof/>
            <w:webHidden/>
          </w:rPr>
          <w:t>10</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r:id="rId17" w:anchor="_Toc9424032" w:history="1">
        <w:r w:rsidR="006239B2" w:rsidRPr="00227E49">
          <w:rPr>
            <w:rStyle w:val="a5"/>
            <w:noProof/>
            <w:color w:val="auto"/>
          </w:rPr>
          <w:t>图</w:t>
        </w:r>
        <w:r w:rsidR="006239B2" w:rsidRPr="00227E49">
          <w:rPr>
            <w:rStyle w:val="a5"/>
            <w:noProof/>
            <w:color w:val="auto"/>
          </w:rPr>
          <w:t xml:space="preserve"> 8 O</w:t>
        </w:r>
        <w:r w:rsidR="006239B2" w:rsidRPr="00227E49">
          <w:rPr>
            <w:rStyle w:val="a5"/>
            <w:noProof/>
            <w:color w:val="auto"/>
          </w:rPr>
          <w:t>，</w:t>
        </w:r>
        <w:r w:rsidR="006239B2" w:rsidRPr="00227E49">
          <w:rPr>
            <w:rStyle w:val="a5"/>
            <w:noProof/>
            <w:color w:val="auto"/>
          </w:rPr>
          <w:t>B</w:t>
        </w:r>
        <w:r w:rsidR="006239B2" w:rsidRPr="00227E49">
          <w:rPr>
            <w:rStyle w:val="a5"/>
            <w:noProof/>
            <w:color w:val="auto"/>
          </w:rPr>
          <w:t>两点相位等同</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2 \h </w:instrText>
        </w:r>
        <w:r w:rsidR="006239B2" w:rsidRPr="00227E49">
          <w:rPr>
            <w:noProof/>
            <w:webHidden/>
          </w:rPr>
        </w:r>
        <w:r w:rsidR="006239B2" w:rsidRPr="00227E49">
          <w:rPr>
            <w:noProof/>
            <w:webHidden/>
          </w:rPr>
          <w:fldChar w:fldCharType="separate"/>
        </w:r>
        <w:r w:rsidR="006239B2" w:rsidRPr="00227E49">
          <w:rPr>
            <w:noProof/>
            <w:webHidden/>
          </w:rPr>
          <w:t>12</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r:id="rId18" w:anchor="_Toc9424033" w:history="1">
        <w:r w:rsidR="006239B2" w:rsidRPr="00227E49">
          <w:rPr>
            <w:rStyle w:val="a5"/>
            <w:noProof/>
            <w:color w:val="auto"/>
          </w:rPr>
          <w:t>图</w:t>
        </w:r>
        <w:r w:rsidR="006239B2" w:rsidRPr="00227E49">
          <w:rPr>
            <w:rStyle w:val="a5"/>
            <w:noProof/>
            <w:color w:val="auto"/>
          </w:rPr>
          <w:t xml:space="preserve"> 9</w:t>
        </w:r>
        <w:r w:rsidR="006239B2" w:rsidRPr="00227E49">
          <w:rPr>
            <w:rStyle w:val="a5"/>
            <w:noProof/>
            <w:color w:val="auto"/>
          </w:rPr>
          <w:t>被测点在</w:t>
        </w:r>
        <w:r w:rsidR="006239B2" w:rsidRPr="00227E49">
          <w:rPr>
            <w:rStyle w:val="a5"/>
            <w:noProof/>
            <w:color w:val="auto"/>
          </w:rPr>
          <w:t>X-Z</w:t>
        </w:r>
        <w:r w:rsidR="006239B2" w:rsidRPr="00227E49">
          <w:rPr>
            <w:rStyle w:val="a5"/>
            <w:noProof/>
            <w:color w:val="auto"/>
          </w:rPr>
          <w:t>平面之外</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3 \h </w:instrText>
        </w:r>
        <w:r w:rsidR="006239B2" w:rsidRPr="00227E49">
          <w:rPr>
            <w:noProof/>
            <w:webHidden/>
          </w:rPr>
        </w:r>
        <w:r w:rsidR="006239B2" w:rsidRPr="00227E49">
          <w:rPr>
            <w:noProof/>
            <w:webHidden/>
          </w:rPr>
          <w:fldChar w:fldCharType="separate"/>
        </w:r>
        <w:r w:rsidR="006239B2" w:rsidRPr="00227E49">
          <w:rPr>
            <w:noProof/>
            <w:webHidden/>
          </w:rPr>
          <w:t>13</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r:id="rId19" w:anchor="_Toc9424034" w:history="1">
        <w:r w:rsidR="006239B2" w:rsidRPr="00227E49">
          <w:rPr>
            <w:rStyle w:val="a5"/>
            <w:noProof/>
            <w:color w:val="auto"/>
          </w:rPr>
          <w:t>图</w:t>
        </w:r>
        <w:r w:rsidR="006239B2" w:rsidRPr="00227E49">
          <w:rPr>
            <w:rStyle w:val="a5"/>
            <w:noProof/>
            <w:color w:val="auto"/>
          </w:rPr>
          <w:t xml:space="preserve"> 11</w:t>
        </w:r>
        <w:r w:rsidR="006239B2" w:rsidRPr="00227E49">
          <w:rPr>
            <w:rStyle w:val="a5"/>
            <w:noProof/>
            <w:color w:val="auto"/>
          </w:rPr>
          <w:t>莫尔波长的计算</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4 \h </w:instrText>
        </w:r>
        <w:r w:rsidR="006239B2" w:rsidRPr="00227E49">
          <w:rPr>
            <w:noProof/>
            <w:webHidden/>
          </w:rPr>
        </w:r>
        <w:r w:rsidR="006239B2" w:rsidRPr="00227E49">
          <w:rPr>
            <w:noProof/>
            <w:webHidden/>
          </w:rPr>
          <w:fldChar w:fldCharType="separate"/>
        </w:r>
        <w:r w:rsidR="006239B2" w:rsidRPr="00227E49">
          <w:rPr>
            <w:noProof/>
            <w:webHidden/>
          </w:rPr>
          <w:t>16</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r:id="rId20" w:anchor="_Toc9424035" w:history="1">
        <w:r w:rsidR="006239B2" w:rsidRPr="00227E49">
          <w:rPr>
            <w:rStyle w:val="a5"/>
            <w:noProof/>
            <w:color w:val="auto"/>
          </w:rPr>
          <w:t>图</w:t>
        </w:r>
        <w:r w:rsidR="006239B2" w:rsidRPr="00227E49">
          <w:rPr>
            <w:rStyle w:val="a5"/>
            <w:noProof/>
            <w:color w:val="auto"/>
          </w:rPr>
          <w:t xml:space="preserve"> 11</w:t>
        </w:r>
        <w:r w:rsidR="006239B2" w:rsidRPr="00227E49">
          <w:rPr>
            <w:rStyle w:val="a5"/>
            <w:noProof/>
            <w:color w:val="auto"/>
          </w:rPr>
          <w:t>高度变化范围过大，条纹周期</w:t>
        </w:r>
        <w:r w:rsidR="006239B2" w:rsidRPr="00227E49">
          <w:rPr>
            <w:rStyle w:val="a5"/>
            <w:noProof/>
            <w:color w:val="auto"/>
          </w:rPr>
          <w:t>L</w:t>
        </w:r>
        <w:r w:rsidR="006239B2" w:rsidRPr="00227E49">
          <w:rPr>
            <w:rStyle w:val="a5"/>
            <w:noProof/>
            <w:color w:val="auto"/>
          </w:rPr>
          <w:t>减小</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5 \h </w:instrText>
        </w:r>
        <w:r w:rsidR="006239B2" w:rsidRPr="00227E49">
          <w:rPr>
            <w:noProof/>
            <w:webHidden/>
          </w:rPr>
        </w:r>
        <w:r w:rsidR="006239B2" w:rsidRPr="00227E49">
          <w:rPr>
            <w:noProof/>
            <w:webHidden/>
          </w:rPr>
          <w:fldChar w:fldCharType="separate"/>
        </w:r>
        <w:r w:rsidR="006239B2" w:rsidRPr="00227E49">
          <w:rPr>
            <w:noProof/>
            <w:webHidden/>
          </w:rPr>
          <w:t>16</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r:id="rId21" w:anchor="_Toc9424036" w:history="1">
        <w:r w:rsidR="006239B2" w:rsidRPr="00227E49">
          <w:rPr>
            <w:rStyle w:val="a5"/>
            <w:noProof/>
            <w:color w:val="auto"/>
          </w:rPr>
          <w:t>图</w:t>
        </w:r>
        <w:r w:rsidR="006239B2" w:rsidRPr="00227E49">
          <w:rPr>
            <w:rStyle w:val="a5"/>
            <w:noProof/>
            <w:color w:val="auto"/>
          </w:rPr>
          <w:t xml:space="preserve"> 12</w:t>
        </w:r>
        <w:r w:rsidR="006239B2" w:rsidRPr="00227E49">
          <w:rPr>
            <w:rStyle w:val="a5"/>
            <w:noProof/>
            <w:color w:val="auto"/>
          </w:rPr>
          <w:t>数字相移：</w:t>
        </w:r>
        <w:r w:rsidR="006239B2" w:rsidRPr="00227E49">
          <w:rPr>
            <w:rStyle w:val="a5"/>
            <w:noProof/>
            <w:color w:val="auto"/>
          </w:rPr>
          <w:t>a)</w:t>
        </w:r>
        <w:r w:rsidR="006239B2" w:rsidRPr="00227E49">
          <w:rPr>
            <w:rStyle w:val="a5"/>
            <w:noProof/>
            <w:color w:val="auto"/>
          </w:rPr>
          <w:t>待测物体原型；</w:t>
        </w:r>
        <w:r w:rsidR="006239B2" w:rsidRPr="00227E49">
          <w:rPr>
            <w:rStyle w:val="a5"/>
            <w:noProof/>
            <w:color w:val="auto"/>
          </w:rPr>
          <w:t>b)</w:t>
        </w:r>
        <w:r w:rsidR="006239B2" w:rsidRPr="00227E49">
          <w:rPr>
            <w:rStyle w:val="a5"/>
            <w:noProof/>
            <w:color w:val="auto"/>
          </w:rPr>
          <w:t>经过物体高度分布扭曲的投影条纹；</w:t>
        </w:r>
        <w:r w:rsidR="006239B2" w:rsidRPr="00227E49">
          <w:rPr>
            <w:rStyle w:val="a5"/>
            <w:noProof/>
            <w:color w:val="auto"/>
          </w:rPr>
          <w:t>c)</w:t>
        </w:r>
        <w:r w:rsidR="006239B2" w:rsidRPr="00227E49">
          <w:rPr>
            <w:rStyle w:val="a5"/>
            <w:noProof/>
            <w:color w:val="auto"/>
          </w:rPr>
          <w:t>和同频率条纹叠加产生的含有高频噪声的莫尔图样</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6 \h </w:instrText>
        </w:r>
        <w:r w:rsidR="006239B2" w:rsidRPr="00227E49">
          <w:rPr>
            <w:noProof/>
            <w:webHidden/>
          </w:rPr>
        </w:r>
        <w:r w:rsidR="006239B2" w:rsidRPr="00227E49">
          <w:rPr>
            <w:noProof/>
            <w:webHidden/>
          </w:rPr>
          <w:fldChar w:fldCharType="separate"/>
        </w:r>
        <w:r w:rsidR="006239B2" w:rsidRPr="00227E49">
          <w:rPr>
            <w:noProof/>
            <w:webHidden/>
          </w:rPr>
          <w:t>21</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r:id="rId22" w:anchor="_Toc9424037" w:history="1">
        <w:r w:rsidR="006239B2" w:rsidRPr="00227E49">
          <w:rPr>
            <w:rStyle w:val="a5"/>
            <w:noProof/>
            <w:color w:val="auto"/>
          </w:rPr>
          <w:t>图</w:t>
        </w:r>
        <w:r w:rsidR="006239B2" w:rsidRPr="00227E49">
          <w:rPr>
            <w:rStyle w:val="a5"/>
            <w:noProof/>
            <w:color w:val="auto"/>
          </w:rPr>
          <w:t xml:space="preserve"> 13</w:t>
        </w:r>
        <w:r w:rsidR="006239B2" w:rsidRPr="00227E49">
          <w:rPr>
            <w:rStyle w:val="a5"/>
            <w:noProof/>
            <w:color w:val="auto"/>
          </w:rPr>
          <w:t>莫尔条纹和相位和初始相位关系：</w:t>
        </w:r>
        <w:r w:rsidR="006239B2" w:rsidRPr="00227E49">
          <w:rPr>
            <w:rStyle w:val="a5"/>
            <w:noProof/>
            <w:color w:val="auto"/>
          </w:rPr>
          <w:t>a)</w:t>
        </w:r>
        <m:oMath>
          <m:r>
            <m:rPr>
              <m:sty m:val="p"/>
            </m:rPr>
            <w:rPr>
              <w:rStyle w:val="a5"/>
              <w:rFonts w:ascii="Cambria Math" w:hAnsi="Cambria Math"/>
              <w:noProof/>
              <w:color w:val="auto"/>
            </w:rPr>
            <m:t>δ=0</m:t>
          </m:r>
        </m:oMath>
        <w:r w:rsidR="006239B2" w:rsidRPr="00227E49">
          <w:rPr>
            <w:rStyle w:val="a5"/>
            <w:noProof/>
            <w:color w:val="auto"/>
          </w:rPr>
          <w:t>，林肯脸鼻尖；</w:t>
        </w:r>
        <w:r w:rsidR="006239B2" w:rsidRPr="00227E49">
          <w:rPr>
            <w:rStyle w:val="a5"/>
            <w:noProof/>
            <w:color w:val="auto"/>
          </w:rPr>
          <w:t>b)</w:t>
        </w:r>
        <m:oMath>
          <m:r>
            <m:rPr>
              <m:sty m:val="p"/>
            </m:rPr>
            <w:rPr>
              <w:rStyle w:val="a5"/>
              <w:rFonts w:ascii="Cambria Math" w:hAnsi="Cambria Math"/>
              <w:noProof/>
              <w:color w:val="auto"/>
            </w:rPr>
            <m:t>δ=π</m:t>
          </m:r>
        </m:oMath>
        <w:r w:rsidR="006239B2" w:rsidRPr="00227E49">
          <w:rPr>
            <w:rStyle w:val="a5"/>
            <w:noProof/>
            <w:color w:val="auto"/>
          </w:rPr>
          <w:t>，林肯脸鼻尖；</w:t>
        </w:r>
        <w:r w:rsidR="006239B2" w:rsidRPr="00227E49">
          <w:rPr>
            <w:rStyle w:val="a5"/>
            <w:noProof/>
            <w:color w:val="auto"/>
          </w:rPr>
          <w:t>c)</w:t>
        </w:r>
        <m:oMath>
          <m:r>
            <m:rPr>
              <m:sty m:val="p"/>
            </m:rPr>
            <w:rPr>
              <w:rStyle w:val="a5"/>
              <w:rFonts w:ascii="Cambria Math" w:hAnsi="Cambria Math"/>
              <w:noProof/>
              <w:color w:val="auto"/>
            </w:rPr>
            <m:t>δ=0</m:t>
          </m:r>
        </m:oMath>
        <w:r w:rsidR="006239B2" w:rsidRPr="00227E49">
          <w:rPr>
            <w:rStyle w:val="a5"/>
            <w:noProof/>
            <w:color w:val="auto"/>
          </w:rPr>
          <w:t>，林肯脸发梢；</w:t>
        </w:r>
        <w:r w:rsidR="006239B2" w:rsidRPr="00227E49">
          <w:rPr>
            <w:rStyle w:val="a5"/>
            <w:noProof/>
            <w:color w:val="auto"/>
          </w:rPr>
          <w:t>c)</w:t>
        </w:r>
        <m:oMath>
          <m:r>
            <m:rPr>
              <m:sty m:val="p"/>
            </m:rPr>
            <w:rPr>
              <w:rStyle w:val="a5"/>
              <w:rFonts w:ascii="Cambria Math" w:hAnsi="Cambria Math"/>
              <w:noProof/>
              <w:color w:val="auto"/>
            </w:rPr>
            <m:t>δ=π</m:t>
          </m:r>
        </m:oMath>
        <w:r w:rsidR="006239B2" w:rsidRPr="00227E49">
          <w:rPr>
            <w:rStyle w:val="a5"/>
            <w:noProof/>
            <w:color w:val="auto"/>
          </w:rPr>
          <w:t>，林肯脸发梢；</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7 \h </w:instrText>
        </w:r>
        <w:r w:rsidR="006239B2" w:rsidRPr="00227E49">
          <w:rPr>
            <w:noProof/>
            <w:webHidden/>
          </w:rPr>
        </w:r>
        <w:r w:rsidR="006239B2" w:rsidRPr="00227E49">
          <w:rPr>
            <w:noProof/>
            <w:webHidden/>
          </w:rPr>
          <w:fldChar w:fldCharType="separate"/>
        </w:r>
        <w:r w:rsidR="006239B2" w:rsidRPr="00227E49">
          <w:rPr>
            <w:noProof/>
            <w:webHidden/>
          </w:rPr>
          <w:t>22</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r:id="rId23" w:anchor="_Toc9424038" w:history="1">
        <w:r w:rsidR="006239B2" w:rsidRPr="00227E49">
          <w:rPr>
            <w:rStyle w:val="a5"/>
            <w:noProof/>
            <w:color w:val="auto"/>
          </w:rPr>
          <w:t>图</w:t>
        </w:r>
        <w:r w:rsidR="006239B2" w:rsidRPr="00227E49">
          <w:rPr>
            <w:rStyle w:val="a5"/>
            <w:noProof/>
            <w:color w:val="auto"/>
          </w:rPr>
          <w:t xml:space="preserve"> 14</w:t>
        </w:r>
        <w:r w:rsidR="006239B2" w:rsidRPr="00227E49">
          <w:rPr>
            <w:rStyle w:val="a5"/>
            <w:noProof/>
            <w:color w:val="auto"/>
          </w:rPr>
          <w:t>平稳小波傅立叶滤波条纹背景：</w:t>
        </w:r>
        <w:r w:rsidR="006239B2" w:rsidRPr="00227E49">
          <w:rPr>
            <w:rStyle w:val="a5"/>
            <w:noProof/>
            <w:color w:val="auto"/>
          </w:rPr>
          <w:t>a)</w:t>
        </w:r>
        <w:r w:rsidR="006239B2" w:rsidRPr="00227E49">
          <w:rPr>
            <w:rStyle w:val="a5"/>
            <w:noProof/>
            <w:color w:val="auto"/>
          </w:rPr>
          <w:t>第三分解层水平系数；</w:t>
        </w:r>
        <w:r w:rsidR="006239B2" w:rsidRPr="00227E49">
          <w:rPr>
            <w:rStyle w:val="a5"/>
            <w:noProof/>
            <w:color w:val="auto"/>
          </w:rPr>
          <w:t>b)</w:t>
        </w:r>
        <w:r w:rsidR="006239B2" w:rsidRPr="00227E49">
          <w:rPr>
            <w:rStyle w:val="a5"/>
            <w:noProof/>
            <w:color w:val="auto"/>
          </w:rPr>
          <w:t>第三分解层经过频域高斯低通滤波后的水平系数；</w:t>
        </w:r>
        <w:r w:rsidR="006239B2" w:rsidRPr="00227E49">
          <w:rPr>
            <w:rStyle w:val="a5"/>
            <w:noProof/>
            <w:color w:val="auto"/>
          </w:rPr>
          <w:t>c) (a)</w:t>
        </w:r>
        <w:r w:rsidR="006239B2" w:rsidRPr="00227E49">
          <w:rPr>
            <w:rStyle w:val="a5"/>
            <w:noProof/>
            <w:color w:val="auto"/>
          </w:rPr>
          <w:t>中系数傅立叶变化后的频谱幅度；</w:t>
        </w:r>
        <w:r w:rsidR="006239B2" w:rsidRPr="00227E49">
          <w:rPr>
            <w:rStyle w:val="a5"/>
            <w:noProof/>
            <w:color w:val="auto"/>
          </w:rPr>
          <w:t>d)(c)</w:t>
        </w:r>
        <w:r w:rsidR="006239B2" w:rsidRPr="00227E49">
          <w:rPr>
            <w:rStyle w:val="a5"/>
            <w:noProof/>
            <w:color w:val="auto"/>
          </w:rPr>
          <w:t>中频谱经过高斯低通滤波后频谱幅度</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8 \h </w:instrText>
        </w:r>
        <w:r w:rsidR="006239B2" w:rsidRPr="00227E49">
          <w:rPr>
            <w:noProof/>
            <w:webHidden/>
          </w:rPr>
        </w:r>
        <w:r w:rsidR="006239B2" w:rsidRPr="00227E49">
          <w:rPr>
            <w:noProof/>
            <w:webHidden/>
          </w:rPr>
          <w:fldChar w:fldCharType="separate"/>
        </w:r>
        <w:r w:rsidR="006239B2" w:rsidRPr="00227E49">
          <w:rPr>
            <w:noProof/>
            <w:webHidden/>
          </w:rPr>
          <w:t>24</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r:id="rId24" w:anchor="_Toc9424039" w:history="1">
        <w:r w:rsidR="006239B2" w:rsidRPr="00227E49">
          <w:rPr>
            <w:rStyle w:val="a5"/>
            <w:noProof/>
            <w:color w:val="auto"/>
          </w:rPr>
          <w:t>图</w:t>
        </w:r>
        <w:r w:rsidR="006239B2" w:rsidRPr="00227E49">
          <w:rPr>
            <w:rStyle w:val="a5"/>
            <w:noProof/>
            <w:color w:val="auto"/>
          </w:rPr>
          <w:t xml:space="preserve"> 15</w:t>
        </w:r>
        <w:r w:rsidR="006239B2" w:rsidRPr="00227E49">
          <w:rPr>
            <w:rStyle w:val="a5"/>
            <w:noProof/>
            <w:color w:val="auto"/>
          </w:rPr>
          <w:t>平稳小波傅立叶滤波林肯脸条纹叠加图：</w:t>
        </w:r>
        <w:r w:rsidR="006239B2" w:rsidRPr="00227E49">
          <w:rPr>
            <w:rStyle w:val="a5"/>
            <w:noProof/>
            <w:color w:val="auto"/>
          </w:rPr>
          <w:t>a)</w:t>
        </w:r>
        <w:r w:rsidR="006239B2" w:rsidRPr="00227E49">
          <w:rPr>
            <w:rStyle w:val="a5"/>
            <w:noProof/>
            <w:color w:val="auto"/>
          </w:rPr>
          <w:t>第三层水平分解系数</w:t>
        </w:r>
        <w:r w:rsidR="006239B2" w:rsidRPr="00227E49">
          <w:rPr>
            <w:rStyle w:val="a5"/>
            <w:noProof/>
            <w:color w:val="auto"/>
          </w:rPr>
          <w:t>;b)</w:t>
        </w:r>
        <w:r w:rsidR="006239B2" w:rsidRPr="00227E49">
          <w:rPr>
            <w:rStyle w:val="a5"/>
            <w:noProof/>
            <w:color w:val="auto"/>
          </w:rPr>
          <w:t>滤波后第三层分解层水平系数</w:t>
        </w:r>
        <w:r w:rsidR="006239B2" w:rsidRPr="00227E49">
          <w:rPr>
            <w:rStyle w:val="a5"/>
            <w:noProof/>
            <w:color w:val="auto"/>
          </w:rPr>
          <w:t>;c) (a)</w:t>
        </w:r>
        <w:r w:rsidR="006239B2" w:rsidRPr="00227E49">
          <w:rPr>
            <w:rStyle w:val="a5"/>
            <w:noProof/>
            <w:color w:val="auto"/>
          </w:rPr>
          <w:t>中系数傅立叶变化后的频谱幅度</w:t>
        </w:r>
        <w:r w:rsidR="006239B2" w:rsidRPr="00227E49">
          <w:rPr>
            <w:rStyle w:val="a5"/>
            <w:noProof/>
            <w:color w:val="auto"/>
          </w:rPr>
          <w:t>;d) (c)</w:t>
        </w:r>
        <w:r w:rsidR="006239B2" w:rsidRPr="00227E49">
          <w:rPr>
            <w:rStyle w:val="a5"/>
            <w:noProof/>
            <w:color w:val="auto"/>
          </w:rPr>
          <w:t>中频谱经过高斯低通滤波后的频谱幅度</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9 \h </w:instrText>
        </w:r>
        <w:r w:rsidR="006239B2" w:rsidRPr="00227E49">
          <w:rPr>
            <w:noProof/>
            <w:webHidden/>
          </w:rPr>
        </w:r>
        <w:r w:rsidR="006239B2" w:rsidRPr="00227E49">
          <w:rPr>
            <w:noProof/>
            <w:webHidden/>
          </w:rPr>
          <w:fldChar w:fldCharType="separate"/>
        </w:r>
        <w:r w:rsidR="006239B2" w:rsidRPr="00227E49">
          <w:rPr>
            <w:noProof/>
            <w:webHidden/>
          </w:rPr>
          <w:t>26</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r:id="rId25" w:anchor="_Toc9424040" w:history="1">
        <w:r w:rsidR="006239B2" w:rsidRPr="00227E49">
          <w:rPr>
            <w:rStyle w:val="a5"/>
            <w:noProof/>
            <w:color w:val="auto"/>
          </w:rPr>
          <w:t>图</w:t>
        </w:r>
        <w:r w:rsidR="006239B2" w:rsidRPr="00227E49">
          <w:rPr>
            <w:rStyle w:val="a5"/>
            <w:noProof/>
            <w:color w:val="auto"/>
          </w:rPr>
          <w:t xml:space="preserve"> 16</w:t>
        </w:r>
        <w:r w:rsidR="006239B2" w:rsidRPr="00227E49">
          <w:rPr>
            <w:rStyle w:val="a5"/>
            <w:noProof/>
            <w:color w:val="auto"/>
          </w:rPr>
          <w:t>经平稳小波傅立叶滤波后的强度分布图</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40 \h </w:instrText>
        </w:r>
        <w:r w:rsidR="006239B2" w:rsidRPr="00227E49">
          <w:rPr>
            <w:noProof/>
            <w:webHidden/>
          </w:rPr>
        </w:r>
        <w:r w:rsidR="006239B2" w:rsidRPr="00227E49">
          <w:rPr>
            <w:noProof/>
            <w:webHidden/>
          </w:rPr>
          <w:fldChar w:fldCharType="separate"/>
        </w:r>
        <w:r w:rsidR="006239B2" w:rsidRPr="00227E49">
          <w:rPr>
            <w:noProof/>
            <w:webHidden/>
          </w:rPr>
          <w:t>27</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r:id="rId26" w:anchor="_Toc9424041" w:history="1">
        <w:r w:rsidR="006239B2" w:rsidRPr="00227E49">
          <w:rPr>
            <w:rStyle w:val="a5"/>
            <w:noProof/>
            <w:color w:val="auto"/>
          </w:rPr>
          <w:t>图</w:t>
        </w:r>
        <w:r w:rsidR="006239B2" w:rsidRPr="00227E49">
          <w:rPr>
            <w:rStyle w:val="a5"/>
            <w:noProof/>
            <w:color w:val="auto"/>
          </w:rPr>
          <w:t xml:space="preserve"> 17</w:t>
        </w:r>
        <w:r w:rsidR="006239B2" w:rsidRPr="00227E49">
          <w:rPr>
            <w:rStyle w:val="a5"/>
            <w:noProof/>
            <w:color w:val="auto"/>
          </w:rPr>
          <w:t>滤波参数优化</w:t>
        </w:r>
        <w:r w:rsidR="006239B2" w:rsidRPr="00227E49">
          <w:rPr>
            <w:rStyle w:val="a5"/>
            <w:noProof/>
            <w:color w:val="auto"/>
          </w:rPr>
          <w:t xml:space="preserve">, </w:t>
        </w:r>
        <w:r w:rsidR="006239B2" w:rsidRPr="00227E49">
          <w:rPr>
            <w:rStyle w:val="a5"/>
            <w:noProof/>
            <w:color w:val="auto"/>
          </w:rPr>
          <w:t>除特殊表明，参数为分解层数</w:t>
        </w:r>
        <w:r w:rsidR="006239B2" w:rsidRPr="00227E49">
          <w:rPr>
            <w:rStyle w:val="a5"/>
            <w:noProof/>
            <w:color w:val="auto"/>
          </w:rPr>
          <w:t>3</w:t>
        </w:r>
        <w:r w:rsidR="006239B2" w:rsidRPr="00227E49">
          <w:rPr>
            <w:rStyle w:val="a5"/>
            <w:noProof/>
            <w:color w:val="auto"/>
          </w:rPr>
          <w:t>，小波函数为</w:t>
        </w:r>
        <w:r w:rsidR="006239B2" w:rsidRPr="00227E49">
          <w:rPr>
            <w:rStyle w:val="a5"/>
            <w:noProof/>
            <w:color w:val="auto"/>
          </w:rPr>
          <w:t>db5</w:t>
        </w:r>
        <w:r w:rsidR="006239B2" w:rsidRPr="00227E49">
          <w:rPr>
            <w:rStyle w:val="a5"/>
            <w:noProof/>
            <w:color w:val="auto"/>
          </w:rPr>
          <w:t>，高斯低通滤波器标准差为</w:t>
        </w:r>
        <w:r w:rsidR="006239B2" w:rsidRPr="00227E49">
          <w:rPr>
            <w:rStyle w:val="a5"/>
            <w:noProof/>
            <w:color w:val="auto"/>
          </w:rPr>
          <w:t>10</w:t>
        </w:r>
        <w:r w:rsidR="006239B2" w:rsidRPr="00227E49">
          <w:rPr>
            <w:rStyle w:val="a5"/>
            <w:noProof/>
            <w:color w:val="auto"/>
          </w:rPr>
          <w:t>：</w:t>
        </w:r>
        <w:r w:rsidR="006239B2" w:rsidRPr="00227E49">
          <w:rPr>
            <w:rStyle w:val="a5"/>
            <w:noProof/>
            <w:color w:val="auto"/>
          </w:rPr>
          <w:t>a)</w:t>
        </w:r>
        <w:r w:rsidR="006239B2" w:rsidRPr="00227E49">
          <w:rPr>
            <w:rStyle w:val="a5"/>
            <w:noProof/>
            <w:color w:val="auto"/>
          </w:rPr>
          <w:t>分解层数为</w:t>
        </w:r>
        <w:r w:rsidR="006239B2" w:rsidRPr="00227E49">
          <w:rPr>
            <w:rStyle w:val="a5"/>
            <w:noProof/>
            <w:color w:val="auto"/>
          </w:rPr>
          <w:t>2</w:t>
        </w:r>
        <w:r w:rsidR="006239B2" w:rsidRPr="00227E49">
          <w:rPr>
            <w:rStyle w:val="a5"/>
            <w:noProof/>
            <w:color w:val="auto"/>
          </w:rPr>
          <w:t>，仍有高频噪声；</w:t>
        </w:r>
        <w:r w:rsidR="006239B2" w:rsidRPr="00227E49">
          <w:rPr>
            <w:rStyle w:val="a5"/>
            <w:noProof/>
            <w:color w:val="auto"/>
          </w:rPr>
          <w:t>b)</w:t>
        </w:r>
        <w:r w:rsidR="006239B2" w:rsidRPr="00227E49">
          <w:rPr>
            <w:rStyle w:val="a5"/>
            <w:noProof/>
            <w:color w:val="auto"/>
          </w:rPr>
          <w:t>分解层数为</w:t>
        </w:r>
        <w:r w:rsidR="006239B2" w:rsidRPr="00227E49">
          <w:rPr>
            <w:rStyle w:val="a5"/>
            <w:noProof/>
            <w:color w:val="auto"/>
          </w:rPr>
          <w:t>5</w:t>
        </w:r>
        <w:r w:rsidR="006239B2" w:rsidRPr="00227E49">
          <w:rPr>
            <w:rStyle w:val="a5"/>
            <w:noProof/>
            <w:color w:val="auto"/>
          </w:rPr>
          <w:t>，细节模糊；</w:t>
        </w:r>
        <w:r w:rsidR="006239B2" w:rsidRPr="00227E49">
          <w:rPr>
            <w:rStyle w:val="a5"/>
            <w:noProof/>
            <w:color w:val="auto"/>
          </w:rPr>
          <w:t>c)</w:t>
        </w:r>
        <w:r w:rsidR="006239B2" w:rsidRPr="00227E49">
          <w:rPr>
            <w:rStyle w:val="a5"/>
            <w:noProof/>
            <w:color w:val="auto"/>
          </w:rPr>
          <w:t>标准差为</w:t>
        </w:r>
        <w:r w:rsidR="006239B2" w:rsidRPr="00227E49">
          <w:rPr>
            <w:rStyle w:val="a5"/>
            <w:noProof/>
            <w:color w:val="auto"/>
          </w:rPr>
          <w:t>1000</w:t>
        </w:r>
        <w:r w:rsidR="006239B2" w:rsidRPr="00227E49">
          <w:rPr>
            <w:rStyle w:val="a5"/>
            <w:noProof/>
            <w:color w:val="auto"/>
          </w:rPr>
          <w:t>，物体边缘变形；</w:t>
        </w:r>
        <w:r w:rsidR="006239B2" w:rsidRPr="00227E49">
          <w:rPr>
            <w:rStyle w:val="a5"/>
            <w:noProof/>
            <w:color w:val="auto"/>
          </w:rPr>
          <w:t>d)</w:t>
        </w:r>
        <w:r w:rsidR="006239B2" w:rsidRPr="00227E49">
          <w:rPr>
            <w:rStyle w:val="a5"/>
            <w:noProof/>
            <w:color w:val="auto"/>
          </w:rPr>
          <w:t>标准差为</w:t>
        </w:r>
        <w:r w:rsidR="006239B2" w:rsidRPr="00227E49">
          <w:rPr>
            <w:rStyle w:val="a5"/>
            <w:noProof/>
            <w:color w:val="auto"/>
          </w:rPr>
          <w:t>1000</w:t>
        </w:r>
        <w:r w:rsidR="006239B2" w:rsidRPr="00227E49">
          <w:rPr>
            <w:rStyle w:val="a5"/>
            <w:noProof/>
            <w:color w:val="auto"/>
          </w:rPr>
          <w:t>，物体边缘变形；</w:t>
        </w:r>
        <w:r w:rsidR="006239B2" w:rsidRPr="00227E49">
          <w:rPr>
            <w:rStyle w:val="a5"/>
            <w:noProof/>
            <w:color w:val="auto"/>
          </w:rPr>
          <w:t>e)</w:t>
        </w:r>
        <w:r w:rsidR="006239B2" w:rsidRPr="00227E49">
          <w:rPr>
            <w:rStyle w:val="a5"/>
            <w:noProof/>
            <w:color w:val="auto"/>
          </w:rPr>
          <w:t>小波函</w:t>
        </w:r>
        <w:r w:rsidR="006239B2" w:rsidRPr="00227E49">
          <w:rPr>
            <w:rStyle w:val="a5"/>
            <w:noProof/>
            <w:color w:val="auto"/>
          </w:rPr>
          <w:lastRenderedPageBreak/>
          <w:t>数为</w:t>
        </w:r>
        <w:r w:rsidR="006239B2" w:rsidRPr="00227E49">
          <w:rPr>
            <w:rStyle w:val="a5"/>
            <w:noProof/>
            <w:color w:val="auto"/>
          </w:rPr>
          <w:t>db1</w:t>
        </w:r>
        <w:r w:rsidR="006239B2" w:rsidRPr="00227E49">
          <w:rPr>
            <w:rStyle w:val="a5"/>
            <w:noProof/>
            <w:color w:val="auto"/>
          </w:rPr>
          <w:t>，保留了大量高频条纹；小波函数为</w:t>
        </w:r>
        <w:r w:rsidR="006239B2" w:rsidRPr="00227E49">
          <w:rPr>
            <w:rStyle w:val="a5"/>
            <w:noProof/>
            <w:color w:val="auto"/>
          </w:rPr>
          <w:t>db8</w:t>
        </w:r>
        <w:r w:rsidR="006239B2" w:rsidRPr="00227E49">
          <w:rPr>
            <w:rStyle w:val="a5"/>
            <w:noProof/>
            <w:color w:val="auto"/>
          </w:rPr>
          <w:t>，边缘变形</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41 \h </w:instrText>
        </w:r>
        <w:r w:rsidR="006239B2" w:rsidRPr="00227E49">
          <w:rPr>
            <w:noProof/>
            <w:webHidden/>
          </w:rPr>
        </w:r>
        <w:r w:rsidR="006239B2" w:rsidRPr="00227E49">
          <w:rPr>
            <w:noProof/>
            <w:webHidden/>
          </w:rPr>
          <w:fldChar w:fldCharType="separate"/>
        </w:r>
        <w:r w:rsidR="006239B2" w:rsidRPr="00227E49">
          <w:rPr>
            <w:noProof/>
            <w:webHidden/>
          </w:rPr>
          <w:t>28</w:t>
        </w:r>
        <w:r w:rsidR="006239B2" w:rsidRPr="00227E49">
          <w:rPr>
            <w:noProof/>
            <w:webHidden/>
          </w:rPr>
          <w:fldChar w:fldCharType="end"/>
        </w:r>
      </w:hyperlink>
    </w:p>
    <w:p w:rsidR="00FC642A" w:rsidRPr="00227E49" w:rsidRDefault="00827EFF" w:rsidP="005144AA">
      <w:pPr>
        <w:spacing w:beforeLines="50" w:before="156" w:afterLines="150" w:after="468" w:line="440" w:lineRule="exact"/>
        <w:jc w:val="center"/>
        <w:rPr>
          <w:b/>
          <w:sz w:val="36"/>
          <w:szCs w:val="24"/>
        </w:rPr>
      </w:pPr>
      <w:r w:rsidRPr="00227E49">
        <w:rPr>
          <w:rStyle w:val="af4"/>
        </w:rPr>
        <w:fldChar w:fldCharType="end"/>
      </w:r>
      <w:r w:rsidR="00FC642A" w:rsidRPr="00227E49">
        <w:rPr>
          <w:rStyle w:val="af4"/>
        </w:rPr>
        <w:br w:type="page"/>
      </w:r>
      <w:r w:rsidR="00FC642A" w:rsidRPr="00227E49">
        <w:rPr>
          <w:b/>
          <w:sz w:val="36"/>
          <w:szCs w:val="24"/>
        </w:rPr>
        <w:lastRenderedPageBreak/>
        <w:t>表格清单</w:t>
      </w:r>
      <w:bookmarkEnd w:id="37"/>
      <w:bookmarkEnd w:id="38"/>
      <w:bookmarkEnd w:id="39"/>
      <w:bookmarkEnd w:id="40"/>
      <w:bookmarkEnd w:id="41"/>
      <w:bookmarkEnd w:id="42"/>
    </w:p>
    <w:p w:rsidR="006239B2" w:rsidRPr="00227E49" w:rsidRDefault="00827EFF">
      <w:pPr>
        <w:pStyle w:val="af3"/>
        <w:tabs>
          <w:tab w:val="right" w:leader="dot" w:pos="8494"/>
        </w:tabs>
        <w:rPr>
          <w:rFonts w:eastAsiaTheme="minorEastAsia"/>
          <w:noProof/>
          <w:sz w:val="21"/>
          <w:szCs w:val="22"/>
        </w:rPr>
      </w:pPr>
      <w:r w:rsidRPr="00227E49">
        <w:fldChar w:fldCharType="begin"/>
      </w:r>
      <w:r w:rsidRPr="00227E49">
        <w:instrText xml:space="preserve"> TOC \h \z \c "</w:instrText>
      </w:r>
      <w:r w:rsidRPr="00227E49">
        <w:instrText>表</w:instrText>
      </w:r>
      <w:r w:rsidRPr="00227E49">
        <w:instrText xml:space="preserve">" </w:instrText>
      </w:r>
      <w:r w:rsidRPr="00227E49">
        <w:fldChar w:fldCharType="separate"/>
      </w:r>
      <w:hyperlink w:anchor="_Toc9424042" w:history="1">
        <w:r w:rsidR="006239B2" w:rsidRPr="00227E49">
          <w:rPr>
            <w:rStyle w:val="a5"/>
            <w:noProof/>
            <w:color w:val="auto"/>
          </w:rPr>
          <w:t>表</w:t>
        </w:r>
        <w:r w:rsidR="006239B2" w:rsidRPr="00227E49">
          <w:rPr>
            <w:rStyle w:val="a5"/>
            <w:noProof/>
            <w:color w:val="auto"/>
          </w:rPr>
          <w:t xml:space="preserve"> 1 </w:t>
        </w:r>
        <w:r w:rsidR="006239B2" w:rsidRPr="00227E49">
          <w:rPr>
            <w:rStyle w:val="a5"/>
            <w:noProof/>
            <w:color w:val="auto"/>
          </w:rPr>
          <w:t>三坐标测量机和光学三维测量对比</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42 \h </w:instrText>
        </w:r>
        <w:r w:rsidR="006239B2" w:rsidRPr="00227E49">
          <w:rPr>
            <w:noProof/>
            <w:webHidden/>
          </w:rPr>
        </w:r>
        <w:r w:rsidR="006239B2" w:rsidRPr="00227E49">
          <w:rPr>
            <w:noProof/>
            <w:webHidden/>
          </w:rPr>
          <w:fldChar w:fldCharType="separate"/>
        </w:r>
        <w:r w:rsidR="006239B2" w:rsidRPr="00227E49">
          <w:rPr>
            <w:noProof/>
            <w:webHidden/>
          </w:rPr>
          <w:t>2</w:t>
        </w:r>
        <w:r w:rsidR="006239B2" w:rsidRPr="00227E49">
          <w:rPr>
            <w:noProof/>
            <w:webHidden/>
          </w:rPr>
          <w:fldChar w:fldCharType="end"/>
        </w:r>
      </w:hyperlink>
    </w:p>
    <w:p w:rsidR="006239B2" w:rsidRPr="00227E49" w:rsidRDefault="002D6B37">
      <w:pPr>
        <w:pStyle w:val="af3"/>
        <w:tabs>
          <w:tab w:val="right" w:leader="dot" w:pos="8494"/>
        </w:tabs>
        <w:rPr>
          <w:rFonts w:eastAsiaTheme="minorEastAsia"/>
          <w:noProof/>
          <w:sz w:val="21"/>
          <w:szCs w:val="22"/>
        </w:rPr>
      </w:pPr>
      <w:hyperlink w:anchor="_Toc9424043" w:history="1">
        <w:r w:rsidR="006239B2" w:rsidRPr="00227E49">
          <w:rPr>
            <w:rStyle w:val="a5"/>
            <w:noProof/>
            <w:color w:val="auto"/>
          </w:rPr>
          <w:t>表</w:t>
        </w:r>
        <w:r w:rsidR="006239B2" w:rsidRPr="00227E49">
          <w:rPr>
            <w:rStyle w:val="a5"/>
            <w:noProof/>
            <w:color w:val="auto"/>
          </w:rPr>
          <w:t xml:space="preserve"> 2</w:t>
        </w:r>
        <w:r w:rsidR="006239B2" w:rsidRPr="00227E49">
          <w:rPr>
            <w:rStyle w:val="a5"/>
            <w:noProof/>
            <w:color w:val="auto"/>
          </w:rPr>
          <w:t>常见周期函数和其单周期傅立叶展开级数</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43 \h </w:instrText>
        </w:r>
        <w:r w:rsidR="006239B2" w:rsidRPr="00227E49">
          <w:rPr>
            <w:noProof/>
            <w:webHidden/>
          </w:rPr>
        </w:r>
        <w:r w:rsidR="006239B2" w:rsidRPr="00227E49">
          <w:rPr>
            <w:noProof/>
            <w:webHidden/>
          </w:rPr>
          <w:fldChar w:fldCharType="separate"/>
        </w:r>
        <w:r w:rsidR="006239B2" w:rsidRPr="00227E49">
          <w:rPr>
            <w:noProof/>
            <w:webHidden/>
          </w:rPr>
          <w:t>8</w:t>
        </w:r>
        <w:r w:rsidR="006239B2" w:rsidRPr="00227E49">
          <w:rPr>
            <w:noProof/>
            <w:webHidden/>
          </w:rPr>
          <w:fldChar w:fldCharType="end"/>
        </w:r>
      </w:hyperlink>
    </w:p>
    <w:p w:rsidR="00FC642A" w:rsidRPr="00227E49" w:rsidRDefault="00827EFF" w:rsidP="00FC642A">
      <w:pPr>
        <w:spacing w:line="440" w:lineRule="exact"/>
        <w:sectPr w:rsidR="00FC642A" w:rsidRPr="00227E49" w:rsidSect="00E83BC3">
          <w:footerReference w:type="even" r:id="rId27"/>
          <w:pgSz w:w="11906" w:h="16838" w:code="9"/>
          <w:pgMar w:top="1440" w:right="1701" w:bottom="1440" w:left="1701" w:header="851" w:footer="851" w:gutter="0"/>
          <w:pgNumType w:start="1"/>
          <w:cols w:space="425"/>
          <w:docGrid w:type="lines" w:linePitch="312"/>
        </w:sectPr>
      </w:pPr>
      <w:r w:rsidRPr="00227E49">
        <w:fldChar w:fldCharType="end"/>
      </w:r>
    </w:p>
    <w:p w:rsidR="000447A3" w:rsidRPr="00227E49" w:rsidRDefault="000447A3" w:rsidP="00F04116">
      <w:pPr>
        <w:pStyle w:val="1"/>
        <w:spacing w:before="312" w:after="312"/>
        <w:rPr>
          <w:rFonts w:eastAsia="宋体"/>
        </w:rPr>
      </w:pPr>
      <w:bookmarkStart w:id="43" w:name="_Toc9421014"/>
      <w:bookmarkStart w:id="44" w:name="_Toc9422548"/>
      <w:r w:rsidRPr="00227E49">
        <w:rPr>
          <w:rFonts w:eastAsia="宋体"/>
        </w:rPr>
        <w:lastRenderedPageBreak/>
        <w:t>绪论</w:t>
      </w:r>
      <w:bookmarkEnd w:id="43"/>
      <w:bookmarkEnd w:id="44"/>
    </w:p>
    <w:p w:rsidR="00F04116" w:rsidRPr="00227E49" w:rsidRDefault="00F04116" w:rsidP="00F04116">
      <w:pPr>
        <w:pStyle w:val="aff8"/>
      </w:pPr>
      <w:r w:rsidRPr="00227E49">
        <w:t>为了把握数字莫尔三维测量技术的研究背景，本章对比了常用的两种三维测量方法</w:t>
      </w:r>
      <w:r w:rsidRPr="00227E49">
        <w:t>——</w:t>
      </w:r>
      <w:r w:rsidRPr="00227E49">
        <w:t>机械三维测量法和光学三维测量法，并简要介绍了两种方法的实现原理和适用场景。在对比了两种方法的优缺点后，本章第二部分介绍了数字莫尔三维测量的具体步骤和各步骤涉及的专有名词。本章最后一节介绍了数字莫尔三维测量方法的应用。</w:t>
      </w:r>
    </w:p>
    <w:p w:rsidR="000447A3" w:rsidRPr="00227E49" w:rsidRDefault="00E3398E" w:rsidP="00F04116">
      <w:pPr>
        <w:pStyle w:val="2"/>
        <w:spacing w:before="156" w:after="156"/>
        <w:rPr>
          <w:rFonts w:eastAsia="宋体"/>
        </w:rPr>
      </w:pPr>
      <w:bookmarkStart w:id="45" w:name="_Toc9065199"/>
      <w:bookmarkStart w:id="46" w:name="_Toc9421015"/>
      <w:bookmarkStart w:id="47" w:name="_Toc9422549"/>
      <w:r w:rsidRPr="00227E49">
        <w:rPr>
          <w:rFonts w:eastAsia="宋体"/>
        </w:rPr>
        <w:t>三维测量方法对比</w:t>
      </w:r>
      <w:bookmarkEnd w:id="45"/>
      <w:bookmarkEnd w:id="46"/>
      <w:bookmarkEnd w:id="47"/>
    </w:p>
    <w:p w:rsidR="00F04116" w:rsidRPr="00227E49" w:rsidRDefault="00F04116" w:rsidP="00F04116">
      <w:pPr>
        <w:pStyle w:val="aff8"/>
      </w:pPr>
      <w:r w:rsidRPr="00227E49">
        <w:t>三维测量，又称三维面形测量。根据其采用物理性质，实现方式不同，分为多种测量方案。首先，从物理机制上分类，三维测量可分为光学三维面形测量，电磁学三维面形测量</w:t>
      </w:r>
      <w:r w:rsidRPr="00227E49">
        <w:t>,</w:t>
      </w:r>
      <w:r w:rsidRPr="00227E49">
        <w:t>超声波三维面形测量，和机械三维测量。前三中方案借助被测物体在光学，电磁或超声学上的物理特性，无需接触被测物体，就可得出物体三维形貌，因此对被测物体损伤较小。这三者中，光学三维测量对被测物体的伤害更是微小。但相比之下，机械三维测量采用的一般是接触式测量方法。因此，机械三维测量，适合</w:t>
      </w:r>
      <w:r w:rsidR="003E6686" w:rsidRPr="00227E49">
        <w:t>测量如机加工件</w:t>
      </w:r>
      <w:r w:rsidRPr="00227E49">
        <w:t>不易变形</w:t>
      </w:r>
      <w:r w:rsidR="003E6686" w:rsidRPr="00227E49">
        <w:t>的被测物体</w:t>
      </w:r>
      <w:r w:rsidRPr="00227E49">
        <w:t>，在工业生产上也有广泛应用。总而言之，三维测量能适应各领域多样的测量要求，在实际生产生活中发挥着重要作用。</w:t>
      </w:r>
    </w:p>
    <w:p w:rsidR="00240EE3" w:rsidRPr="00227E49" w:rsidRDefault="00240EE3" w:rsidP="00240EE3">
      <w:pPr>
        <w:pStyle w:val="3"/>
        <w:spacing w:before="156" w:after="156"/>
        <w:rPr>
          <w:color w:val="auto"/>
        </w:rPr>
      </w:pPr>
      <w:bookmarkStart w:id="48" w:name="_Toc9421016"/>
      <w:bookmarkStart w:id="49" w:name="_Toc9422550"/>
      <w:r w:rsidRPr="00227E49">
        <w:rPr>
          <w:color w:val="auto"/>
        </w:rPr>
        <w:t>三坐标测量机</w:t>
      </w:r>
      <w:bookmarkEnd w:id="48"/>
      <w:bookmarkEnd w:id="49"/>
    </w:p>
    <w:p w:rsidR="00240EE3" w:rsidRPr="00227E49" w:rsidRDefault="003E6686" w:rsidP="00240EE3">
      <w:pPr>
        <w:pStyle w:val="aff8"/>
      </w:pPr>
      <w:r w:rsidRPr="00227E49">
        <w:t>三坐标测量机是得到广泛认可的机械三维测量方案。</w:t>
      </w:r>
      <w:r w:rsidR="00240EE3" w:rsidRPr="00227E49">
        <w:t>三</w:t>
      </w:r>
      <w:r w:rsidRPr="00227E49">
        <w:t>坐</w:t>
      </w:r>
      <w:r w:rsidR="00240EE3" w:rsidRPr="00227E49">
        <w:t>标测量机</w:t>
      </w:r>
      <w:r w:rsidRPr="00227E49">
        <w:t>工作原理：</w:t>
      </w:r>
      <w:r w:rsidR="00240EE3" w:rsidRPr="00227E49">
        <w:t>在测量平台上，建立相对坐标系后，由后端算法生成控制</w:t>
      </w:r>
      <w:r w:rsidR="00240EE3" w:rsidRPr="00227E49">
        <w:t>CNC</w:t>
      </w:r>
      <w:r w:rsidR="00240EE3" w:rsidRPr="00227E49">
        <w:t>系统带动测量头移动的</w:t>
      </w:r>
      <w:r w:rsidR="00240EE3" w:rsidRPr="00227E49">
        <w:t>G</w:t>
      </w:r>
      <w:r w:rsidR="00240EE3" w:rsidRPr="00227E49">
        <w:t>代码，并对被测物体多点接触，提取大量接触点的空间坐标。</w:t>
      </w:r>
      <w:r w:rsidRPr="00227E49">
        <w:t>根据</w:t>
      </w:r>
      <w:r w:rsidR="008676F9" w:rsidRPr="00227E49">
        <w:t>该</w:t>
      </w:r>
      <w:r w:rsidRPr="00227E49">
        <w:t>工作原理，</w:t>
      </w:r>
      <w:r w:rsidR="00240EE3" w:rsidRPr="00227E49">
        <w:t>三坐标测量机</w:t>
      </w:r>
      <w:r w:rsidRPr="00227E49">
        <w:t>需</w:t>
      </w:r>
      <w:r w:rsidR="00240EE3" w:rsidRPr="00227E49">
        <w:t>接触</w:t>
      </w:r>
      <w:r w:rsidRPr="00227E49">
        <w:t>，而且是大量接触被测物体</w:t>
      </w:r>
      <w:r w:rsidR="00240EE3" w:rsidRPr="00227E49">
        <w:t>。在</w:t>
      </w:r>
      <w:r w:rsidRPr="00227E49">
        <w:t>测量过程</w:t>
      </w:r>
      <w:r w:rsidR="00240EE3" w:rsidRPr="00227E49">
        <w:t>中，三坐标测量机的效率，（即测量同一</w:t>
      </w:r>
      <w:r w:rsidRPr="00227E49">
        <w:t>几何</w:t>
      </w:r>
      <w:r w:rsidR="00240EE3" w:rsidRPr="00227E49">
        <w:t>尺寸的物体所需时间），取决于后端控制软件生成的采样轨迹。为了在短时间内获得物体的三维信息，有学者基于样条函数等数学工具，提出</w:t>
      </w:r>
      <w:r w:rsidRPr="00227E49">
        <w:t>了</w:t>
      </w:r>
      <w:r w:rsidR="00240EE3" w:rsidRPr="00227E49">
        <w:t>改进方案，但</w:t>
      </w:r>
      <w:r w:rsidRPr="00227E49">
        <w:t>三坐标测量机的测量过程</w:t>
      </w:r>
      <w:r w:rsidR="00240EE3" w:rsidRPr="00227E49">
        <w:t>仍需要一定的时间</w:t>
      </w:r>
      <w:r w:rsidR="00101221" w:rsidRPr="00227E49">
        <w:fldChar w:fldCharType="begin"/>
      </w:r>
      <w:r w:rsidR="00101221" w:rsidRPr="00227E49">
        <w:instrText xml:space="preserve"> ADDIN EN.CITE &lt;EndNote&gt;&lt;Cite&gt;&lt;Author&gt;</w:instrText>
      </w:r>
      <w:r w:rsidR="00101221" w:rsidRPr="00227E49">
        <w:instrText>蔡海云</w:instrText>
      </w:r>
      <w:r w:rsidR="00101221" w:rsidRPr="00227E49">
        <w:instrText>&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w:instrText>
      </w:r>
      <w:r w:rsidR="00101221" w:rsidRPr="00227E49">
        <w:instrText>蔡海云</w:instrText>
      </w:r>
      <w:r w:rsidR="00101221" w:rsidRPr="00227E49">
        <w:instrText>&lt;/author&gt;&lt;/authors&gt;&lt;tertiary-authors&gt;&lt;author&gt;</w:instrText>
      </w:r>
      <w:r w:rsidR="00101221" w:rsidRPr="00227E49">
        <w:instrText>郭俊杰</w:instrText>
      </w:r>
      <w:r w:rsidR="00101221" w:rsidRPr="00227E49">
        <w:instrText>,&lt;/author&gt;&lt;author&gt;</w:instrText>
      </w:r>
      <w:r w:rsidR="00101221" w:rsidRPr="00227E49">
        <w:instrText>张琳</w:instrText>
      </w:r>
      <w:r w:rsidR="00101221" w:rsidRPr="00227E49">
        <w:instrText>,&lt;/author&gt;&lt;/tertiary-authors&gt;&lt;/contributors&gt;&lt;titles&gt;&lt;title&gt;</w:instrText>
      </w:r>
      <w:r w:rsidR="00101221" w:rsidRPr="00227E49">
        <w:instrText>三坐标机复杂曲线曲面轮廓度自适应评价方法的研究及软件开发</w:instrText>
      </w:r>
      <w:r w:rsidR="00101221" w:rsidRPr="00227E49">
        <w:instrText>&lt;/title&gt;&lt;/titles&gt;&lt;keywords&gt;&lt;keyword&gt;</w:instrText>
      </w:r>
      <w:r w:rsidR="00101221" w:rsidRPr="00227E49">
        <w:instrText>坐标测量机（</w:instrText>
      </w:r>
      <w:r w:rsidR="00101221" w:rsidRPr="00227E49">
        <w:instrText>CMM</w:instrText>
      </w:r>
      <w:r w:rsidR="00101221" w:rsidRPr="00227E49">
        <w:instrText>）</w:instrText>
      </w:r>
      <w:r w:rsidR="00101221" w:rsidRPr="00227E49">
        <w:instrText>B</w:instrText>
      </w:r>
      <w:r w:rsidR="00101221" w:rsidRPr="00227E49">
        <w:instrText>样条</w:instrText>
      </w:r>
      <w:r w:rsidR="00101221" w:rsidRPr="00227E49">
        <w:instrText>&lt;/keyword&gt;&lt;keyword&gt;</w:instrText>
      </w:r>
      <w:r w:rsidR="00101221" w:rsidRPr="00227E49">
        <w:instrText>拟合</w:instrText>
      </w:r>
      <w:r w:rsidR="00101221" w:rsidRPr="00227E49">
        <w:instrText>&lt;/keyword&gt;&lt;keyword&gt;</w:instrText>
      </w:r>
      <w:r w:rsidR="00101221" w:rsidRPr="00227E49">
        <w:instrText>半径补偿</w:instrText>
      </w:r>
      <w:r w:rsidR="00101221" w:rsidRPr="00227E49">
        <w:instrText>&lt;/keyword&gt;&lt;keyword&gt;</w:instrText>
      </w:r>
      <w:r w:rsidR="00101221" w:rsidRPr="00227E49">
        <w:instrText>轮廓度</w:instrText>
      </w:r>
      <w:r w:rsidR="00101221" w:rsidRPr="00227E49">
        <w:instrText>&lt;/keyword&gt;&lt;keyword&gt;</w:instrText>
      </w:r>
      <w:r w:rsidR="00101221" w:rsidRPr="00227E49">
        <w:instrText>圆度</w:instrText>
      </w:r>
      <w:r w:rsidR="00101221" w:rsidRPr="00227E49">
        <w:instrText>&lt;/keyword&gt;&lt;keyword&gt;</w:instrText>
      </w:r>
      <w:r w:rsidR="00101221" w:rsidRPr="00227E49">
        <w:instrText>优化算法</w:instrText>
      </w:r>
      <w:r w:rsidR="00101221" w:rsidRPr="00227E49">
        <w:instrText>&lt;/keyword&gt;&lt;/keywords&gt;&lt;dates&gt;&lt;year&gt;2000&lt;/year&gt;&lt;/dates&gt;&lt;publisher&gt;</w:instrText>
      </w:r>
      <w:r w:rsidR="00101221" w:rsidRPr="00227E49">
        <w:instrText>西安理工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00101221" w:rsidRPr="00227E49">
        <w:fldChar w:fldCharType="separate"/>
      </w:r>
      <w:r w:rsidR="00101221" w:rsidRPr="00227E49">
        <w:rPr>
          <w:noProof/>
        </w:rPr>
        <w:t>[</w:t>
      </w:r>
      <w:hyperlink w:anchor="_ENREF_1" w:tooltip="蔡海云, 2000 #123" w:history="1">
        <w:r w:rsidR="006239B2" w:rsidRPr="00227E49">
          <w:rPr>
            <w:noProof/>
          </w:rPr>
          <w:t>1</w:t>
        </w:r>
      </w:hyperlink>
      <w:r w:rsidR="00101221" w:rsidRPr="00227E49">
        <w:rPr>
          <w:noProof/>
        </w:rPr>
        <w:t>]</w:t>
      </w:r>
      <w:r w:rsidR="00101221" w:rsidRPr="00227E49">
        <w:fldChar w:fldCharType="end"/>
      </w:r>
      <w:r w:rsidR="00240EE3" w:rsidRPr="00227E49">
        <w:t>。但由于该方法使用的接触传感器为压电陶瓷等灵敏度较高的材料，</w:t>
      </w:r>
      <w:r w:rsidRPr="00227E49">
        <w:t>三坐标测量机</w:t>
      </w:r>
      <w:r w:rsidR="00240EE3" w:rsidRPr="00227E49">
        <w:t>测量精度高</w:t>
      </w:r>
      <w:r w:rsidRPr="00227E49">
        <w:t>。</w:t>
      </w:r>
      <w:r w:rsidR="00240EE3" w:rsidRPr="00227E49">
        <w:t>甚至在前沿研究</w:t>
      </w:r>
      <w:r w:rsidRPr="00227E49">
        <w:t>领域</w:t>
      </w:r>
      <w:r w:rsidR="00240EE3" w:rsidRPr="00227E49">
        <w:t>，在使用微动平台</w:t>
      </w:r>
      <w:r w:rsidRPr="00227E49">
        <w:t>和</w:t>
      </w:r>
      <w:r w:rsidR="00240EE3" w:rsidRPr="00227E49">
        <w:t>封闭试验箱</w:t>
      </w:r>
      <w:r w:rsidRPr="00227E49">
        <w:t>实验条件</w:t>
      </w:r>
      <w:r w:rsidR="00240EE3" w:rsidRPr="00227E49">
        <w:t>下，</w:t>
      </w:r>
      <w:r w:rsidRPr="00227E49">
        <w:t>三坐标</w:t>
      </w:r>
      <w:r w:rsidR="007D436C" w:rsidRPr="00227E49">
        <w:t>测量</w:t>
      </w:r>
      <w:r w:rsidRPr="00227E49">
        <w:t>机测量精度</w:t>
      </w:r>
      <w:r w:rsidR="00240EE3" w:rsidRPr="00227E49">
        <w:t>可以到达纳米级别</w:t>
      </w:r>
      <w:r w:rsidR="00101221" w:rsidRPr="00227E49">
        <w:fldChar w:fldCharType="begin"/>
      </w:r>
      <w:r w:rsidR="00101221" w:rsidRPr="00227E49">
        <w:instrText xml:space="preserve"> ADDIN EN.CITE &lt;EndNote&gt;&lt;Cite&gt;&lt;Author&gt;</w:instrText>
      </w:r>
      <w:r w:rsidR="00101221" w:rsidRPr="00227E49">
        <w:instrText>冯建</w:instrText>
      </w:r>
      <w:r w:rsidR="00101221" w:rsidRPr="00227E49">
        <w:instrText>&lt;/Author&gt;&lt;Year&gt;2016&lt;/Year&gt;&lt;RecNum&gt;110&lt;/RecNum&gt;&lt;DisplayText&gt;[2]&lt;/DisplayText&gt;&lt;record&gt;&lt;rec-number&gt;110&lt;/rec-number&gt;&lt;foreign-keys&gt;&lt;key app="EN" db-id="25ts25aeg5wpw5edwz8pv0fnx5faar95e29z" timestamp="1558275641" guid="1102b21e-bf2b-4e6a-a2b3-701de78e7415"&gt;110&lt;/key&gt;&lt;/foreign-keys&gt;&lt;ref-type name="Thesis"&gt;32&lt;/ref-type&gt;&lt;contributors&gt;&lt;authors&gt;&lt;author&gt;</w:instrText>
      </w:r>
      <w:r w:rsidR="00101221" w:rsidRPr="00227E49">
        <w:instrText>冯建</w:instrText>
      </w:r>
      <w:r w:rsidR="00101221" w:rsidRPr="00227E49">
        <w:instrText>&lt;/author&gt;&lt;/authors&gt;&lt;tertiary-authors&gt;&lt;author&gt;</w:instrText>
      </w:r>
      <w:r w:rsidR="00101221" w:rsidRPr="00227E49">
        <w:instrText>范光照</w:instrText>
      </w:r>
      <w:r w:rsidR="00101221" w:rsidRPr="00227E49">
        <w:instrText>,&lt;/author&gt;&lt;/tertiary-authors&gt;&lt;/contributors&gt;&lt;titles&gt;&lt;title&gt;</w:instrText>
      </w:r>
      <w:r w:rsidR="00101221" w:rsidRPr="00227E49">
        <w:instrText>纳米三坐标机之高精度微型环境箱研制</w:instrText>
      </w:r>
      <w:r w:rsidR="00101221" w:rsidRPr="00227E49">
        <w:instrText>&lt;/title&gt;&lt;/titles&gt;&lt;keywords&gt;&lt;keyword&gt;</w:instrText>
      </w:r>
      <w:r w:rsidR="00101221" w:rsidRPr="00227E49">
        <w:instrText>微型环境箱</w:instrText>
      </w:r>
      <w:r w:rsidR="00101221" w:rsidRPr="00227E49">
        <w:instrText>&lt;/keyword&gt;&lt;keyword&gt;</w:instrText>
      </w:r>
      <w:r w:rsidR="00101221" w:rsidRPr="00227E49">
        <w:instrText>半导体制冷片</w:instrText>
      </w:r>
      <w:r w:rsidR="00101221" w:rsidRPr="00227E49">
        <w:instrText>&lt;/keyword&gt;&lt;keyword&gt;</w:instrText>
      </w:r>
      <w:r w:rsidR="00101221" w:rsidRPr="00227E49">
        <w:instrText>高精度</w:instrText>
      </w:r>
      <w:r w:rsidR="00101221" w:rsidRPr="00227E49">
        <w:instrText>&lt;/keyword&gt;&lt;keyword&gt;</w:instrText>
      </w:r>
      <w:r w:rsidR="00101221" w:rsidRPr="00227E49">
        <w:instrText>低成本</w:instrText>
      </w:r>
      <w:r w:rsidR="00101221" w:rsidRPr="00227E49">
        <w:instrText>&lt;/keyword&gt;&lt;keyword&gt;</w:instrText>
      </w:r>
      <w:r w:rsidR="00101221" w:rsidRPr="00227E49">
        <w:instrText>纳米三坐标测量机</w:instrText>
      </w:r>
      <w:r w:rsidR="00101221" w:rsidRPr="00227E49">
        <w:instrText>&lt;/keyword&gt;&lt;/keywords&gt;&lt;dates&gt;&lt;year&gt;2016&lt;/year&gt;&lt;/dates&gt;&lt;publisher&gt;</w:instrText>
      </w:r>
      <w:r w:rsidR="00101221" w:rsidRPr="00227E49">
        <w:instrText>合肥工业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00101221" w:rsidRPr="00227E49">
        <w:fldChar w:fldCharType="separate"/>
      </w:r>
      <w:r w:rsidR="00101221" w:rsidRPr="00227E49">
        <w:rPr>
          <w:noProof/>
        </w:rPr>
        <w:t>[</w:t>
      </w:r>
      <w:hyperlink w:anchor="_ENREF_2" w:tooltip="冯建, 2016 #110" w:history="1">
        <w:r w:rsidR="006239B2" w:rsidRPr="00227E49">
          <w:rPr>
            <w:noProof/>
          </w:rPr>
          <w:t>2</w:t>
        </w:r>
      </w:hyperlink>
      <w:r w:rsidR="00101221" w:rsidRPr="00227E49">
        <w:rPr>
          <w:noProof/>
        </w:rPr>
        <w:t>]</w:t>
      </w:r>
      <w:r w:rsidR="00101221" w:rsidRPr="00227E49">
        <w:fldChar w:fldCharType="end"/>
      </w:r>
      <w:r w:rsidR="00240EE3" w:rsidRPr="00227E49">
        <w:t>。在工业生产上，三坐标测量机，采用高精度</w:t>
      </w:r>
      <w:r w:rsidR="00240EE3" w:rsidRPr="00227E49">
        <w:t>CNC</w:t>
      </w:r>
      <w:r w:rsidR="00240EE3" w:rsidRPr="00227E49">
        <w:t>系统和接触传感器，能胜任大多数机加工工件检测</w:t>
      </w:r>
      <w:r w:rsidR="00240EE3" w:rsidRPr="00227E49">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101221" w:rsidRPr="00227E49">
        <w:instrText xml:space="preserve"> ADDIN EN.CITE </w:instrText>
      </w:r>
      <w:r w:rsidR="00101221" w:rsidRPr="00227E49">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101221" w:rsidRPr="00227E49">
        <w:instrText xml:space="preserve"> ADDIN EN.CITE.DATA </w:instrText>
      </w:r>
      <w:r w:rsidR="00101221" w:rsidRPr="00227E49">
        <w:fldChar w:fldCharType="end"/>
      </w:r>
      <w:r w:rsidR="00240EE3" w:rsidRPr="00227E49">
        <w:fldChar w:fldCharType="separate"/>
      </w:r>
      <w:r w:rsidR="00101221" w:rsidRPr="00227E49">
        <w:rPr>
          <w:noProof/>
        </w:rPr>
        <w:t>[</w:t>
      </w:r>
      <w:hyperlink w:anchor="_ENREF_3" w:tooltip="刘佳, 2019 #117" w:history="1">
        <w:r w:rsidR="006239B2" w:rsidRPr="00227E49">
          <w:rPr>
            <w:noProof/>
          </w:rPr>
          <w:t>3</w:t>
        </w:r>
      </w:hyperlink>
      <w:r w:rsidR="00101221" w:rsidRPr="00227E49">
        <w:rPr>
          <w:noProof/>
        </w:rPr>
        <w:t xml:space="preserve">, </w:t>
      </w:r>
      <w:hyperlink w:anchor="_ENREF_4" w:tooltip="黄文周, 2019 #109" w:history="1">
        <w:r w:rsidR="006239B2" w:rsidRPr="00227E49">
          <w:rPr>
            <w:noProof/>
          </w:rPr>
          <w:t>4</w:t>
        </w:r>
      </w:hyperlink>
      <w:r w:rsidR="00101221" w:rsidRPr="00227E49">
        <w:rPr>
          <w:noProof/>
        </w:rPr>
        <w:t>]</w:t>
      </w:r>
      <w:r w:rsidR="00240EE3" w:rsidRPr="00227E49">
        <w:fldChar w:fldCharType="end"/>
      </w:r>
      <w:r w:rsidR="00240EE3" w:rsidRPr="00227E49">
        <w:t>和逆向三维建模</w:t>
      </w:r>
      <w:r w:rsidR="00101221" w:rsidRPr="00227E49">
        <w:fldChar w:fldCharType="begin"/>
      </w:r>
      <w:r w:rsidR="00101221" w:rsidRPr="00227E49">
        <w:instrText xml:space="preserve"> ADDIN EN.CITE &lt;EndNote&gt;&lt;Cite&gt;&lt;Author&gt;</w:instrText>
      </w:r>
      <w:r w:rsidR="00101221" w:rsidRPr="00227E49">
        <w:instrText>黄文周</w:instrText>
      </w:r>
      <w:r w:rsidR="00101221" w:rsidRPr="00227E49">
        <w:instrText>&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w:instrText>
      </w:r>
      <w:r w:rsidR="00101221" w:rsidRPr="00227E49">
        <w:instrText>黄文周</w:instrText>
      </w:r>
      <w:r w:rsidR="00101221" w:rsidRPr="00227E49">
        <w:instrText>&lt;/author&gt;&lt;author&gt;</w:instrText>
      </w:r>
      <w:r w:rsidR="00101221" w:rsidRPr="00227E49">
        <w:instrText>孙福英</w:instrText>
      </w:r>
      <w:r w:rsidR="00101221" w:rsidRPr="00227E49">
        <w:instrText>&lt;/author&gt;&lt;/authors&gt;&lt;/contributors&gt;&lt;auth-address&gt;</w:instrText>
      </w:r>
      <w:r w:rsidR="00101221" w:rsidRPr="00227E49">
        <w:instrText>沈阳工学院</w:instrText>
      </w:r>
      <w:r w:rsidR="00101221" w:rsidRPr="00227E49">
        <w:instrText>;&lt;/auth-address&gt;&lt;titles&gt;&lt;title&gt;</w:instrText>
      </w:r>
      <w:r w:rsidR="00101221" w:rsidRPr="00227E49">
        <w:instrText>三坐标测量机在轴承端盖质量检测中的应用</w:instrText>
      </w:r>
      <w:r w:rsidR="00101221" w:rsidRPr="00227E49">
        <w:instrText>&lt;/title&gt;&lt;secondary-title&gt;</w:instrText>
      </w:r>
      <w:r w:rsidR="00101221" w:rsidRPr="00227E49">
        <w:instrText>时代农机</w:instrText>
      </w:r>
      <w:r w:rsidR="00101221" w:rsidRPr="00227E49">
        <w:instrText>&lt;/secondary-title&gt;&lt;/titles&gt;&lt;periodical&gt;&lt;full-title&gt;</w:instrText>
      </w:r>
      <w:r w:rsidR="00101221" w:rsidRPr="00227E49">
        <w:instrText>时代农机</w:instrText>
      </w:r>
      <w:r w:rsidR="00101221" w:rsidRPr="00227E49">
        <w:instrText>&lt;/full-title&gt;&lt;/periodical&gt;&lt;pages&gt;54+59&lt;/pages&gt;&lt;volume&gt;46&lt;/volume&gt;&lt;number&gt;02&lt;/number&gt;&lt;keywords&gt;&lt;keyword&gt;</w:instrText>
      </w:r>
      <w:r w:rsidR="00101221" w:rsidRPr="00227E49">
        <w:instrText>三坐标测量机</w:instrText>
      </w:r>
      <w:r w:rsidR="00101221" w:rsidRPr="00227E49">
        <w:instrText>&lt;/keyword&gt;&lt;keyword&gt;</w:instrText>
      </w:r>
      <w:r w:rsidR="00101221" w:rsidRPr="00227E49">
        <w:instrText>轴承端盖</w:instrText>
      </w:r>
      <w:r w:rsidR="00101221" w:rsidRPr="00227E49">
        <w:instrText>&lt;/keyword&gt;&lt;keyword&gt;</w:instrText>
      </w:r>
      <w:r w:rsidR="00101221" w:rsidRPr="00227E49">
        <w:instrText>几何元素</w:instrText>
      </w:r>
      <w:r w:rsidR="00101221" w:rsidRPr="00227E49">
        <w:instrText>&lt;/keyword&gt;&lt;/keywords&gt;&lt;dates&gt;&lt;year&gt;2019&lt;/year&gt;&lt;/dates&gt;&lt;isbn&gt;2095-980X&lt;/isbn&gt;&lt;call-num&gt;43-1525/S&lt;/call-num&gt;&lt;urls&gt;&lt;/urls&gt;&lt;remote-database-provider&gt;Cnki&lt;/remote-database-provider&gt;&lt;/record&gt;&lt;/Cite&gt;&lt;/EndNote&gt;</w:instrText>
      </w:r>
      <w:r w:rsidR="00101221" w:rsidRPr="00227E49">
        <w:fldChar w:fldCharType="separate"/>
      </w:r>
      <w:r w:rsidR="00101221" w:rsidRPr="00227E49">
        <w:rPr>
          <w:noProof/>
        </w:rPr>
        <w:t>[</w:t>
      </w:r>
      <w:hyperlink w:anchor="_ENREF_4" w:tooltip="黄文周, 2019 #109" w:history="1">
        <w:r w:rsidR="006239B2" w:rsidRPr="00227E49">
          <w:rPr>
            <w:noProof/>
          </w:rPr>
          <w:t>4</w:t>
        </w:r>
      </w:hyperlink>
      <w:r w:rsidR="00101221" w:rsidRPr="00227E49">
        <w:rPr>
          <w:noProof/>
        </w:rPr>
        <w:t>]</w:t>
      </w:r>
      <w:r w:rsidR="00101221" w:rsidRPr="00227E49">
        <w:fldChar w:fldCharType="end"/>
      </w:r>
      <w:r w:rsidR="00240EE3" w:rsidRPr="00227E49">
        <w:t>。但是，该方案有以</w:t>
      </w:r>
      <w:r w:rsidR="00240EE3" w:rsidRPr="00227E49">
        <w:lastRenderedPageBreak/>
        <w:t>下局限性：受到测量平台和</w:t>
      </w:r>
      <w:r w:rsidR="00240EE3" w:rsidRPr="00227E49">
        <w:t>CNC</w:t>
      </w:r>
      <w:r w:rsidR="00240EE3" w:rsidRPr="00227E49">
        <w:t>系统运动范围的约束，量程相对有限；需要和物体接触，无法测量易变形，运动中</w:t>
      </w:r>
      <w:r w:rsidRPr="00227E49">
        <w:t>的被测</w:t>
      </w:r>
      <w:r w:rsidR="00240EE3" w:rsidRPr="00227E49">
        <w:t>物体；虽然</w:t>
      </w:r>
      <w:r w:rsidR="007D436C" w:rsidRPr="00227E49">
        <w:t>三坐标测量机，</w:t>
      </w:r>
      <w:r w:rsidR="00240EE3" w:rsidRPr="00227E49">
        <w:t>由于机加工零件少有不规则曲面</w:t>
      </w:r>
      <w:r w:rsidR="007D436C" w:rsidRPr="00227E49">
        <w:t>，</w:t>
      </w:r>
      <w:r w:rsidR="00240EE3" w:rsidRPr="00227E49">
        <w:t>能胜任一般工业检测</w:t>
      </w:r>
      <w:r w:rsidR="00101221" w:rsidRPr="00227E49">
        <w:fldChar w:fldCharType="begin"/>
      </w:r>
      <w:r w:rsidR="00101221" w:rsidRPr="00227E49">
        <w:instrText xml:space="preserve"> ADDIN EN.CITE &lt;EndNote&gt;&lt;Cite&gt;&lt;Author&gt;</w:instrText>
      </w:r>
      <w:r w:rsidR="00101221" w:rsidRPr="00227E49">
        <w:instrText>蔡海云</w:instrText>
      </w:r>
      <w:r w:rsidR="00101221" w:rsidRPr="00227E49">
        <w:instrText>&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w:instrText>
      </w:r>
      <w:r w:rsidR="00101221" w:rsidRPr="00227E49">
        <w:instrText>蔡海云</w:instrText>
      </w:r>
      <w:r w:rsidR="00101221" w:rsidRPr="00227E49">
        <w:instrText>&lt;/author&gt;&lt;/authors&gt;&lt;tertiary-authors&gt;&lt;author&gt;</w:instrText>
      </w:r>
      <w:r w:rsidR="00101221" w:rsidRPr="00227E49">
        <w:instrText>郭俊杰</w:instrText>
      </w:r>
      <w:r w:rsidR="00101221" w:rsidRPr="00227E49">
        <w:instrText>,&lt;/author&gt;&lt;author&gt;</w:instrText>
      </w:r>
      <w:r w:rsidR="00101221" w:rsidRPr="00227E49">
        <w:instrText>张琳</w:instrText>
      </w:r>
      <w:r w:rsidR="00101221" w:rsidRPr="00227E49">
        <w:instrText>,&lt;/author&gt;&lt;/tertiary-authors&gt;&lt;/contributors&gt;&lt;titles&gt;&lt;title&gt;</w:instrText>
      </w:r>
      <w:r w:rsidR="00101221" w:rsidRPr="00227E49">
        <w:instrText>三坐标机复杂曲线曲面轮廓度自适应评价方法的研究及软件开发</w:instrText>
      </w:r>
      <w:r w:rsidR="00101221" w:rsidRPr="00227E49">
        <w:instrText>&lt;/title&gt;&lt;/titles&gt;&lt;keywords&gt;&lt;keyword&gt;</w:instrText>
      </w:r>
      <w:r w:rsidR="00101221" w:rsidRPr="00227E49">
        <w:instrText>坐标测量机（</w:instrText>
      </w:r>
      <w:r w:rsidR="00101221" w:rsidRPr="00227E49">
        <w:instrText>CMM</w:instrText>
      </w:r>
      <w:r w:rsidR="00101221" w:rsidRPr="00227E49">
        <w:instrText>）</w:instrText>
      </w:r>
      <w:r w:rsidR="00101221" w:rsidRPr="00227E49">
        <w:instrText>B</w:instrText>
      </w:r>
      <w:r w:rsidR="00101221" w:rsidRPr="00227E49">
        <w:instrText>样条</w:instrText>
      </w:r>
      <w:r w:rsidR="00101221" w:rsidRPr="00227E49">
        <w:instrText>&lt;/keyword&gt;&lt;keyword&gt;</w:instrText>
      </w:r>
      <w:r w:rsidR="00101221" w:rsidRPr="00227E49">
        <w:instrText>拟合</w:instrText>
      </w:r>
      <w:r w:rsidR="00101221" w:rsidRPr="00227E49">
        <w:instrText>&lt;/keyword&gt;&lt;keyword&gt;</w:instrText>
      </w:r>
      <w:r w:rsidR="00101221" w:rsidRPr="00227E49">
        <w:instrText>半径补偿</w:instrText>
      </w:r>
      <w:r w:rsidR="00101221" w:rsidRPr="00227E49">
        <w:instrText>&lt;/keyword&gt;&lt;keyword&gt;</w:instrText>
      </w:r>
      <w:r w:rsidR="00101221" w:rsidRPr="00227E49">
        <w:instrText>轮廓度</w:instrText>
      </w:r>
      <w:r w:rsidR="00101221" w:rsidRPr="00227E49">
        <w:instrText>&lt;/keyword&gt;&lt;keyword&gt;</w:instrText>
      </w:r>
      <w:r w:rsidR="00101221" w:rsidRPr="00227E49">
        <w:instrText>圆度</w:instrText>
      </w:r>
      <w:r w:rsidR="00101221" w:rsidRPr="00227E49">
        <w:instrText>&lt;/keyword&gt;&lt;keyword&gt;</w:instrText>
      </w:r>
      <w:r w:rsidR="00101221" w:rsidRPr="00227E49">
        <w:instrText>优化算法</w:instrText>
      </w:r>
      <w:r w:rsidR="00101221" w:rsidRPr="00227E49">
        <w:instrText>&lt;/keyword&gt;&lt;/keywords&gt;&lt;dates&gt;&lt;year&gt;2000&lt;/year&gt;&lt;/dates&gt;&lt;publisher&gt;</w:instrText>
      </w:r>
      <w:r w:rsidR="00101221" w:rsidRPr="00227E49">
        <w:instrText>西安理工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00101221" w:rsidRPr="00227E49">
        <w:fldChar w:fldCharType="separate"/>
      </w:r>
      <w:r w:rsidR="00101221" w:rsidRPr="00227E49">
        <w:rPr>
          <w:noProof/>
        </w:rPr>
        <w:t>[</w:t>
      </w:r>
      <w:hyperlink w:anchor="_ENREF_1" w:tooltip="蔡海云, 2000 #123" w:history="1">
        <w:r w:rsidR="006239B2" w:rsidRPr="00227E49">
          <w:rPr>
            <w:noProof/>
          </w:rPr>
          <w:t>1</w:t>
        </w:r>
      </w:hyperlink>
      <w:r w:rsidR="00101221" w:rsidRPr="00227E49">
        <w:rPr>
          <w:noProof/>
        </w:rPr>
        <w:t>]</w:t>
      </w:r>
      <w:r w:rsidR="00101221" w:rsidRPr="00227E49">
        <w:fldChar w:fldCharType="end"/>
      </w:r>
      <w:r w:rsidR="00240EE3" w:rsidRPr="00227E49">
        <w:t>，但</w:t>
      </w:r>
      <w:r w:rsidR="007D436C" w:rsidRPr="00227E49">
        <w:t>该方法仍然</w:t>
      </w:r>
      <w:r w:rsidR="00240EE3" w:rsidRPr="00227E49">
        <w:t>不适用于复杂曲面的三维测量。</w:t>
      </w:r>
    </w:p>
    <w:p w:rsidR="007D436C" w:rsidRPr="00227E49" w:rsidRDefault="007D436C" w:rsidP="007D436C">
      <w:pPr>
        <w:pStyle w:val="af1"/>
      </w:pPr>
      <w:bookmarkStart w:id="50" w:name="_Toc9424042"/>
      <w:r w:rsidRPr="00227E49">
        <w:t>表</w:t>
      </w:r>
      <w:r w:rsidRPr="00227E49">
        <w:t xml:space="preserve"> </w:t>
      </w:r>
      <w:r w:rsidR="00DD5465" w:rsidRPr="00227E49">
        <w:fldChar w:fldCharType="begin"/>
      </w:r>
      <w:r w:rsidR="00DD5465" w:rsidRPr="00227E49">
        <w:instrText xml:space="preserve"> SEQ </w:instrText>
      </w:r>
      <w:r w:rsidR="00DD5465" w:rsidRPr="00227E49">
        <w:instrText>表</w:instrText>
      </w:r>
      <w:r w:rsidR="00DD5465" w:rsidRPr="00227E49">
        <w:instrText xml:space="preserve"> \* ARABIC </w:instrText>
      </w:r>
      <w:r w:rsidR="00DD5465" w:rsidRPr="00227E49">
        <w:fldChar w:fldCharType="separate"/>
      </w:r>
      <w:r w:rsidR="00DD5465" w:rsidRPr="00227E49">
        <w:rPr>
          <w:noProof/>
        </w:rPr>
        <w:t>1</w:t>
      </w:r>
      <w:r w:rsidR="00DD5465" w:rsidRPr="00227E49">
        <w:fldChar w:fldCharType="end"/>
      </w:r>
      <w:r w:rsidRPr="00227E49">
        <w:t xml:space="preserve"> </w:t>
      </w:r>
      <w:r w:rsidRPr="00227E49">
        <w:t>三坐标测量机和光学三维测量对比</w:t>
      </w:r>
      <w:bookmarkEnd w:id="50"/>
    </w:p>
    <w:tbl>
      <w:tblPr>
        <w:tblW w:w="8780" w:type="dxa"/>
        <w:tblCellMar>
          <w:left w:w="0" w:type="dxa"/>
          <w:right w:w="0" w:type="dxa"/>
        </w:tblCellMar>
        <w:tblLook w:val="0600" w:firstRow="0" w:lastRow="0" w:firstColumn="0" w:lastColumn="0" w:noHBand="1" w:noVBand="1"/>
      </w:tblPr>
      <w:tblGrid>
        <w:gridCol w:w="1600"/>
        <w:gridCol w:w="4160"/>
        <w:gridCol w:w="3020"/>
      </w:tblGrid>
      <w:tr w:rsidR="007D436C" w:rsidRPr="00227E49" w:rsidTr="00290C7A">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光学三维测量</w:t>
            </w:r>
          </w:p>
        </w:tc>
      </w:tr>
      <w:tr w:rsidR="007D436C" w:rsidRPr="00227E49" w:rsidTr="00290C7A">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无需安装，移动设备需校准</w:t>
            </w:r>
          </w:p>
        </w:tc>
      </w:tr>
      <w:tr w:rsidR="007D436C" w:rsidRPr="00227E49"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坚硬</w:t>
            </w:r>
            <w:r w:rsidRPr="00227E49">
              <w:rPr>
                <w:rFonts w:hAnsi="Times New Roman"/>
              </w:rPr>
              <w:t xml:space="preserve"> </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漫反射</w:t>
            </w:r>
          </w:p>
        </w:tc>
      </w:tr>
      <w:tr w:rsidR="007D436C" w:rsidRPr="00227E49"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固定，由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较大，有投影图样和设备分辨率决定</w:t>
            </w:r>
          </w:p>
        </w:tc>
      </w:tr>
      <w:tr w:rsidR="007D436C" w:rsidRPr="00227E49"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前期路径规划，</w:t>
            </w:r>
            <w:r w:rsidRPr="00227E49">
              <w:rPr>
                <w:rFonts w:hAnsi="Times New Roman"/>
              </w:rPr>
              <w:t>NP</w:t>
            </w:r>
            <w:r w:rsidRPr="00227E49">
              <w:rPr>
                <w:rFonts w:hAnsi="Times New Roman"/>
              </w:rPr>
              <w:t>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后期图像处理，可借助</w:t>
            </w:r>
            <w:r w:rsidRPr="00227E49">
              <w:rPr>
                <w:rFonts w:hAnsi="Times New Roman"/>
              </w:rPr>
              <w:t>GPU</w:t>
            </w:r>
            <w:r w:rsidRPr="00227E49">
              <w:rPr>
                <w:rFonts w:hAnsi="Times New Roman"/>
              </w:rPr>
              <w:t>并行处理</w:t>
            </w:r>
          </w:p>
        </w:tc>
      </w:tr>
      <w:tr w:rsidR="007D436C" w:rsidRPr="00227E49" w:rsidTr="00290C7A">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较昂贵，但设备普及</w:t>
            </w:r>
          </w:p>
        </w:tc>
      </w:tr>
      <w:tr w:rsidR="007D436C" w:rsidRPr="00227E49"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部分方案，可随意移动</w:t>
            </w:r>
          </w:p>
        </w:tc>
      </w:tr>
      <w:tr w:rsidR="007D436C" w:rsidRPr="00227E49" w:rsidTr="00290C7A">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还原三维模型，精度差</w:t>
            </w:r>
          </w:p>
        </w:tc>
      </w:tr>
      <w:tr w:rsidR="007D436C" w:rsidRPr="00227E49" w:rsidTr="00290C7A">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rPr>
                <w:rFonts w:hAnsi="Times New Roman"/>
              </w:rPr>
            </w:pPr>
            <w:r w:rsidRPr="00227E49">
              <w:rPr>
                <w:rFonts w:hAnsi="Times New Roman"/>
              </w:rPr>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c"/>
              <w:keepNext/>
              <w:rPr>
                <w:rFonts w:hAnsi="Times New Roman"/>
              </w:rPr>
            </w:pPr>
            <w:r w:rsidRPr="00227E49">
              <w:rPr>
                <w:rFonts w:hAnsi="Times New Roman"/>
              </w:rPr>
              <w:t>测量时间短，处理时间较长</w:t>
            </w:r>
          </w:p>
        </w:tc>
      </w:tr>
    </w:tbl>
    <w:p w:rsidR="007D436C" w:rsidRPr="00227E49" w:rsidRDefault="007D436C" w:rsidP="007D436C">
      <w:pPr>
        <w:pStyle w:val="3"/>
        <w:spacing w:before="156" w:after="156"/>
        <w:rPr>
          <w:color w:val="auto"/>
        </w:rPr>
      </w:pPr>
      <w:bookmarkStart w:id="51" w:name="_Toc9421017"/>
      <w:bookmarkStart w:id="52" w:name="_Toc9422551"/>
      <w:r w:rsidRPr="00227E49">
        <w:rPr>
          <w:color w:val="auto"/>
        </w:rPr>
        <w:t>光学三维测量</w:t>
      </w:r>
      <w:bookmarkEnd w:id="51"/>
      <w:bookmarkEnd w:id="52"/>
    </w:p>
    <w:p w:rsidR="007D436C" w:rsidRPr="00227E49" w:rsidRDefault="007D436C" w:rsidP="007D436C">
      <w:pPr>
        <w:pStyle w:val="aff8"/>
      </w:pPr>
      <w:r w:rsidRPr="00227E49">
        <w:t>与三坐标测量机方案所采取的接触式，机械式的测量方式不同，光学三维测量方案将作有一定调制作用的图样投射到待测表面，采集图像后，利用电脑后端处理算法，还原被测表面高度分布。目前光学三维测量的成像方法包括，条纹调制，格状调制，连续变化函数调制和多次投影法等</w:t>
      </w:r>
      <w:r w:rsidR="00101221" w:rsidRPr="00227E49">
        <w:fldChar w:fldCharType="begin"/>
      </w:r>
      <w:r w:rsidR="00101221"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rPr>
          <w:noProof/>
        </w:rPr>
        <w:t>[</w:t>
      </w:r>
      <w:hyperlink w:anchor="_ENREF_5" w:tooltip="Amidror, 2010 #101" w:history="1">
        <w:r w:rsidR="006239B2" w:rsidRPr="00227E49">
          <w:rPr>
            <w:noProof/>
          </w:rPr>
          <w:t>5</w:t>
        </w:r>
      </w:hyperlink>
      <w:r w:rsidR="00101221" w:rsidRPr="00227E49">
        <w:rPr>
          <w:noProof/>
        </w:rPr>
        <w:t>]</w:t>
      </w:r>
      <w:r w:rsidR="00101221" w:rsidRPr="00227E49">
        <w:fldChar w:fldCharType="end"/>
      </w:r>
      <w:r w:rsidRPr="00227E49">
        <w:t>。根据使用的成像方法，设计方案和测量目的不同，光学三维测量需选择的不同的设备和后端处理算法。例如，在测量过程中，如果被测物体运动或变形速度缓慢，数字莫尔三维测量方法需要普通相机和投影仪即可完成测量任务。但当待测物体移动速度较快时，则需要使用高速相机和较高刷新频率的投影仪</w:t>
      </w:r>
      <w:r w:rsidR="00101221" w:rsidRPr="00227E49">
        <w:fldChar w:fldCharType="begin"/>
      </w:r>
      <w:r w:rsidR="006239B2"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6239B2" w:rsidRPr="00227E49">
        <w:rPr>
          <w:noProof/>
        </w:rPr>
        <w:t>[</w:t>
      </w:r>
      <w:hyperlink w:anchor="_ENREF_5" w:tooltip="Amidror, 2010 #101" w:history="1">
        <w:r w:rsidR="006239B2" w:rsidRPr="00227E49">
          <w:rPr>
            <w:noProof/>
          </w:rPr>
          <w:t>6</w:t>
        </w:r>
      </w:hyperlink>
      <w:r w:rsidR="006239B2" w:rsidRPr="00227E49">
        <w:rPr>
          <w:noProof/>
        </w:rPr>
        <w:t>]</w:t>
      </w:r>
      <w:r w:rsidR="00101221" w:rsidRPr="00227E49">
        <w:fldChar w:fldCharType="end"/>
      </w:r>
      <w:r w:rsidRPr="00227E49">
        <w:t>。对比三坐标测量机方案来看，光学三维测量方案，量程相对较大，设备简单，成本低廉，可测量柔软和移动中物体。</w:t>
      </w:r>
    </w:p>
    <w:p w:rsidR="007D436C" w:rsidRPr="00227E49" w:rsidRDefault="007D436C" w:rsidP="007D436C">
      <w:pPr>
        <w:pStyle w:val="2"/>
        <w:spacing w:before="156" w:after="156"/>
        <w:rPr>
          <w:rFonts w:eastAsia="宋体"/>
        </w:rPr>
      </w:pPr>
      <w:bookmarkStart w:id="53" w:name="_Toc9065202"/>
      <w:bookmarkStart w:id="54" w:name="_Toc9421018"/>
      <w:bookmarkStart w:id="55" w:name="_Toc9422552"/>
      <w:r w:rsidRPr="00227E49">
        <w:rPr>
          <w:rFonts w:eastAsia="宋体"/>
        </w:rPr>
        <w:t>数字莫尔三维测量方法过程</w:t>
      </w:r>
      <w:bookmarkEnd w:id="53"/>
      <w:bookmarkEnd w:id="54"/>
      <w:bookmarkEnd w:id="55"/>
    </w:p>
    <w:p w:rsidR="007D436C" w:rsidRPr="00227E49" w:rsidRDefault="00697587" w:rsidP="007D436C">
      <w:pPr>
        <w:pStyle w:val="aff8"/>
      </w:pPr>
      <w:r w:rsidRPr="00227E49">
        <w:rPr>
          <w:noProof/>
        </w:rPr>
        <w:lastRenderedPageBreak/>
        <mc:AlternateContent>
          <mc:Choice Requires="wpg">
            <w:drawing>
              <wp:anchor distT="0" distB="0" distL="114300" distR="114300" simplePos="0" relativeHeight="251615232" behindDoc="0" locked="0" layoutInCell="1" allowOverlap="1" wp14:anchorId="108F87F6" wp14:editId="6D5F9AF1">
                <wp:simplePos x="0" y="0"/>
                <wp:positionH relativeFrom="column">
                  <wp:posOffset>1782445</wp:posOffset>
                </wp:positionH>
                <wp:positionV relativeFrom="paragraph">
                  <wp:posOffset>0</wp:posOffset>
                </wp:positionV>
                <wp:extent cx="2476500" cy="2539365"/>
                <wp:effectExtent l="0" t="0" r="0" b="0"/>
                <wp:wrapTopAndBottom/>
                <wp:docPr id="139" name="组合 139"/>
                <wp:cNvGraphicFramePr/>
                <a:graphic xmlns:a="http://schemas.openxmlformats.org/drawingml/2006/main">
                  <a:graphicData uri="http://schemas.microsoft.com/office/word/2010/wordprocessingGroup">
                    <wpg:wgp>
                      <wpg:cNvGrpSpPr/>
                      <wpg:grpSpPr>
                        <a:xfrm>
                          <a:off x="0" y="0"/>
                          <a:ext cx="2476500" cy="2539365"/>
                          <a:chOff x="0" y="0"/>
                          <a:chExt cx="2476500" cy="2539365"/>
                        </a:xfrm>
                      </wpg:grpSpPr>
                      <pic:pic xmlns:pic="http://schemas.openxmlformats.org/drawingml/2006/picture">
                        <pic:nvPicPr>
                          <pic:cNvPr id="5" name="图片 5"/>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wps:wsp>
                        <wps:cNvPr id="4" name="文本框 4"/>
                        <wps:cNvSpPr txBox="1"/>
                        <wps:spPr>
                          <a:xfrm>
                            <a:off x="0" y="2143125"/>
                            <a:ext cx="2476500" cy="396240"/>
                          </a:xfrm>
                          <a:prstGeom prst="rect">
                            <a:avLst/>
                          </a:prstGeom>
                          <a:solidFill>
                            <a:prstClr val="white"/>
                          </a:solidFill>
                          <a:ln>
                            <a:noFill/>
                          </a:ln>
                        </wps:spPr>
                        <wps:txbx>
                          <w:txbxContent>
                            <w:p w:rsidR="0013156C" w:rsidRPr="007D436C" w:rsidRDefault="0013156C" w:rsidP="007D436C">
                              <w:pPr>
                                <w:pStyle w:val="af1"/>
                              </w:pPr>
                              <w:bookmarkStart w:id="56" w:name="_Toc9424025"/>
                              <w:r w:rsidRPr="007D436C">
                                <w:t>图</w:t>
                              </w:r>
                              <w:r w:rsidRPr="007D436C">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436C">
                                <w:rPr>
                                  <w:rFonts w:hint="eastAsia"/>
                                </w:rPr>
                                <w:t>数字莫尔三维测量流程图</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08F87F6" id="组合 139" o:spid="_x0000_s1026" style="position:absolute;left:0;text-align:left;margin-left:140.35pt;margin-top:0;width:195pt;height:199.95pt;z-index:251615232" coordsize="24765,25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 o:spid="_x0000_s1027" type="#_x0000_t75" style="position:absolute;width:24765;height:20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">
                  <v:imagedata r:id="rId29" o:title=""/>
                </v:shape>
                <v:shapetype id="_x0000_t202" coordsize="21600,21600" o:spt="202" path="m,l,21600r21600,l21600,xe">
                  <v:stroke joinstyle="miter"/>
                  <v:path gradientshapeok="t" o:connecttype="rect"/>
                </v:shapetype>
                <v:shape id="文本框 4" o:spid="_x0000_s1028" type="#_x0000_t202" style="position:absolute;top:21431;width:24765;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rsidR="0013156C" w:rsidRPr="007D436C" w:rsidRDefault="0013156C" w:rsidP="007D436C">
                        <w:pPr>
                          <w:pStyle w:val="af1"/>
                        </w:pPr>
                        <w:bookmarkStart w:id="57" w:name="_Toc9424025"/>
                        <w:r w:rsidRPr="007D436C">
                          <w:t>图</w:t>
                        </w:r>
                        <w:r w:rsidRPr="007D436C">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436C">
                          <w:rPr>
                            <w:rFonts w:hint="eastAsia"/>
                          </w:rPr>
                          <w:t>数字莫尔三维测量流程图</w:t>
                        </w:r>
                        <w:bookmarkEnd w:id="57"/>
                      </w:p>
                    </w:txbxContent>
                  </v:textbox>
                </v:shape>
                <w10:wrap type="topAndBottom"/>
              </v:group>
            </w:pict>
          </mc:Fallback>
        </mc:AlternateContent>
      </w:r>
    </w:p>
    <w:p w:rsidR="007D436C" w:rsidRPr="00227E49" w:rsidRDefault="007D436C" w:rsidP="007D436C">
      <w:pPr>
        <w:pStyle w:val="aff8"/>
      </w:pPr>
      <w:r w:rsidRPr="00227E49">
        <w:t>数字莫尔三维测量，将传统莫尔测量</w:t>
      </w:r>
      <w:r w:rsidR="00041ED2" w:rsidRPr="00227E49">
        <w:t>中，</w:t>
      </w:r>
      <w:r w:rsidRPr="00227E49">
        <w:t>产生莫尔图样的过程和由该莫尔图样得出所测表面三维模型的过程，转移到计算机后端处理。在传统莫尔测量方法中，</w:t>
      </w:r>
      <w:r w:rsidRPr="00227E49">
        <w:t xml:space="preserve"> </w:t>
      </w:r>
      <w:r w:rsidRPr="00227E49">
        <w:t>需要投影光栅和参考光栅重合</w:t>
      </w:r>
      <w:r w:rsidR="00041ED2" w:rsidRPr="00227E49">
        <w:t>，在被测物体上形成与</w:t>
      </w:r>
      <w:r w:rsidRPr="00227E49">
        <w:t>等高线对应的莫尔图样</w:t>
      </w:r>
      <w:r w:rsidR="00101221" w:rsidRPr="00227E49">
        <w:fldChar w:fldCharType="begin"/>
      </w:r>
      <w:r w:rsidR="006239B2"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6239B2" w:rsidRPr="00227E49">
        <w:rPr>
          <w:noProof/>
        </w:rPr>
        <w:t>[7]</w:t>
      </w:r>
      <w:r w:rsidR="00101221" w:rsidRPr="00227E49">
        <w:fldChar w:fldCharType="end"/>
      </w:r>
      <w:r w:rsidRPr="00227E49">
        <w:t>。而在数字莫尔测量方法中，投影光栅被投影仪的数字光处理芯片代替，直接将莫尔图样投影到被测物体上，然后由数码相机的</w:t>
      </w:r>
      <w:r w:rsidRPr="00227E49">
        <w:t>CCD</w:t>
      </w:r>
      <w:r w:rsidRPr="00227E49">
        <w:t>传感器捕捉图片，最后利用电脑程序，将和投影条纹同频率但是不同初始相位的条纹图样重合，形成莫尔条纹。使用后端处理算法</w:t>
      </w:r>
      <w:r w:rsidR="00041ED2" w:rsidRPr="00227E49">
        <w:t>，</w:t>
      </w:r>
      <w:r w:rsidRPr="00227E49">
        <w:t>叠加</w:t>
      </w:r>
      <w:r w:rsidR="00041ED2" w:rsidRPr="00227E49">
        <w:t>同周期</w:t>
      </w:r>
      <w:r w:rsidRPr="00227E49">
        <w:t>条纹</w:t>
      </w:r>
      <w:r w:rsidR="00041ED2" w:rsidRPr="00227E49">
        <w:t>图样</w:t>
      </w:r>
      <w:r w:rsidRPr="00227E49">
        <w:t>和被物体高度信息扭曲的条纹图样，产生莫尔条纹的过程，称为数字相移。</w:t>
      </w:r>
      <w:r w:rsidR="00041ED2" w:rsidRPr="00227E49">
        <w:t>经</w:t>
      </w:r>
      <w:r w:rsidRPr="00227E49">
        <w:t>过数字相移得到的莫尔图样，不仅包含有</w:t>
      </w:r>
      <w:r w:rsidR="0011018A" w:rsidRPr="00227E49">
        <w:t>所</w:t>
      </w:r>
      <w:r w:rsidRPr="00227E49">
        <w:t>需的等高线，还</w:t>
      </w:r>
      <w:r w:rsidR="00041ED2" w:rsidRPr="00227E49">
        <w:t>含有</w:t>
      </w:r>
      <w:r w:rsidRPr="00227E49">
        <w:t>调制物体高度信息的高频条纹。为了得到单一高</w:t>
      </w:r>
      <w:r w:rsidR="00041ED2" w:rsidRPr="00227E49">
        <w:t>度</w:t>
      </w:r>
      <w:r w:rsidRPr="00227E49">
        <w:t>信息，数字相移的图像要进一步滤波。</w:t>
      </w:r>
      <w:r w:rsidR="00041ED2" w:rsidRPr="00227E49">
        <w:t>去除由</w:t>
      </w:r>
      <w:r w:rsidRPr="00227E49">
        <w:t>数字相移得到图像</w:t>
      </w:r>
      <w:r w:rsidR="00041ED2" w:rsidRPr="00227E49">
        <w:t>中的</w:t>
      </w:r>
      <w:r w:rsidRPr="00227E49">
        <w:t>高频噪声的方法叫做条纹去除。经过这两步</w:t>
      </w:r>
      <w:r w:rsidR="00041ED2" w:rsidRPr="00227E49">
        <w:t>计算得出的</w:t>
      </w:r>
      <w:r w:rsidRPr="00227E49">
        <w:t>单张莫尔图样，需要结合</w:t>
      </w:r>
      <w:r w:rsidR="00041ED2" w:rsidRPr="00227E49">
        <w:t>其他</w:t>
      </w:r>
      <w:r w:rsidRPr="00227E49">
        <w:t>莫尔图样，利用三角函数关系，得出和被测面高度对应的相位。</w:t>
      </w:r>
      <w:r w:rsidR="008676F9" w:rsidRPr="00227E49">
        <w:t>该</w:t>
      </w:r>
      <w:r w:rsidRPr="00227E49">
        <w:t>过程成为相位提取。在相位提取过程中的多张莫尔图样，必须是</w:t>
      </w:r>
      <w:r w:rsidR="00041ED2" w:rsidRPr="00227E49">
        <w:t>投影条纹图样</w:t>
      </w:r>
      <w:r w:rsidRPr="00227E49">
        <w:t>不同初始相位但</w:t>
      </w:r>
      <w:r w:rsidR="00041ED2" w:rsidRPr="00227E49">
        <w:t>同一</w:t>
      </w:r>
      <w:r w:rsidRPr="00227E49">
        <w:t>条纹频率的条纹图样，</w:t>
      </w:r>
      <w:r w:rsidR="00041ED2" w:rsidRPr="00227E49">
        <w:t>经过</w:t>
      </w:r>
      <w:r w:rsidRPr="00227E49">
        <w:t>数字相移得到。但</w:t>
      </w:r>
      <w:r w:rsidR="00041ED2" w:rsidRPr="00227E49">
        <w:t>由</w:t>
      </w:r>
      <w:r w:rsidRPr="00227E49">
        <w:t>相位提取</w:t>
      </w:r>
      <w:r w:rsidR="00041ED2" w:rsidRPr="00227E49">
        <w:t>得出</w:t>
      </w:r>
      <w:r w:rsidRPr="00227E49">
        <w:t>相位图像，并非和被测面高度直接对应，因此被称为折叠相位。由于</w:t>
      </w:r>
      <w:r w:rsidR="00041ED2" w:rsidRPr="00227E49">
        <w:t>所</w:t>
      </w:r>
      <w:r w:rsidRPr="00227E49">
        <w:t>用三角函数关系具有</w:t>
      </w:r>
      <w:r w:rsidRPr="00227E49">
        <w:t>2π</w:t>
      </w:r>
      <w:r w:rsidRPr="00227E49">
        <w:t>整数的不确定性，提取的相位需要使用不同条纹频率得到的折叠相位作为参考，最终得出连续变化的，对应物体高度的展开相位。使用不同调制频率的条纹得到的折叠相位作为参考，补充折叠相位和高度对应关系</w:t>
      </w:r>
      <w:r w:rsidRPr="00227E49">
        <w:t>2π</w:t>
      </w:r>
      <w:r w:rsidRPr="00227E49">
        <w:t>整数差异的过程，成为相位展开。至此，一个符合物体相对几何特征的相位已经得到。之后，</w:t>
      </w:r>
      <w:r w:rsidR="00041ED2" w:rsidRPr="00227E49">
        <w:t>在实际测量中</w:t>
      </w:r>
      <w:r w:rsidRPr="00227E49">
        <w:t>，</w:t>
      </w:r>
      <w:r w:rsidR="00041ED2" w:rsidRPr="00227E49">
        <w:t>为了</w:t>
      </w:r>
      <w:r w:rsidRPr="00227E49">
        <w:t>得到一个</w:t>
      </w:r>
      <w:r w:rsidR="00041ED2" w:rsidRPr="00227E49">
        <w:t>准确符合</w:t>
      </w:r>
      <w:r w:rsidRPr="00227E49">
        <w:t>被测物体相对几何特征三维模型</w:t>
      </w:r>
      <w:r w:rsidR="00041ED2" w:rsidRPr="00227E49">
        <w:t>，数字莫尔三维测量要求在测量前，通过</w:t>
      </w:r>
      <w:r w:rsidRPr="00227E49">
        <w:t>系统校准</w:t>
      </w:r>
      <w:r w:rsidR="00041ED2" w:rsidRPr="00227E49">
        <w:t>得出</w:t>
      </w:r>
      <w:r w:rsidRPr="00227E49">
        <w:t>莫尔波长</w:t>
      </w:r>
      <w:r w:rsidR="00041ED2" w:rsidRPr="00227E49">
        <w:t>和测量高度的关</w:t>
      </w:r>
      <w:r w:rsidR="00041ED2" w:rsidRPr="00227E49">
        <w:lastRenderedPageBreak/>
        <w:t>系。最后利用该关系，</w:t>
      </w:r>
      <w:r w:rsidRPr="00227E49">
        <w:t>物体的绝对三维模型</w:t>
      </w:r>
      <w:r w:rsidR="00041ED2" w:rsidRPr="00227E49">
        <w:t>可以通过展开相位分布计算得到</w:t>
      </w:r>
      <w:r w:rsidRPr="00227E49">
        <w:t>。使用平板，在不同高度位置，测量莫尔波长，最终得出莫尔波长和高度对应关系的过程称为为系统校准</w:t>
      </w:r>
      <w:r w:rsidR="00101221" w:rsidRPr="00227E49">
        <w:fldChar w:fldCharType="begin"/>
      </w:r>
      <w:r w:rsidR="006239B2"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6239B2" w:rsidRPr="00227E49">
        <w:rPr>
          <w:noProof/>
        </w:rPr>
        <w:t>[</w:t>
      </w:r>
      <w:hyperlink w:anchor="_ENREF_6" w:tooltip="Bell, 2014 #116" w:history="1">
        <w:r w:rsidR="006239B2" w:rsidRPr="00227E49">
          <w:rPr>
            <w:noProof/>
          </w:rPr>
          <w:t>8</w:t>
        </w:r>
      </w:hyperlink>
      <w:r w:rsidR="006239B2" w:rsidRPr="00227E49">
        <w:rPr>
          <w:noProof/>
        </w:rPr>
        <w:t>]</w:t>
      </w:r>
      <w:r w:rsidR="00101221" w:rsidRPr="00227E49">
        <w:fldChar w:fldCharType="end"/>
      </w:r>
      <w:r w:rsidRPr="00227E49">
        <w:t>。利用相高关系得出被测物体绝对三维模型的过程称为高</w:t>
      </w:r>
      <w:r w:rsidR="00697587" w:rsidRPr="00227E49">
        <w:rPr>
          <w:noProof/>
        </w:rPr>
        <mc:AlternateContent>
          <mc:Choice Requires="wpg">
            <w:drawing>
              <wp:anchor distT="0" distB="0" distL="114300" distR="114300" simplePos="0" relativeHeight="251619328" behindDoc="0" locked="0" layoutInCell="1" allowOverlap="1" wp14:anchorId="3210E1B7" wp14:editId="4CAFFB14">
                <wp:simplePos x="0" y="0"/>
                <wp:positionH relativeFrom="column">
                  <wp:posOffset>10160</wp:posOffset>
                </wp:positionH>
                <wp:positionV relativeFrom="paragraph">
                  <wp:posOffset>1339215</wp:posOffset>
                </wp:positionV>
                <wp:extent cx="5553075" cy="6957060"/>
                <wp:effectExtent l="0" t="0" r="9525" b="0"/>
                <wp:wrapTopAndBottom/>
                <wp:docPr id="140" name="组合 140"/>
                <wp:cNvGraphicFramePr/>
                <a:graphic xmlns:a="http://schemas.openxmlformats.org/drawingml/2006/main">
                  <a:graphicData uri="http://schemas.microsoft.com/office/word/2010/wordprocessingGroup">
                    <wpg:wgp>
                      <wpg:cNvGrpSpPr/>
                      <wpg:grpSpPr>
                        <a:xfrm>
                          <a:off x="0" y="0"/>
                          <a:ext cx="5553075" cy="6957060"/>
                          <a:chOff x="0" y="0"/>
                          <a:chExt cx="5553075" cy="6957060"/>
                        </a:xfrm>
                      </wpg:grpSpPr>
                      <pic:pic xmlns:pic="http://schemas.openxmlformats.org/drawingml/2006/picture">
                        <pic:nvPicPr>
                          <pic:cNvPr id="6" name="图片 6"/>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43550" cy="6299200"/>
                          </a:xfrm>
                          <a:prstGeom prst="rect">
                            <a:avLst/>
                          </a:prstGeom>
                        </pic:spPr>
                      </pic:pic>
                      <wps:wsp>
                        <wps:cNvPr id="8" name="文本框 8"/>
                        <wps:cNvSpPr txBox="1"/>
                        <wps:spPr>
                          <a:xfrm>
                            <a:off x="9525" y="6362700"/>
                            <a:ext cx="5543550" cy="594360"/>
                          </a:xfrm>
                          <a:prstGeom prst="rect">
                            <a:avLst/>
                          </a:prstGeom>
                          <a:solidFill>
                            <a:prstClr val="white"/>
                          </a:solidFill>
                          <a:ln>
                            <a:noFill/>
                          </a:ln>
                        </wps:spPr>
                        <wps:txbx>
                          <w:txbxContent>
                            <w:p w:rsidR="0013156C" w:rsidRPr="00817991" w:rsidRDefault="0013156C" w:rsidP="00041ED2">
                              <w:pPr>
                                <w:pStyle w:val="af1"/>
                                <w:rPr>
                                  <w:rFonts w:ascii="宋体" w:hAnsi="宋体"/>
                                  <w:sz w:val="24"/>
                                  <w:szCs w:val="20"/>
                                </w:rPr>
                              </w:pPr>
                              <w:bookmarkStart w:id="58" w:name="_Toc9424026"/>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w:t>
                              </w:r>
                              <w:r>
                                <w:rPr>
                                  <w:rFonts w:hint="eastAsia"/>
                                </w:rPr>
                                <w:t>空白</w:t>
                              </w:r>
                              <w:r w:rsidRPr="00412715">
                                <w:rPr>
                                  <w:rFonts w:hint="eastAsia"/>
                                </w:rPr>
                                <w:t>箭头方向依次，系统校准，投影成像，数字相移，条纹消除，相位提取，相位展开，高度转换</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210E1B7" id="组合 140" o:spid="_x0000_s1029" style="position:absolute;left:0;text-align:left;margin-left:.8pt;margin-top:105.45pt;width:437.25pt;height:547.8pt;z-index:251619328" coordsize="55530,695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">
                <v:shape id="图片 6" o:spid="_x0000_s1030" type="#_x0000_t75" style="position:absolute;width:55435;height:62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">
                  <v:imagedata r:id="rId31" o:title=""/>
                </v:shape>
                <v:shape id="文本框 8" o:spid="_x0000_s1031" type="#_x0000_t202" style="position:absolute;left:95;top:63627;width:55435;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13156C" w:rsidRPr="00817991" w:rsidRDefault="0013156C" w:rsidP="00041ED2">
                        <w:pPr>
                          <w:pStyle w:val="af1"/>
                          <w:rPr>
                            <w:rFonts w:ascii="宋体" w:hAnsi="宋体"/>
                            <w:sz w:val="24"/>
                            <w:szCs w:val="20"/>
                          </w:rPr>
                        </w:pPr>
                        <w:bookmarkStart w:id="59" w:name="_Toc9424026"/>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w:t>
                        </w:r>
                        <w:r>
                          <w:rPr>
                            <w:rFonts w:hint="eastAsia"/>
                          </w:rPr>
                          <w:t>空白</w:t>
                        </w:r>
                        <w:r w:rsidRPr="00412715">
                          <w:rPr>
                            <w:rFonts w:hint="eastAsia"/>
                          </w:rPr>
                          <w:t>箭头方向依次，系统校准，投影成像，数字相移，条纹消除，相位提取，相位展开，高度转换</w:t>
                        </w:r>
                        <w:bookmarkEnd w:id="59"/>
                      </w:p>
                    </w:txbxContent>
                  </v:textbox>
                </v:shape>
                <w10:wrap type="topAndBottom"/>
              </v:group>
            </w:pict>
          </mc:Fallback>
        </mc:AlternateContent>
      </w:r>
      <w:r w:rsidRPr="00227E49">
        <w:t>度转换。</w:t>
      </w:r>
    </w:p>
    <w:p w:rsidR="00295482" w:rsidRPr="00227E49" w:rsidRDefault="00041ED2" w:rsidP="00041ED2">
      <w:pPr>
        <w:pStyle w:val="2"/>
        <w:spacing w:before="156" w:after="156"/>
        <w:rPr>
          <w:rFonts w:eastAsia="宋体"/>
          <w:sz w:val="21"/>
          <w:szCs w:val="21"/>
        </w:rPr>
      </w:pPr>
      <w:bookmarkStart w:id="60" w:name="_Toc9421019"/>
      <w:bookmarkStart w:id="61" w:name="_Toc9422553"/>
      <w:r w:rsidRPr="00227E49">
        <w:rPr>
          <w:rFonts w:eastAsia="宋体"/>
        </w:rPr>
        <w:t>数字莫尔三维测量方法的应用</w:t>
      </w:r>
      <w:bookmarkEnd w:id="60"/>
      <w:bookmarkEnd w:id="61"/>
    </w:p>
    <w:p w:rsidR="00CD69B2" w:rsidRPr="00227E49" w:rsidRDefault="00697587" w:rsidP="00CD69B2">
      <w:pPr>
        <w:pStyle w:val="aff8"/>
      </w:pPr>
      <w:r w:rsidRPr="00227E49">
        <w:rPr>
          <w:noProof/>
        </w:rPr>
        <w:lastRenderedPageBreak/>
        <mc:AlternateContent>
          <mc:Choice Requires="wpg">
            <w:drawing>
              <wp:anchor distT="0" distB="0" distL="114300" distR="114300" simplePos="0" relativeHeight="251631616" behindDoc="0" locked="0" layoutInCell="1" allowOverlap="1" wp14:anchorId="4F29C98A" wp14:editId="11259F1C">
                <wp:simplePos x="0" y="0"/>
                <wp:positionH relativeFrom="margin">
                  <wp:align>center</wp:align>
                </wp:positionH>
                <wp:positionV relativeFrom="paragraph">
                  <wp:posOffset>24765</wp:posOffset>
                </wp:positionV>
                <wp:extent cx="4747260" cy="2687955"/>
                <wp:effectExtent l="0" t="0" r="0" b="0"/>
                <wp:wrapTopAndBottom/>
                <wp:docPr id="138" name="组合 138"/>
                <wp:cNvGraphicFramePr/>
                <a:graphic xmlns:a="http://schemas.openxmlformats.org/drawingml/2006/main">
                  <a:graphicData uri="http://schemas.microsoft.com/office/word/2010/wordprocessingGroup">
                    <wpg:wgp>
                      <wpg:cNvGrpSpPr/>
                      <wpg:grpSpPr>
                        <a:xfrm>
                          <a:off x="0" y="0"/>
                          <a:ext cx="4747260" cy="2687955"/>
                          <a:chOff x="0" y="0"/>
                          <a:chExt cx="4747260" cy="2687955"/>
                        </a:xfrm>
                      </wpg:grpSpPr>
                      <wpg:grpSp>
                        <wpg:cNvPr id="11" name="组合 11"/>
                        <wpg:cNvGrpSpPr/>
                        <wpg:grpSpPr>
                          <a:xfrm>
                            <a:off x="0" y="0"/>
                            <a:ext cx="4747260" cy="1459865"/>
                            <a:chOff x="0" y="0"/>
                            <a:chExt cx="4747746" cy="1460103"/>
                          </a:xfrm>
                        </wpg:grpSpPr>
                        <pic:pic xmlns:pic="http://schemas.openxmlformats.org/drawingml/2006/picture">
                          <pic:nvPicPr>
                            <pic:cNvPr id="2" name="图片 2"/>
                            <pic:cNvPicPr>
                              <a:picLocks noChangeAspect="1"/>
                            </pic:cNvPicPr>
                          </pic:nvPicPr>
                          <pic:blipFill rotWithShape="1">
                            <a:blip r:embed="rId32">
                              <a:extLst>
                                <a:ext uri="{28A0092B-C50C-407E-A947-70E740481C1C}">
                                  <a14:useLocalDpi xmlns:a14="http://schemas.microsoft.com/office/drawing/2010/main" val="0"/>
                                </a:ext>
                              </a:extLst>
                            </a:blip>
                            <a:srcRect l="9521" t="15764" r="10492" b="18719"/>
                            <a:stretch/>
                          </pic:blipFill>
                          <pic:spPr bwMode="auto">
                            <a:xfrm>
                              <a:off x="0" y="25638"/>
                              <a:ext cx="2628900" cy="14344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 name="图片 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bwMode="auto">
                            <a:xfrm>
                              <a:off x="3298676" y="0"/>
                              <a:ext cx="1449070" cy="1449070"/>
                            </a:xfrm>
                            <a:prstGeom prst="rect">
                              <a:avLst/>
                            </a:prstGeom>
                            <a:noFill/>
                            <a:ln>
                              <a:noFill/>
                            </a:ln>
                            <a:extLst>
                              <a:ext uri="{53640926-AAD7-44D8-BBD7-CCE9431645EC}">
                                <a14:shadowObscured xmlns:a14="http://schemas.microsoft.com/office/drawing/2010/main"/>
                              </a:ext>
                            </a:extLst>
                          </pic:spPr>
                        </pic:pic>
                      </wpg:grpSp>
                      <wpg:grpSp>
                        <wpg:cNvPr id="12" name="组合 12"/>
                        <wpg:cNvGrpSpPr/>
                        <wpg:grpSpPr>
                          <a:xfrm>
                            <a:off x="0" y="1504950"/>
                            <a:ext cx="4747260" cy="396240"/>
                            <a:chOff x="0" y="0"/>
                            <a:chExt cx="4747408" cy="396240"/>
                          </a:xfrm>
                        </wpg:grpSpPr>
                        <wps:wsp>
                          <wps:cNvPr id="9" name="文本框 9"/>
                          <wps:cNvSpPr txBox="1"/>
                          <wps:spPr>
                            <a:xfrm>
                              <a:off x="0" y="0"/>
                              <a:ext cx="2628900" cy="396240"/>
                            </a:xfrm>
                            <a:prstGeom prst="rect">
                              <a:avLst/>
                            </a:prstGeom>
                            <a:solidFill>
                              <a:prstClr val="white"/>
                            </a:solidFill>
                            <a:ln>
                              <a:noFill/>
                            </a:ln>
                          </wps:spPr>
                          <wps:txbx>
                            <w:txbxContent>
                              <w:p w:rsidR="0013156C" w:rsidRPr="00F12D93" w:rsidRDefault="0013156C" w:rsidP="00041ED2">
                                <w:pPr>
                                  <w:pStyle w:val="af1"/>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0" name="文本框 10"/>
                          <wps:cNvSpPr txBox="1"/>
                          <wps:spPr>
                            <a:xfrm>
                              <a:off x="3298338" y="0"/>
                              <a:ext cx="1449070" cy="396240"/>
                            </a:xfrm>
                            <a:prstGeom prst="rect">
                              <a:avLst/>
                            </a:prstGeom>
                            <a:solidFill>
                              <a:prstClr val="white"/>
                            </a:solidFill>
                            <a:ln>
                              <a:noFill/>
                            </a:ln>
                          </wps:spPr>
                          <wps:txbx>
                            <w:txbxContent>
                              <w:p w:rsidR="0013156C" w:rsidRPr="003219C2" w:rsidRDefault="0013156C" w:rsidP="00041ED2">
                                <w:pPr>
                                  <w:pStyle w:val="af1"/>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 name="文本框 13"/>
                        <wps:cNvSpPr txBox="1"/>
                        <wps:spPr>
                          <a:xfrm>
                            <a:off x="0" y="1895475"/>
                            <a:ext cx="4747260" cy="792480"/>
                          </a:xfrm>
                          <a:prstGeom prst="rect">
                            <a:avLst/>
                          </a:prstGeom>
                          <a:solidFill>
                            <a:prstClr val="white"/>
                          </a:solidFill>
                          <a:ln>
                            <a:noFill/>
                          </a:ln>
                        </wps:spPr>
                        <wps:txbx>
                          <w:txbxContent>
                            <w:p w:rsidR="0013156C" w:rsidRPr="00041ED2" w:rsidRDefault="0013156C" w:rsidP="00041ED2">
                              <w:pPr>
                                <w:pStyle w:val="af1"/>
                              </w:pPr>
                              <w:bookmarkStart w:id="62" w:name="_Toc9424027"/>
                              <w:r w:rsidRPr="00041ED2">
                                <w:t>图</w:t>
                              </w:r>
                              <w:r w:rsidRPr="00041ED2">
                                <w:t xml:space="preserve"> </w:t>
                              </w:r>
                              <w:r w:rsidRPr="00041ED2">
                                <w:fldChar w:fldCharType="begin"/>
                              </w:r>
                              <w:r w:rsidRPr="00041ED2">
                                <w:instrText xml:space="preserve"> SEQ </w:instrText>
                              </w:r>
                              <w:r w:rsidRPr="00041ED2">
                                <w:instrText>图</w:instrText>
                              </w:r>
                              <w:r w:rsidRPr="00041ED2">
                                <w:instrText xml:space="preserve"> \* ARABIC </w:instrText>
                              </w:r>
                              <w:r w:rsidRPr="00041ED2">
                                <w:fldChar w:fldCharType="separate"/>
                              </w:r>
                              <w:r>
                                <w:rPr>
                                  <w:noProof/>
                                </w:rPr>
                                <w:t>3</w:t>
                              </w:r>
                              <w:r w:rsidRPr="00041ED2">
                                <w:fldChar w:fldCharType="end"/>
                              </w:r>
                              <w:r w:rsidRPr="00041ED2">
                                <w:t>数字莫尔三维测量方法的应用：</w:t>
                              </w:r>
                              <w:r w:rsidRPr="00041ED2">
                                <w:rPr>
                                  <w:rFonts w:hint="eastAsia"/>
                                </w:rPr>
                                <w:t>a)</w:t>
                              </w:r>
                              <w:r w:rsidRPr="00041ED2">
                                <w:t>杭州</w:t>
                              </w:r>
                              <w:r w:rsidRPr="00041ED2">
                                <w:t>先</w:t>
                              </w:r>
                              <w:r w:rsidRPr="00041ED2">
                                <w:rPr>
                                  <w:rFonts w:hint="eastAsia"/>
                                </w:rPr>
                                <w:t>临三维科技有限公司的基于光栅光学的三维扫描仪；</w:t>
                              </w:r>
                              <w:r w:rsidRPr="00041ED2">
                                <w:rPr>
                                  <w:rFonts w:hint="eastAsia"/>
                                </w:rPr>
                                <w:t>b)</w:t>
                              </w:r>
                              <w:r w:rsidRPr="00041ED2">
                                <w:rPr>
                                  <w:rFonts w:hint="eastAsia"/>
                                </w:rPr>
                                <w:t>意大利学者利用莫尔三维测量技术部分数字化的古文物遗址蒙特城堡</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29C98A" id="组合 138" o:spid="_x0000_s1032" style="position:absolute;left:0;text-align:left;margin-left:0;margin-top:1.95pt;width:373.8pt;height:211.65pt;z-index:251631616;mso-position-horizontal:center;mso-position-horizontal-relative:margin" coordsize="47472,2687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">
                <v:group id="组合 11" o:spid="_x0000_s1033" style="position:absolute;width:47472;height:14598" coordsize="47477,146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图片 2" o:spid="_x0000_s1034" type="#_x0000_t75" style="position:absolute;top:256;width:26289;height:143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">
                    <v:imagedata r:id="rId34" o:title="" croptop="10331f" cropbottom="12268f" cropleft="6240f" cropright="6876f"/>
                  </v:shape>
                  <v:shape id="图片 3" o:spid="_x0000_s1035" type="#_x0000_t75" style="position:absolute;left:32986;width:14491;height:14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">
                    <v:imagedata r:id="rId35" o:title=""/>
                  </v:shape>
                </v:group>
                <v:group id="组合 12" o:spid="_x0000_s1036" style="position:absolute;top:15049;width:47472;height:3962" coordsize="47474,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9" o:spid="_x0000_s1037" type="#_x0000_t202" style="position:absolute;width:2628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rsidR="0013156C" w:rsidRPr="00F12D93" w:rsidRDefault="0013156C" w:rsidP="00041ED2">
                          <w:pPr>
                            <w:pStyle w:val="af1"/>
                            <w:rPr>
                              <w:rFonts w:ascii="宋体" w:hAnsi="宋体"/>
                              <w:sz w:val="24"/>
                              <w:szCs w:val="20"/>
                            </w:rPr>
                          </w:pPr>
                          <w:r>
                            <w:rPr>
                              <w:rFonts w:hint="eastAsia"/>
                            </w:rPr>
                            <w:t>(</w:t>
                          </w:r>
                          <w:r>
                            <w:t>a)</w:t>
                          </w:r>
                        </w:p>
                      </w:txbxContent>
                    </v:textbox>
                  </v:shape>
                  <v:shape id="文本框 10" o:spid="_x0000_s1038" type="#_x0000_t202" style="position:absolute;left:32983;width:1449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rsidR="0013156C" w:rsidRPr="003219C2" w:rsidRDefault="0013156C" w:rsidP="00041ED2">
                          <w:pPr>
                            <w:pStyle w:val="af1"/>
                            <w:rPr>
                              <w:rFonts w:ascii="宋体" w:hAnsi="宋体"/>
                              <w:noProof/>
                              <w:sz w:val="24"/>
                              <w:szCs w:val="20"/>
                            </w:rPr>
                          </w:pPr>
                          <w:r>
                            <w:rPr>
                              <w:rFonts w:hint="eastAsia"/>
                            </w:rPr>
                            <w:t>(</w:t>
                          </w:r>
                          <w:r>
                            <w:t>b)</w:t>
                          </w:r>
                        </w:p>
                      </w:txbxContent>
                    </v:textbox>
                  </v:shape>
                </v:group>
                <v:shape id="文本框 13" o:spid="_x0000_s1039" type="#_x0000_t202" style="position:absolute;top:18954;width:47472;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rsidR="0013156C" w:rsidRPr="00041ED2" w:rsidRDefault="0013156C" w:rsidP="00041ED2">
                        <w:pPr>
                          <w:pStyle w:val="af1"/>
                        </w:pPr>
                        <w:bookmarkStart w:id="63" w:name="_Toc9424027"/>
                        <w:r w:rsidRPr="00041ED2">
                          <w:t>图</w:t>
                        </w:r>
                        <w:r w:rsidRPr="00041ED2">
                          <w:t xml:space="preserve"> </w:t>
                        </w:r>
                        <w:r w:rsidRPr="00041ED2">
                          <w:fldChar w:fldCharType="begin"/>
                        </w:r>
                        <w:r w:rsidRPr="00041ED2">
                          <w:instrText xml:space="preserve"> SEQ </w:instrText>
                        </w:r>
                        <w:r w:rsidRPr="00041ED2">
                          <w:instrText>图</w:instrText>
                        </w:r>
                        <w:r w:rsidRPr="00041ED2">
                          <w:instrText xml:space="preserve"> \* ARABIC </w:instrText>
                        </w:r>
                        <w:r w:rsidRPr="00041ED2">
                          <w:fldChar w:fldCharType="separate"/>
                        </w:r>
                        <w:r>
                          <w:rPr>
                            <w:noProof/>
                          </w:rPr>
                          <w:t>3</w:t>
                        </w:r>
                        <w:r w:rsidRPr="00041ED2">
                          <w:fldChar w:fldCharType="end"/>
                        </w:r>
                        <w:r w:rsidRPr="00041ED2">
                          <w:t>数字莫尔三维测量方法的应用：</w:t>
                        </w:r>
                        <w:r w:rsidRPr="00041ED2">
                          <w:rPr>
                            <w:rFonts w:hint="eastAsia"/>
                          </w:rPr>
                          <w:t>a)</w:t>
                        </w:r>
                        <w:r w:rsidRPr="00041ED2">
                          <w:t>杭州</w:t>
                        </w:r>
                        <w:r w:rsidRPr="00041ED2">
                          <w:t>先</w:t>
                        </w:r>
                        <w:r w:rsidRPr="00041ED2">
                          <w:rPr>
                            <w:rFonts w:hint="eastAsia"/>
                          </w:rPr>
                          <w:t>临三维科技有限公司的基于光栅光学的三维扫描仪；</w:t>
                        </w:r>
                        <w:r w:rsidRPr="00041ED2">
                          <w:rPr>
                            <w:rFonts w:hint="eastAsia"/>
                          </w:rPr>
                          <w:t>b)</w:t>
                        </w:r>
                        <w:r w:rsidRPr="00041ED2">
                          <w:rPr>
                            <w:rFonts w:hint="eastAsia"/>
                          </w:rPr>
                          <w:t>意大利学者利用莫尔三维测量技术部分数字化的古文物遗址蒙特城堡</w:t>
                        </w:r>
                        <w:bookmarkEnd w:id="63"/>
                      </w:p>
                    </w:txbxContent>
                  </v:textbox>
                </v:shape>
                <w10:wrap type="topAndBottom" anchorx="margin"/>
              </v:group>
            </w:pict>
          </mc:Fallback>
        </mc:AlternateContent>
      </w:r>
      <w:r w:rsidR="00041ED2" w:rsidRPr="00227E49">
        <w:t>数字莫尔三维测量具有无需直接接触被测物体，量程大，设备易携带等优点，因此得到较为广泛的应用。首先在工业生产中，有学者提出了使用数字莫尔三维测量技术检测汽车表面喷漆平整度的方案。</w:t>
      </w:r>
      <w:r w:rsidR="008676F9" w:rsidRPr="00227E49">
        <w:t>该</w:t>
      </w:r>
      <w:r w:rsidR="00041ED2" w:rsidRPr="00227E49">
        <w:t>方案充分利用了数字莫尔三维测量的非接触性和量程大的特点，在结合了后期处理软件后，可自动识别产品瑕疵</w:t>
      </w:r>
      <w:r w:rsidR="00101221" w:rsidRPr="00227E49">
        <w:fldChar w:fldCharType="begin"/>
      </w:r>
      <w:r w:rsidR="00101221"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rPr>
          <w:noProof/>
        </w:rPr>
        <w:t>[</w:t>
      </w:r>
      <w:hyperlink w:anchor="_ENREF_5" w:tooltip="Amidror, 2010 #101" w:history="1">
        <w:r w:rsidR="006239B2" w:rsidRPr="00227E49">
          <w:rPr>
            <w:noProof/>
          </w:rPr>
          <w:t>9</w:t>
        </w:r>
      </w:hyperlink>
      <w:r w:rsidR="00101221" w:rsidRPr="00227E49">
        <w:rPr>
          <w:noProof/>
        </w:rPr>
        <w:t>]</w:t>
      </w:r>
      <w:r w:rsidR="00101221" w:rsidRPr="00227E49">
        <w:fldChar w:fldCharType="end"/>
      </w:r>
      <w:r w:rsidR="00041ED2" w:rsidRPr="00227E49">
        <w:t>。在逆向工程和快速原型搭建方面，浙江杭州的</w:t>
      </w:r>
      <w:proofErr w:type="gramStart"/>
      <w:r w:rsidR="00041ED2" w:rsidRPr="00227E49">
        <w:t>先临三维</w:t>
      </w:r>
      <w:proofErr w:type="gramEnd"/>
      <w:r w:rsidR="00041ED2" w:rsidRPr="00227E49">
        <w:rPr>
          <w:rStyle w:val="afff0"/>
        </w:rPr>
        <w:footnoteReference w:id="1"/>
      </w:r>
      <w:r w:rsidR="00041ED2" w:rsidRPr="00227E49">
        <w:t>科技有限公司所开发的基于光栅光学的桌面</w:t>
      </w:r>
      <w:r w:rsidR="00041ED2" w:rsidRPr="00227E49">
        <w:t>3D</w:t>
      </w:r>
      <w:r w:rsidR="00041ED2" w:rsidRPr="00227E49">
        <w:t>扫描仪系列，将投影仪和照相设备封装在一起，结合设备底部的匀速旋转平台，充分拓展了数字莫尔三维测量技术无法测量物体背面的局限性</w:t>
      </w:r>
      <w:r w:rsidR="00101221" w:rsidRPr="00227E49">
        <w:fldChar w:fldCharType="begin"/>
      </w:r>
      <w:r w:rsidR="00101221"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rPr>
          <w:noProof/>
        </w:rPr>
        <w:t>[</w:t>
      </w:r>
      <w:r w:rsidR="006239B2" w:rsidRPr="00227E49">
        <w:rPr>
          <w:noProof/>
        </w:rPr>
        <w:t>10</w:t>
      </w:r>
      <w:r w:rsidR="00101221" w:rsidRPr="00227E49">
        <w:rPr>
          <w:noProof/>
        </w:rPr>
        <w:t>]</w:t>
      </w:r>
      <w:r w:rsidR="00101221" w:rsidRPr="00227E49">
        <w:fldChar w:fldCharType="end"/>
      </w:r>
      <w:r w:rsidR="00041ED2" w:rsidRPr="00227E49">
        <w:t>。在文物保护方面，早在</w:t>
      </w:r>
      <w:r w:rsidR="00041ED2" w:rsidRPr="00227E49">
        <w:t>2005</w:t>
      </w:r>
      <w:r w:rsidR="00041ED2" w:rsidRPr="00227E49">
        <w:t>年，意大利研究院就开始使用莫尔三维测量技术数字化意大利著名古建筑蒙</w:t>
      </w:r>
      <w:proofErr w:type="gramStart"/>
      <w:r w:rsidR="00041ED2" w:rsidRPr="00227E49">
        <w:t>特</w:t>
      </w:r>
      <w:proofErr w:type="gramEnd"/>
      <w:r w:rsidR="00041ED2" w:rsidRPr="00227E49">
        <w:t>城堡</w:t>
      </w:r>
      <w:r w:rsidR="00041ED2" w:rsidRPr="00227E49">
        <w:rPr>
          <w:rStyle w:val="afff0"/>
        </w:rPr>
        <w:footnoteReference w:id="2"/>
      </w:r>
      <w:r w:rsidR="00041ED2" w:rsidRPr="00227E49">
        <w:t>的泥砖外墙</w:t>
      </w:r>
      <w:r w:rsidR="00101221" w:rsidRPr="00227E49">
        <w:fldChar w:fldCharType="begin"/>
      </w:r>
      <w:r w:rsidR="00101221"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101221" w:rsidRPr="00227E49">
        <w:rPr>
          <w:noProof/>
        </w:rPr>
        <w:t>[</w:t>
      </w:r>
      <w:r w:rsidR="006239B2" w:rsidRPr="00227E49">
        <w:rPr>
          <w:noProof/>
        </w:rPr>
        <w:t>11</w:t>
      </w:r>
      <w:r w:rsidR="00101221" w:rsidRPr="00227E49">
        <w:rPr>
          <w:noProof/>
        </w:rPr>
        <w:t>]</w:t>
      </w:r>
      <w:r w:rsidR="00101221" w:rsidRPr="00227E49">
        <w:fldChar w:fldCharType="end"/>
      </w:r>
      <w:r w:rsidR="00041ED2" w:rsidRPr="00227E49">
        <w:t>。除此以外，数字莫尔三维测量方法在医疗，辅助科学研究等其他领域均有重要应用</w:t>
      </w:r>
      <w:r w:rsidR="00101221" w:rsidRPr="00227E49">
        <w:fldChar w:fldCharType="begin"/>
      </w:r>
      <w:r w:rsidR="00101221"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101221" w:rsidRPr="00227E49">
        <w:rPr>
          <w:noProof/>
        </w:rPr>
        <w:t>[</w:t>
      </w:r>
      <w:hyperlink w:anchor="_ENREF_6" w:tooltip="Bell, 2014 #116" w:history="1">
        <w:r w:rsidR="006239B2" w:rsidRPr="00227E49">
          <w:rPr>
            <w:noProof/>
          </w:rPr>
          <w:t>12</w:t>
        </w:r>
      </w:hyperlink>
      <w:r w:rsidR="00101221" w:rsidRPr="00227E49">
        <w:rPr>
          <w:noProof/>
        </w:rPr>
        <w:t>]</w:t>
      </w:r>
      <w:r w:rsidR="00101221" w:rsidRPr="00227E49">
        <w:fldChar w:fldCharType="end"/>
      </w:r>
      <w:r w:rsidR="00041ED2" w:rsidRPr="00227E49">
        <w:t>。</w:t>
      </w:r>
    </w:p>
    <w:p w:rsidR="00CD69B2" w:rsidRPr="00227E49" w:rsidRDefault="00CD69B2">
      <w:pPr>
        <w:widowControl/>
        <w:spacing w:line="240" w:lineRule="auto"/>
        <w:jc w:val="left"/>
      </w:pPr>
      <w:r w:rsidRPr="00227E49">
        <w:br w:type="page"/>
      </w:r>
    </w:p>
    <w:p w:rsidR="00CD69B2" w:rsidRPr="00227E49" w:rsidRDefault="00CD69B2" w:rsidP="00CD69B2">
      <w:pPr>
        <w:pStyle w:val="1"/>
        <w:spacing w:before="312" w:after="312"/>
        <w:rPr>
          <w:rFonts w:eastAsia="宋体"/>
          <w:sz w:val="24"/>
          <w:szCs w:val="20"/>
        </w:rPr>
      </w:pPr>
      <w:bookmarkStart w:id="64" w:name="_Toc9421020"/>
      <w:bookmarkStart w:id="65" w:name="_Toc9422554"/>
      <w:r w:rsidRPr="00227E49">
        <w:rPr>
          <w:rFonts w:eastAsia="宋体"/>
        </w:rPr>
        <w:lastRenderedPageBreak/>
        <w:t>相位</w:t>
      </w:r>
      <w:r w:rsidRPr="00227E49">
        <w:rPr>
          <w:rFonts w:eastAsia="宋体"/>
        </w:rPr>
        <w:t>-</w:t>
      </w:r>
      <w:r w:rsidRPr="00227E49">
        <w:rPr>
          <w:rFonts w:eastAsia="宋体"/>
        </w:rPr>
        <w:t>高度对应关系</w:t>
      </w:r>
      <w:bookmarkEnd w:id="64"/>
      <w:bookmarkEnd w:id="65"/>
    </w:p>
    <w:p w:rsidR="00CD69B2" w:rsidRPr="00227E49" w:rsidRDefault="00CD69B2" w:rsidP="00CD69B2">
      <w:pPr>
        <w:pStyle w:val="aff8"/>
      </w:pPr>
      <w:r w:rsidRPr="00227E49">
        <w:t>传统莫尔三维测量和数字摩尔三维测量有三点不同。第一个区别是是光栅的使用。传统莫尔三维测量，无论是投影莫尔法，还是阴影莫尔法</w:t>
      </w:r>
      <w:r w:rsidRPr="00227E49">
        <w:t>,</w:t>
      </w:r>
      <w:r w:rsidRPr="00227E49">
        <w:t>都需要使用至少一个光栅。数字莫尔三维测量不再使用光栅，而是直接使用投影仪对物体投影条纹图样；第二个区别是莫尔条纹产生的原理。对于传统莫尔方法，必须通过光栅和光栅的投影或者光栅和另一个相同参数的光栅在被测物体上重叠就产生莫尔条纹。而数字莫尔三维测量则是，在测量后，在电脑后端处理使用数字相移实现莫尔效应；最后一个区别是后期处理。早期的莫尔测量由于信息技术的发展有限，只能得出莫尔条纹，并以此作为等高线，人工定标，操作复杂。而随着电脑处理器速度的提高，数字莫尔三维测量使用后端处理算法，不仅能得到被测物体的数字三维模型，同时还可使用拟合等多种手段提高精度</w:t>
      </w:r>
      <w:r w:rsidR="00101221" w:rsidRPr="00227E49">
        <w:fldChar w:fldCharType="begin"/>
      </w:r>
      <w:r w:rsidR="00101221" w:rsidRPr="00227E49">
        <w:instrText xml:space="preserve"> ADDIN EN.CITE &lt;EndNote&gt;&lt;Cite&gt;&lt;Author&gt;</w:instrText>
      </w:r>
      <w:r w:rsidR="00101221" w:rsidRPr="00227E49">
        <w:instrText>朱丽君</w:instrText>
      </w:r>
      <w:r w:rsidR="00101221" w:rsidRPr="00227E49">
        <w:instrText>&lt;/Author&gt;&lt;Year&gt;2016&lt;/Year&gt;&lt;RecNum&gt;113&lt;/RecNum&gt;&lt;DisplayText&gt;[7]&lt;/DisplayText&gt;&lt;record&gt;&lt;rec-number&gt;113&lt;/rec-number&gt;&lt;foreign-keys&gt;&lt;key app="EN" db-id="25ts25aeg5wpw5edwz8pv0fnx5faar95e29z" timestamp="1558275654" guid="307bea61-ed0a-4d59-8e1b-7dbd9c5be7e0"&gt;113&lt;/key&gt;&lt;/foreign-keys&gt;&lt;ref-type name="Thesis"&gt;32&lt;/ref-type&gt;&lt;contributors&gt;&lt;authors&gt;&lt;author&gt;</w:instrText>
      </w:r>
      <w:r w:rsidR="00101221" w:rsidRPr="00227E49">
        <w:instrText>朱丽君</w:instrText>
      </w:r>
      <w:r w:rsidR="00101221" w:rsidRPr="00227E49">
        <w:instrText>&lt;/author&gt;&lt;/authors&gt;&lt;tertiary-authors&gt;&lt;author&gt;</w:instrText>
      </w:r>
      <w:r w:rsidR="00101221" w:rsidRPr="00227E49">
        <w:instrText>王玉荣</w:instrText>
      </w:r>
      <w:r w:rsidR="00101221" w:rsidRPr="00227E49">
        <w:instrText>,&lt;/author&gt;&lt;/tertiary-authors&gt;&lt;/contributors&gt;&lt;titles&gt;&lt;title&gt;</w:instrText>
      </w:r>
      <w:r w:rsidR="00101221" w:rsidRPr="00227E49">
        <w:instrText>数字莫尔条纹三维面形测量技术研究</w:instrText>
      </w:r>
      <w:r w:rsidR="00101221" w:rsidRPr="00227E49">
        <w:instrText>&lt;/title&gt;&lt;/titles&gt;&lt;keywords&gt;&lt;keyword&gt;</w:instrText>
      </w:r>
      <w:r w:rsidR="00101221" w:rsidRPr="00227E49">
        <w:instrText>三维面形测量</w:instrText>
      </w:r>
      <w:r w:rsidR="00101221" w:rsidRPr="00227E49">
        <w:instrText>&lt;/keyword&gt;&lt;keyword&gt;</w:instrText>
      </w:r>
      <w:r w:rsidR="00101221" w:rsidRPr="00227E49">
        <w:instrText>条纹投影轮廓术</w:instrText>
      </w:r>
      <w:r w:rsidR="00101221" w:rsidRPr="00227E49">
        <w:instrText>&lt;/keyword&gt;&lt;keyword&gt;</w:instrText>
      </w:r>
      <w:r w:rsidR="00101221" w:rsidRPr="00227E49">
        <w:instrText>数字莫尔条纹</w:instrText>
      </w:r>
      <w:r w:rsidR="00101221" w:rsidRPr="00227E49">
        <w:instrText>&lt;/keyword&gt;&lt;keyword&gt;</w:instrText>
      </w:r>
      <w:r w:rsidR="00101221" w:rsidRPr="00227E49">
        <w:instrText>数字相移</w:instrText>
      </w:r>
      <w:r w:rsidR="00101221" w:rsidRPr="00227E49">
        <w:instrText>&lt;/keyword&gt;&lt;keyword&gt;</w:instrText>
      </w:r>
      <w:r w:rsidR="00101221" w:rsidRPr="00227E49">
        <w:instrText>相位展开</w:instrText>
      </w:r>
      <w:r w:rsidR="00101221" w:rsidRPr="00227E49">
        <w:instrText>&lt;/keyword&gt;&lt;/keywords&gt;&lt;dates&gt;&lt;year&gt;2016&lt;/year&gt;&lt;/dates&gt;&lt;publisher&gt;</w:instrText>
      </w:r>
      <w:r w:rsidR="00101221" w:rsidRPr="00227E49">
        <w:instrText>山东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00101221" w:rsidRPr="00227E49">
        <w:fldChar w:fldCharType="separate"/>
      </w:r>
      <w:r w:rsidR="00101221" w:rsidRPr="00227E49">
        <w:rPr>
          <w:noProof/>
        </w:rPr>
        <w:t>[</w:t>
      </w:r>
      <w:hyperlink w:anchor="_ENREF_7" w:tooltip="朱丽君, 2016 #113" w:history="1">
        <w:r w:rsidR="006239B2" w:rsidRPr="00227E49">
          <w:rPr>
            <w:noProof/>
          </w:rPr>
          <w:t>13</w:t>
        </w:r>
      </w:hyperlink>
      <w:r w:rsidR="00101221" w:rsidRPr="00227E49">
        <w:rPr>
          <w:noProof/>
        </w:rPr>
        <w:t>]</w:t>
      </w:r>
      <w:r w:rsidR="00101221" w:rsidRPr="00227E49">
        <w:fldChar w:fldCharType="end"/>
      </w:r>
      <w:r w:rsidRPr="00227E49">
        <w:t>。</w:t>
      </w:r>
    </w:p>
    <w:p w:rsidR="00CD69B2" w:rsidRPr="00227E49" w:rsidRDefault="00697587" w:rsidP="00CD69B2">
      <w:pPr>
        <w:pStyle w:val="2"/>
        <w:spacing w:before="156" w:after="156"/>
        <w:rPr>
          <w:rFonts w:eastAsia="宋体"/>
        </w:rPr>
      </w:pPr>
      <w:bookmarkStart w:id="66" w:name="_Toc9421021"/>
      <w:bookmarkStart w:id="67" w:name="_Toc9422555"/>
      <w:r w:rsidRPr="00227E49">
        <w:rPr>
          <w:rFonts w:eastAsia="宋体"/>
          <w:noProof/>
        </w:rPr>
        <mc:AlternateContent>
          <mc:Choice Requires="wpg">
            <w:drawing>
              <wp:anchor distT="0" distB="0" distL="114300" distR="114300" simplePos="0" relativeHeight="251651072" behindDoc="0" locked="0" layoutInCell="1" allowOverlap="1" wp14:anchorId="5FADFE41" wp14:editId="30FFE219">
                <wp:simplePos x="0" y="0"/>
                <wp:positionH relativeFrom="column">
                  <wp:posOffset>10795</wp:posOffset>
                </wp:positionH>
                <wp:positionV relativeFrom="paragraph">
                  <wp:posOffset>582295</wp:posOffset>
                </wp:positionV>
                <wp:extent cx="5471795" cy="2491740"/>
                <wp:effectExtent l="0" t="0" r="0" b="3810"/>
                <wp:wrapTopAndBottom/>
                <wp:docPr id="137" name="组合 137"/>
                <wp:cNvGraphicFramePr/>
                <a:graphic xmlns:a="http://schemas.openxmlformats.org/drawingml/2006/main">
                  <a:graphicData uri="http://schemas.microsoft.com/office/word/2010/wordprocessingGroup">
                    <wpg:wgp>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6"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7">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38">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13156C" w:rsidRPr="00185569" w:rsidRDefault="0013156C" w:rsidP="00CD69B2">
                                <w:pPr>
                                  <w:pStyle w:val="af1"/>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13156C" w:rsidRPr="009D483E" w:rsidRDefault="0013156C" w:rsidP="00CD69B2">
                                <w:pPr>
                                  <w:pStyle w:val="af1"/>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13156C" w:rsidRPr="00527412" w:rsidRDefault="0013156C" w:rsidP="00CD69B2">
                                <w:pPr>
                                  <w:pStyle w:val="af1"/>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13156C" w:rsidRPr="00CD69B2" w:rsidRDefault="0013156C" w:rsidP="00CD69B2">
                              <w:pPr>
                                <w:pStyle w:val="af1"/>
                                <w:rPr>
                                  <w:rFonts w:ascii="宋体" w:hAnsi="宋体"/>
                                  <w:noProof/>
                                  <w:szCs w:val="20"/>
                                </w:rPr>
                              </w:pPr>
                              <w:bookmarkStart w:id="68" w:name="_Toc942402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ADFE41" id="组合 137" o:spid="_x0000_s1040" style="position:absolute;left:0;text-align:left;margin-left:.85pt;margin-top:45.85pt;width:430.85pt;height:196.2pt;z-index:251651072"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&#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">
                <v:group id="组合 22" o:spid="_x0000_s1041" style="position:absolute;width:54584;height:15589"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42"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">
                    <v:imagedata r:id="rId39" o:title="" cropright="2502f"/>
                  </v:shape>
                  <v:shape id="图片 15" o:spid="_x0000_s1043"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40" o:title="" croptop="-1f" cropbottom="10024f" cropleft="12343f" cropright="10286f"/>
                  </v:shape>
                  <v:shape id="图片 16" o:spid="_x0000_s1044"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41" o:title="" croptop="7384f" cropbottom="8000f" cropright="2048f"/>
                  </v:shape>
                </v:group>
                <v:group id="组合 23" o:spid="_x0000_s1045" style="position:absolute;top:15906;width:54584;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46"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13156C" w:rsidRPr="00185569" w:rsidRDefault="0013156C" w:rsidP="00CD69B2">
                          <w:pPr>
                            <w:pStyle w:val="af1"/>
                            <w:rPr>
                              <w:rFonts w:ascii="宋体" w:hAnsi="宋体"/>
                              <w:noProof/>
                              <w:sz w:val="24"/>
                              <w:szCs w:val="20"/>
                            </w:rPr>
                          </w:pPr>
                          <w:r>
                            <w:rPr>
                              <w:rFonts w:hint="eastAsia"/>
                            </w:rPr>
                            <w:t>(</w:t>
                          </w:r>
                          <w:r>
                            <w:t>c)</w:t>
                          </w:r>
                        </w:p>
                      </w:txbxContent>
                    </v:textbox>
                  </v:shape>
                  <v:shape id="文本框 19" o:spid="_x0000_s1047"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13156C" w:rsidRPr="009D483E" w:rsidRDefault="0013156C" w:rsidP="00CD69B2">
                          <w:pPr>
                            <w:pStyle w:val="af1"/>
                            <w:rPr>
                              <w:rFonts w:ascii="宋体" w:hAnsi="宋体"/>
                              <w:noProof/>
                              <w:sz w:val="24"/>
                              <w:szCs w:val="20"/>
                            </w:rPr>
                          </w:pPr>
                          <w:r>
                            <w:rPr>
                              <w:rFonts w:hint="eastAsia"/>
                            </w:rPr>
                            <w:t>(</w:t>
                          </w:r>
                          <w:r>
                            <w:t>b)</w:t>
                          </w:r>
                        </w:p>
                      </w:txbxContent>
                    </v:textbox>
                  </v:shape>
                  <v:shape id="文本框 21" o:spid="_x0000_s1048"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13156C" w:rsidRPr="00527412" w:rsidRDefault="0013156C" w:rsidP="00CD69B2">
                          <w:pPr>
                            <w:pStyle w:val="af1"/>
                            <w:rPr>
                              <w:rFonts w:ascii="宋体" w:hAnsi="宋体"/>
                              <w:noProof/>
                              <w:sz w:val="24"/>
                              <w:szCs w:val="20"/>
                            </w:rPr>
                          </w:pPr>
                          <w:r>
                            <w:rPr>
                              <w:rFonts w:hint="eastAsia"/>
                            </w:rPr>
                            <w:t>(</w:t>
                          </w:r>
                          <w:r>
                            <w:t>a)</w:t>
                          </w:r>
                        </w:p>
                      </w:txbxContent>
                    </v:textbox>
                  </v:shape>
                </v:group>
                <v:shape id="文本框 24" o:spid="_x0000_s1049" type="#_x0000_t202" style="position:absolute;top:20955;width:5471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13156C" w:rsidRPr="00CD69B2" w:rsidRDefault="0013156C" w:rsidP="00CD69B2">
                        <w:pPr>
                          <w:pStyle w:val="af1"/>
                          <w:rPr>
                            <w:rFonts w:ascii="宋体" w:hAnsi="宋体"/>
                            <w:noProof/>
                            <w:szCs w:val="20"/>
                          </w:rPr>
                        </w:pPr>
                        <w:bookmarkStart w:id="69" w:name="_Toc942402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bookmarkEnd w:id="69"/>
                      </w:p>
                    </w:txbxContent>
                  </v:textbox>
                </v:shape>
                <w10:wrap type="topAndBottom"/>
              </v:group>
            </w:pict>
          </mc:Fallback>
        </mc:AlternateContent>
      </w:r>
      <w:r w:rsidR="00CD69B2" w:rsidRPr="00227E49">
        <w:rPr>
          <w:rFonts w:eastAsia="宋体"/>
        </w:rPr>
        <w:t>莫尔条纹产生原理</w:t>
      </w:r>
      <w:bookmarkEnd w:id="66"/>
      <w:bookmarkEnd w:id="67"/>
    </w:p>
    <w:p w:rsidR="00550A9A" w:rsidRPr="00227E49" w:rsidRDefault="00CD69B2" w:rsidP="00C75EC1">
      <w:pPr>
        <w:pStyle w:val="aff8"/>
        <w:rPr>
          <w:noProof/>
          <w:lang w:val="zh-CN"/>
        </w:rPr>
      </w:pPr>
      <w:r w:rsidRPr="00227E49">
        <w:lastRenderedPageBreak/>
        <w:t>莫尔条纹</w:t>
      </w:r>
      <w:r w:rsidRPr="00227E49">
        <w:rPr>
          <w:rStyle w:val="afff0"/>
        </w:rPr>
        <w:footnoteReference w:id="3"/>
      </w:r>
      <w:r w:rsidRPr="00227E49">
        <w:t>可由不同周期，不同重复周期函数，不同光栅初始相位，光栅有夹角，不同光栅材料折射率等原因造成</w:t>
      </w:r>
      <w:r w:rsidR="00101221" w:rsidRPr="00227E49">
        <w:fldChar w:fldCharType="begin"/>
      </w:r>
      <w:r w:rsidR="00101221"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101221" w:rsidRPr="00227E49">
        <w:rPr>
          <w:noProof/>
        </w:rPr>
        <w:t>[</w:t>
      </w:r>
      <w:hyperlink w:anchor="_ENREF_6" w:tooltip="Bell, 2014 #116" w:history="1">
        <w:r w:rsidR="006239B2" w:rsidRPr="00227E49">
          <w:rPr>
            <w:noProof/>
          </w:rPr>
          <w:t>14</w:t>
        </w:r>
      </w:hyperlink>
      <w:r w:rsidR="00101221" w:rsidRPr="00227E49">
        <w:rPr>
          <w:noProof/>
        </w:rPr>
        <w:t>]</w:t>
      </w:r>
      <w:r w:rsidR="00101221" w:rsidRPr="00227E49">
        <w:fldChar w:fldCharType="end"/>
      </w:r>
      <w:r w:rsidRPr="00227E49">
        <w:t>。首先讨论等间隔不同周期光栅叠</w:t>
      </w:r>
      <w:r w:rsidR="00550A9A" w:rsidRPr="00227E49">
        <w:t>的情况。</w:t>
      </w:r>
      <w:r w:rsidRPr="00227E49">
        <w:t>如图，等间隔光栅</w:t>
      </w:r>
      <w:r w:rsidRPr="00227E49">
        <w:t>A</w:t>
      </w:r>
      <w:r w:rsidRPr="00227E49">
        <w:t>，间隔</w:t>
      </w:r>
      <w:r w:rsidR="00550A9A" w:rsidRPr="00227E49">
        <w:t>为</w:t>
      </w:r>
      <w:r w:rsidRPr="00227E49">
        <w:t>a</w:t>
      </w:r>
      <w:r w:rsidRPr="00227E49">
        <w:t>和等间隔光栅</w:t>
      </w:r>
      <w:r w:rsidRPr="00227E49">
        <w:t>B</w:t>
      </w:r>
      <w:r w:rsidRPr="00227E49">
        <w:t>，间隔</w:t>
      </w:r>
      <w:r w:rsidR="00550A9A" w:rsidRPr="00227E49">
        <w:t>为</w:t>
      </w:r>
      <w:r w:rsidRPr="00227E49">
        <w:t>b</w:t>
      </w:r>
      <w:r w:rsidR="00550A9A" w:rsidRPr="00227E49">
        <w:t>。当两光栅</w:t>
      </w:r>
      <w:r w:rsidRPr="00227E49">
        <w:t>以</w:t>
      </w:r>
      <m:oMath>
        <m:r>
          <m:rPr>
            <m:sty m:val="p"/>
          </m:rPr>
          <w:rPr>
            <w:rFonts w:ascii="Cambria Math" w:hAnsi="Cambria Math"/>
          </w:rPr>
          <m:t>θ</m:t>
        </m:r>
      </m:oMath>
      <w:r w:rsidRPr="00227E49">
        <w:t>角度重合</w:t>
      </w:r>
      <w:r w:rsidR="00550A9A" w:rsidRPr="00227E49">
        <w:t>时，出</w:t>
      </w:r>
      <w:r w:rsidR="00697587" w:rsidRPr="00227E49">
        <w:rPr>
          <w:noProof/>
        </w:rPr>
        <mc:AlternateContent>
          <mc:Choice Requires="wpg">
            <w:drawing>
              <wp:anchor distT="0" distB="0" distL="114300" distR="114300" simplePos="0" relativeHeight="251655168" behindDoc="0" locked="0" layoutInCell="1" allowOverlap="1" wp14:anchorId="7A250840" wp14:editId="79BA7928">
                <wp:simplePos x="0" y="0"/>
                <wp:positionH relativeFrom="column">
                  <wp:posOffset>106045</wp:posOffset>
                </wp:positionH>
                <wp:positionV relativeFrom="paragraph">
                  <wp:posOffset>0</wp:posOffset>
                </wp:positionV>
                <wp:extent cx="5543550" cy="3939540"/>
                <wp:effectExtent l="0" t="0" r="0" b="3810"/>
                <wp:wrapTopAndBottom/>
                <wp:docPr id="136" name="组合 136"/>
                <wp:cNvGraphicFramePr/>
                <a:graphic xmlns:a="http://schemas.openxmlformats.org/drawingml/2006/main">
                  <a:graphicData uri="http://schemas.microsoft.com/office/word/2010/wordprocessingGroup">
                    <wpg:wgp>
                      <wpg:cNvGrpSpPr/>
                      <wpg:grpSpPr>
                        <a:xfrm>
                          <a:off x="0" y="0"/>
                          <a:ext cx="5543550" cy="3939540"/>
                          <a:chOff x="0" y="0"/>
                          <a:chExt cx="5543550" cy="3939540"/>
                        </a:xfrm>
                      </wpg:grpSpPr>
                      <pic:pic xmlns:pic="http://schemas.openxmlformats.org/drawingml/2006/picture">
                        <pic:nvPicPr>
                          <pic:cNvPr id="7" name="图片 7"/>
                          <pic:cNvPicPr>
                            <a:picLocks noChangeAspect="1"/>
                          </pic:cNvPicPr>
                        </pic:nvPicPr>
                        <pic:blipFill rotWithShape="1">
                          <a:blip r:embed="rId42">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96240"/>
                          </a:xfrm>
                          <a:prstGeom prst="rect">
                            <a:avLst/>
                          </a:prstGeom>
                          <a:solidFill>
                            <a:prstClr val="white"/>
                          </a:solidFill>
                          <a:ln>
                            <a:noFill/>
                          </a:ln>
                        </wps:spPr>
                        <wps:txbx>
                          <w:txbxContent>
                            <w:p w:rsidR="0013156C" w:rsidRPr="005E0452" w:rsidRDefault="0013156C" w:rsidP="00550A9A">
                              <w:pPr>
                                <w:pStyle w:val="af1"/>
                                <w:rPr>
                                  <w:sz w:val="24"/>
                                  <w:szCs w:val="20"/>
                                </w:rPr>
                              </w:pPr>
                              <w:bookmarkStart w:id="70" w:name="_Toc9424029"/>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250840" id="组合 136" o:spid="_x0000_s1050" style="position:absolute;left:0;text-align:left;margin-left:8.35pt;margin-top:0;width:436.5pt;height:310.2pt;z-index:251655168" coordsize="55435,39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">
                <v:shape id="图片 7" o:spid="_x0000_s1051"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43" o:title="" croptop="9608f" cropbottom="13291f" cropleft="10923f" cropright="11936f"/>
                </v:shape>
                <v:shape id="文本框 17" o:spid="_x0000_s1052" type="#_x0000_t202" style="position:absolute;top:35433;width:55435;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13156C" w:rsidRPr="005E0452" w:rsidRDefault="0013156C" w:rsidP="00550A9A">
                        <w:pPr>
                          <w:pStyle w:val="af1"/>
                          <w:rPr>
                            <w:sz w:val="24"/>
                            <w:szCs w:val="20"/>
                          </w:rPr>
                        </w:pPr>
                        <w:bookmarkStart w:id="71" w:name="_Toc9424029"/>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71"/>
                      </w:p>
                    </w:txbxContent>
                  </v:textbox>
                </v:shape>
                <w10:wrap type="topAndBottom"/>
              </v:group>
            </w:pict>
          </mc:Fallback>
        </mc:AlternateContent>
      </w:r>
      <w:r w:rsidR="00550A9A" w:rsidRPr="00227E49">
        <w:t>现的明暗变化的图样就是莫尔条纹。上</w:t>
      </w:r>
      <w:r w:rsidRPr="00227E49">
        <w:t>图中，黑色虚线为莫尔条纹，水平直线组代表光栅</w:t>
      </w:r>
      <w:r w:rsidRPr="00227E49">
        <w:t>A</w:t>
      </w:r>
      <w:r w:rsidRPr="00227E49">
        <w:t>，倾斜直线组代表光栅</w:t>
      </w:r>
      <w:r w:rsidRPr="00227E49">
        <w:t>B</w:t>
      </w:r>
      <w:r w:rsidRPr="00227E49">
        <w:t>。观察几何关系，可得，</w:t>
      </w:r>
    </w:p>
    <w:p w:rsidR="00550A9A" w:rsidRPr="00227E49" w:rsidRDefault="00550A9A" w:rsidP="00550A9A">
      <w:pPr>
        <w:pStyle w:val="afff3"/>
      </w:pPr>
      <w:r w:rsidRPr="00227E49">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 ×d=CE×b</m:t>
        </m:r>
      </m:oMath>
      <w:r w:rsidRPr="00227E49">
        <w:tab/>
        <w:t>(</w:t>
      </w:r>
      <w:r w:rsidR="00DD5465" w:rsidRPr="00227E49">
        <w:t>2</w:t>
      </w:r>
      <w:r w:rsidRPr="00227E49">
        <w:t>.1)</w:t>
      </w:r>
    </w:p>
    <w:p w:rsidR="00784829" w:rsidRPr="00227E49" w:rsidRDefault="00784829" w:rsidP="00784829">
      <w:pPr>
        <w:pStyle w:val="afff3"/>
      </w:pPr>
      <w:r w:rsidRPr="00227E49">
        <w:tab/>
      </w:r>
      <m:oMath>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oMath>
      <w:r w:rsidRPr="00227E49">
        <w:tab/>
        <w:t>(</w:t>
      </w:r>
      <w:r w:rsidR="00DD5465" w:rsidRPr="00227E49">
        <w:t>2</w:t>
      </w:r>
      <w:r w:rsidRPr="00227E49">
        <w:t>.2)</w:t>
      </w:r>
    </w:p>
    <w:p w:rsidR="00784829" w:rsidRPr="00227E49" w:rsidRDefault="00784829" w:rsidP="00784829">
      <w:pPr>
        <w:pStyle w:val="aff8"/>
      </w:pPr>
      <w:r w:rsidRPr="00227E49">
        <w:t>将</w:t>
      </w:r>
      <w:r w:rsidRPr="00227E49">
        <w:t>DE</w:t>
      </w:r>
      <w:r w:rsidRPr="00227E49">
        <w:t>，</w:t>
      </w:r>
      <w:r w:rsidRPr="00227E49">
        <w:t>CD</w:t>
      </w:r>
      <w:r w:rsidRPr="00227E49">
        <w:t>，</w:t>
      </w:r>
      <w:r w:rsidRPr="00227E49">
        <w:t>CE</w:t>
      </w:r>
      <w:r w:rsidRPr="00227E49">
        <w:t>均用</w:t>
      </w:r>
      <m:oMath>
        <m:sSub>
          <m:sSubPr>
            <m:ctrlPr>
              <w:rPr>
                <w:rFonts w:ascii="Cambria Math" w:hAnsi="Cambria Math"/>
                <w:i/>
              </w:rPr>
            </m:ctrlPr>
          </m:sSubPr>
          <m:e>
            <m:r>
              <m:rPr>
                <m:nor/>
              </m:rPr>
              <w:rPr>
                <w:i/>
              </w:rPr>
              <m:t>S</m:t>
            </m:r>
          </m:e>
          <m:sub>
            <m:r>
              <m:rPr>
                <m:nor/>
              </m:rPr>
              <w:rPr>
                <w:i/>
              </w:rPr>
              <m:t>CDEF</m:t>
            </m:r>
          </m:sub>
        </m:sSub>
      </m:oMath>
      <w:r w:rsidRPr="00227E49">
        <w:t>和</w:t>
      </w:r>
      <m:oMath>
        <m:r>
          <m:rPr>
            <m:nor/>
          </m:rPr>
          <m:t>a</m:t>
        </m:r>
        <m:r>
          <m:rPr>
            <m:nor/>
          </m:rPr>
          <m:t>，</m:t>
        </m:r>
        <m:r>
          <m:rPr>
            <m:nor/>
          </m:rPr>
          <m:t>b</m:t>
        </m:r>
        <m:r>
          <m:rPr>
            <m:nor/>
          </m:rPr>
          <m:t>，</m:t>
        </m:r>
        <m:r>
          <m:rPr>
            <m:nor/>
          </m:rPr>
          <m:t>c</m:t>
        </m:r>
        <m:r>
          <m:rPr>
            <m:sty m:val="p"/>
          </m:rPr>
          <w:rPr>
            <w:rFonts w:ascii="Cambria Math" w:hAnsi="Cambria Math"/>
          </w:rPr>
          <m:t xml:space="preserve"> </m:t>
        </m:r>
      </m:oMath>
      <w:r w:rsidRPr="00227E49">
        <w:t>等表示，约分化简可得，</w:t>
      </w:r>
    </w:p>
    <w:p w:rsidR="00784829" w:rsidRPr="00227E49" w:rsidRDefault="00784829" w:rsidP="00784829">
      <w:pPr>
        <w:pStyle w:val="afff3"/>
      </w:pPr>
      <w:r w:rsidRPr="00227E49">
        <w:tab/>
      </w:r>
      <m:oMath>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oMath>
      <w:r w:rsidRPr="00227E49">
        <w:tab/>
        <w:t>(</w:t>
      </w:r>
      <w:r w:rsidR="00DD5465" w:rsidRPr="00227E49">
        <w:t>2</w:t>
      </w:r>
      <w:r w:rsidRPr="00227E49">
        <w:t>.3)</w:t>
      </w:r>
    </w:p>
    <w:p w:rsidR="00784829" w:rsidRPr="00227E49" w:rsidRDefault="00784829" w:rsidP="00C75EC1">
      <w:pPr>
        <w:pStyle w:val="aff8"/>
      </w:pPr>
      <w:r w:rsidRPr="00227E49">
        <w:t>又可由，</w:t>
      </w:r>
    </w:p>
    <w:p w:rsidR="00784829" w:rsidRPr="00227E49" w:rsidRDefault="00C75EC1" w:rsidP="00C75EC1">
      <w:pPr>
        <w:pStyle w:val="afff3"/>
        <w:rPr>
          <w:rFonts w:ascii="Cambria Math" w:hAnsi="Cambria Math"/>
          <w:oMath/>
        </w:rPr>
      </w:pPr>
      <w:r w:rsidRPr="00227E49">
        <w:tab/>
      </w:r>
      <m:oMath>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w:r w:rsidRPr="00227E49">
        <w:tab/>
        <w:t>(</w:t>
      </w:r>
      <w:r w:rsidR="00DD5465" w:rsidRPr="00227E49">
        <w:t>2</w:t>
      </w:r>
      <w:r w:rsidRPr="00227E49">
        <w:t>.4)</w:t>
      </w:r>
    </w:p>
    <w:p w:rsidR="00784829" w:rsidRPr="00227E49" w:rsidRDefault="00C75EC1" w:rsidP="00C75EC1">
      <w:pPr>
        <w:pStyle w:val="afff3"/>
      </w:pPr>
      <w:r w:rsidRPr="00227E49">
        <w:lastRenderedPageBreak/>
        <w:tab/>
      </w:r>
      <m:oMath>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oMath>
      <w:r w:rsidRPr="00227E49">
        <w:tab/>
        <w:t>(</w:t>
      </w:r>
      <w:r w:rsidR="00DD5465" w:rsidRPr="00227E49">
        <w:t>2</w:t>
      </w:r>
      <w:r w:rsidRPr="00227E49">
        <w:t>.5)</w:t>
      </w:r>
    </w:p>
    <w:p w:rsidR="00784829" w:rsidRPr="00227E49" w:rsidRDefault="00784829" w:rsidP="00C75EC1">
      <w:pPr>
        <w:pStyle w:val="aff8"/>
      </w:pPr>
      <w:r w:rsidRPr="00227E49">
        <w:t>可得，</w:t>
      </w:r>
    </w:p>
    <w:p w:rsidR="00784829" w:rsidRPr="00227E49" w:rsidRDefault="00C75EC1" w:rsidP="00C75EC1">
      <w:pPr>
        <w:pStyle w:val="afff3"/>
        <w:rPr>
          <w:i/>
        </w:rPr>
      </w:pPr>
      <w:r w:rsidRPr="00227E49">
        <w:tab/>
      </w:r>
      <w:proofErr w:type="spellStart"/>
      <m:oMath>
        <m:r>
          <m:rPr>
            <m:nor/>
          </m:rPr>
          <m:t>sinφ</m:t>
        </m:r>
        <w:proofErr w:type="spellEnd"/>
        <m:r>
          <m:rPr>
            <m:nor/>
          </m:rPr>
          <m:t>=</m:t>
        </m:r>
        <m:f>
          <m:fPr>
            <m:ctrlPr>
              <w:rPr>
                <w:rFonts w:ascii="Cambria Math" w:hAnsi="Cambria Math"/>
                <w:i/>
              </w:rPr>
            </m:ctrlPr>
          </m:fPr>
          <m:num>
            <w:proofErr w:type="spellStart"/>
            <m:r>
              <m:rPr>
                <m:nor/>
              </m:rPr>
              <m:t>asinθ</m:t>
            </m:r>
            <w:proofErr w:type="spellEnd"/>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oMath>
      <w:r w:rsidRPr="00227E49">
        <w:tab/>
        <w:t>(</w:t>
      </w:r>
      <w:r w:rsidR="00DD5465" w:rsidRPr="00227E49">
        <w:t>2</w:t>
      </w:r>
      <w:r w:rsidRPr="00227E49">
        <w:t>.6)</w:t>
      </w:r>
    </w:p>
    <w:p w:rsidR="00784829" w:rsidRPr="00227E49" w:rsidRDefault="00784829" w:rsidP="00C75EC1">
      <w:pPr>
        <w:pStyle w:val="aff8"/>
      </w:pPr>
      <w:r w:rsidRPr="00227E49">
        <w:t>则，可由重叠光栅的间隔和交角计算出莫尔条纹的周期间隔和相对于光栅的夹角。当</w:t>
      </w:r>
      <m:oMath>
        <m:r>
          <m:rPr>
            <m:sty m:val="p"/>
          </m:rPr>
          <w:rPr>
            <w:rFonts w:ascii="Cambria Math" w:hAnsi="Cambria Math"/>
          </w:rPr>
          <m:t>a=b</m:t>
        </m:r>
      </m:oMath>
      <w:r w:rsidRPr="00227E49">
        <w:t>时，即使用相同间隔光栅重叠时</w:t>
      </w:r>
      <w:r w:rsidRPr="00227E49">
        <w:t>,</w:t>
      </w:r>
      <w:r w:rsidRPr="00227E49">
        <w:t>可得，</w:t>
      </w:r>
    </w:p>
    <w:p w:rsidR="00784829" w:rsidRPr="00227E49" w:rsidRDefault="00C75EC1" w:rsidP="00C75EC1">
      <w:pPr>
        <w:pStyle w:val="afff3"/>
        <w:rPr>
          <w:rFonts w:ascii="Cambria Math" w:hAnsi="Cambria Math"/>
          <w:oMath/>
        </w:rPr>
      </w:pPr>
      <w:r w:rsidRPr="00227E49">
        <w:rPr>
          <w:iCs/>
        </w:rPr>
        <w:tab/>
      </w:r>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r>
              <w:rPr>
                <w:rFonts w:ascii="Cambria Math" w:hAnsi="Cambria Math"/>
              </w:rPr>
              <m:t>sin</m:t>
            </m:r>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den>
            </m:f>
            <m:r>
              <m:rPr>
                <m:sty m:val="p"/>
              </m:rPr>
              <w:rPr>
                <w:rFonts w:ascii="Cambria Math" w:hAnsi="Cambria Math"/>
              </w:rPr>
              <m:t>)</m:t>
            </m:r>
          </m:den>
        </m:f>
      </m:oMath>
      <w:r w:rsidRPr="00227E49">
        <w:tab/>
        <w:t>(</w:t>
      </w:r>
      <w:r w:rsidR="00DD5465" w:rsidRPr="00227E49">
        <w:t>2</w:t>
      </w:r>
      <w:r w:rsidRPr="00227E49">
        <w:t>.7)</w:t>
      </w:r>
    </w:p>
    <w:p w:rsidR="00784829" w:rsidRPr="00227E49" w:rsidRDefault="00C75EC1" w:rsidP="00C75EC1">
      <w:pPr>
        <w:pStyle w:val="afff3"/>
      </w:pPr>
      <w:r w:rsidRPr="00227E49">
        <w:rPr>
          <w:iCs/>
        </w:rPr>
        <w:tab/>
      </w:r>
      <m:oMath>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oMath>
      <w:r w:rsidRPr="00227E49">
        <w:tab/>
        <w:t>(</w:t>
      </w:r>
      <w:r w:rsidR="00DD5465" w:rsidRPr="00227E49">
        <w:t>2</w:t>
      </w:r>
      <w:r w:rsidRPr="00227E49">
        <w:t>.8)</w:t>
      </w:r>
    </w:p>
    <w:p w:rsidR="00784829" w:rsidRPr="00227E49" w:rsidRDefault="00784829" w:rsidP="00C75EC1">
      <w:pPr>
        <w:pStyle w:val="aff8"/>
      </w:pPr>
      <w:r w:rsidRPr="00227E49">
        <w:t>此时，莫尔条纹和两光栅夹角的平分线垂直。由于数字莫尔三维测量使用的相同间隔周期的条纹重叠形成莫尔条纹，可以将物体</w:t>
      </w:r>
      <w:r w:rsidR="00C75EC1" w:rsidRPr="00227E49">
        <w:t>所</w:t>
      </w:r>
      <w:r w:rsidRPr="00227E49">
        <w:t>扭曲的条纹处理解为两光栅出现一定夹角，而该夹角根据被测物体各位置高度而变化。</w:t>
      </w:r>
    </w:p>
    <w:p w:rsidR="00784829" w:rsidRPr="00227E49" w:rsidRDefault="00784829" w:rsidP="00C75EC1">
      <w:pPr>
        <w:pStyle w:val="aff8"/>
      </w:pPr>
      <w:r w:rsidRPr="00227E49">
        <w:t>使用简化几何关系分析莫尔条纹的产生和</w:t>
      </w:r>
      <w:r w:rsidR="00C75EC1" w:rsidRPr="00227E49">
        <w:t>其</w:t>
      </w:r>
      <w:r w:rsidRPr="00227E49">
        <w:t>参数是解释莫尔现象的多种数学模型之一</w:t>
      </w:r>
      <w:r w:rsidR="00101221" w:rsidRPr="00227E49">
        <w:fldChar w:fldCharType="begin"/>
      </w:r>
      <w:r w:rsidR="00101221" w:rsidRPr="00227E49">
        <w:instrText xml:space="preserve"> ADDIN EN.CITE &lt;EndNote&gt;&lt;Cite&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rPr>
          <w:noProof/>
        </w:rPr>
        <w:t>[</w:t>
      </w:r>
      <w:r w:rsidR="006239B2" w:rsidRPr="00227E49">
        <w:rPr>
          <w:noProof/>
        </w:rPr>
        <w:t>1</w:t>
      </w:r>
      <w:hyperlink w:anchor="_ENREF_5" w:tooltip="Amidror, 2010 #101" w:history="1">
        <w:r w:rsidR="006239B2" w:rsidRPr="00227E49">
          <w:rPr>
            <w:noProof/>
          </w:rPr>
          <w:t>5</w:t>
        </w:r>
      </w:hyperlink>
      <w:r w:rsidR="00101221" w:rsidRPr="00227E49">
        <w:rPr>
          <w:noProof/>
        </w:rPr>
        <w:t>]</w:t>
      </w:r>
      <w:r w:rsidR="00101221" w:rsidRPr="00227E49">
        <w:fldChar w:fldCharType="end"/>
      </w:r>
      <w:r w:rsidRPr="00227E49">
        <w:t>。除此之外，也有学者通过傅立叶变换和光栅透过率函数来研究不同频率条纹间隔，即不同周期光栅叠加产生的莫尔条纹</w:t>
      </w:r>
      <w:r w:rsidRPr="00227E49">
        <w:fldChar w:fldCharType="begin"/>
      </w:r>
      <w:r w:rsidR="00101221" w:rsidRPr="00227E49">
        <w:instrText xml:space="preserve"> ADDIN EN.CITE &lt;EndNote&gt;&lt;Cite&gt;&lt;Author&gt;Creath&lt;/Author&gt;&lt;Year&gt;1992&lt;/Year&gt;&lt;RecNum&gt;107&lt;/RecNum&gt;&lt;DisplayText&gt;[7, 8]&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w:instrText>
      </w:r>
      <w:r w:rsidR="00101221" w:rsidRPr="00227E49">
        <w:instrText>朱丽君</w:instrText>
      </w:r>
      <w:r w:rsidR="00101221" w:rsidRPr="00227E49">
        <w:instrText>&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w:instrText>
      </w:r>
      <w:r w:rsidR="00101221" w:rsidRPr="00227E49">
        <w:instrText>朱丽君</w:instrText>
      </w:r>
      <w:r w:rsidR="00101221" w:rsidRPr="00227E49">
        <w:instrText>&lt;/author&gt;&lt;/authors&gt;&lt;tertiary-authors&gt;&lt;author&gt;</w:instrText>
      </w:r>
      <w:r w:rsidR="00101221" w:rsidRPr="00227E49">
        <w:instrText>王玉荣</w:instrText>
      </w:r>
      <w:r w:rsidR="00101221" w:rsidRPr="00227E49">
        <w:instrText>,&lt;/author&gt;&lt;/tertiary-authors&gt;&lt;/contributors&gt;&lt;titles&gt;&lt;title&gt;</w:instrText>
      </w:r>
      <w:r w:rsidR="00101221" w:rsidRPr="00227E49">
        <w:instrText>数字莫尔条纹三维面形测量技术研究</w:instrText>
      </w:r>
      <w:r w:rsidR="00101221" w:rsidRPr="00227E49">
        <w:instrText>&lt;/title&gt;&lt;/titles&gt;&lt;keywords&gt;&lt;keyword&gt;</w:instrText>
      </w:r>
      <w:r w:rsidR="00101221" w:rsidRPr="00227E49">
        <w:instrText>三维面形测量</w:instrText>
      </w:r>
      <w:r w:rsidR="00101221" w:rsidRPr="00227E49">
        <w:instrText>&lt;/keyword&gt;&lt;keyword&gt;</w:instrText>
      </w:r>
      <w:r w:rsidR="00101221" w:rsidRPr="00227E49">
        <w:instrText>条纹投影轮廓术</w:instrText>
      </w:r>
      <w:r w:rsidR="00101221" w:rsidRPr="00227E49">
        <w:instrText>&lt;/keyword&gt;&lt;keyword&gt;</w:instrText>
      </w:r>
      <w:r w:rsidR="00101221" w:rsidRPr="00227E49">
        <w:instrText>数字莫尔条纹</w:instrText>
      </w:r>
      <w:r w:rsidR="00101221" w:rsidRPr="00227E49">
        <w:instrText>&lt;/keyword&gt;&lt;keyword&gt;</w:instrText>
      </w:r>
      <w:r w:rsidR="00101221" w:rsidRPr="00227E49">
        <w:instrText>数字相移</w:instrText>
      </w:r>
      <w:r w:rsidR="00101221" w:rsidRPr="00227E49">
        <w:instrText>&lt;/keyword&gt;&lt;keyword&gt;</w:instrText>
      </w:r>
      <w:r w:rsidR="00101221" w:rsidRPr="00227E49">
        <w:instrText>相位展开</w:instrText>
      </w:r>
      <w:r w:rsidR="00101221" w:rsidRPr="00227E49">
        <w:instrText>&lt;/keyword&gt;&lt;/keywords&gt;&lt;dates&gt;&lt;year&gt;2016&lt;/year&gt;&lt;/dates&gt;&lt;publisher&gt;</w:instrText>
      </w:r>
      <w:r w:rsidR="00101221" w:rsidRPr="00227E49">
        <w:instrText>山东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Pr="00227E49">
        <w:fldChar w:fldCharType="separate"/>
      </w:r>
      <w:r w:rsidR="00101221" w:rsidRPr="00227E49">
        <w:rPr>
          <w:noProof/>
        </w:rPr>
        <w:t>[</w:t>
      </w:r>
      <w:hyperlink w:anchor="_ENREF_7" w:tooltip="朱丽君, 2016 #113" w:history="1">
        <w:r w:rsidR="006239B2" w:rsidRPr="00227E49">
          <w:rPr>
            <w:noProof/>
          </w:rPr>
          <w:t>13</w:t>
        </w:r>
      </w:hyperlink>
      <w:r w:rsidR="00101221" w:rsidRPr="00227E49">
        <w:rPr>
          <w:noProof/>
        </w:rPr>
        <w:t xml:space="preserve">, </w:t>
      </w:r>
      <w:hyperlink w:anchor="_ENREF_8" w:tooltip="Creath, 1992 #107" w:history="1">
        <w:r w:rsidR="006239B2" w:rsidRPr="00227E49">
          <w:rPr>
            <w:noProof/>
          </w:rPr>
          <w:t>16</w:t>
        </w:r>
      </w:hyperlink>
      <w:r w:rsidR="00101221" w:rsidRPr="00227E49">
        <w:rPr>
          <w:noProof/>
        </w:rPr>
        <w:t>]</w:t>
      </w:r>
      <w:r w:rsidRPr="00227E49">
        <w:fldChar w:fldCharType="end"/>
      </w:r>
      <w:r w:rsidRPr="00227E49">
        <w:t>。推导过程如下。</w:t>
      </w:r>
    </w:p>
    <w:p w:rsidR="00784829" w:rsidRPr="00227E49" w:rsidRDefault="00784829" w:rsidP="00C75EC1">
      <w:pPr>
        <w:pStyle w:val="aff8"/>
      </w:pPr>
      <w:r w:rsidRPr="00227E49">
        <w:t>首先，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Pr="00227E49">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Pr="00227E49">
        <w:t>描述两不同频率光栅的透过率函数。描述一个非</w:t>
      </w:r>
      <w:r w:rsidR="00C75EC1" w:rsidRPr="00227E49">
        <w:t>正弦</w:t>
      </w:r>
      <w:r w:rsidRPr="00227E49">
        <w:t>，且只在一定范围内周期重复的光栅，需要无穷多个不同系数的余弦函数分量求和。分量的系数决定了最后光栅的几何特征</w:t>
      </w:r>
      <w:r w:rsidRPr="00227E49">
        <w:t>,</w:t>
      </w:r>
      <w:r w:rsidRPr="00227E49">
        <w:t>而余弦函数的相位是关于位置坐标的函数，决定了具体以某一个光栅周期为中心展开。傅立叶级数表达光栅</w:t>
      </w:r>
      <w:r w:rsidRPr="00227E49">
        <w:t>1</w:t>
      </w:r>
      <w:r w:rsidRPr="00227E49">
        <w:t>和</w:t>
      </w:r>
      <w:r w:rsidRPr="00227E49">
        <w:t>2</w:t>
      </w:r>
      <w:r w:rsidRPr="00227E49">
        <w:t>的传递函数如下。</w:t>
      </w:r>
    </w:p>
    <w:p w:rsidR="00784829" w:rsidRPr="00227E49" w:rsidRDefault="00DD5465" w:rsidP="00DD5465">
      <w:pPr>
        <w:pStyle w:val="afff3"/>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r>
              <m:rPr>
                <m:sty m:val="p"/>
              </m:rPr>
              <w:rPr>
                <w:rFonts w:ascii="Cambria Math" w:hAnsi="Cambria Math"/>
              </w:rPr>
              <m:t>cos⁡[</m:t>
            </m:r>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227E49">
        <w:tab/>
        <w:t>(2.9)</w:t>
      </w:r>
    </w:p>
    <w:p w:rsidR="00784829" w:rsidRPr="00227E49" w:rsidRDefault="00DD5465" w:rsidP="00DD5465">
      <w:pPr>
        <w:pStyle w:val="afff3"/>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r>
              <m:rPr>
                <m:sty m:val="p"/>
              </m:rPr>
              <w:rPr>
                <w:rFonts w:ascii="Cambria Math" w:hAnsi="Cambria Math"/>
              </w:rPr>
              <m:t>cos⁡[</m:t>
            </m:r>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227E49">
        <w:tab/>
        <w:t>(2.10)</w:t>
      </w:r>
    </w:p>
    <w:p w:rsidR="00784829" w:rsidRPr="00227E49" w:rsidRDefault="00784829" w:rsidP="00C75EC1">
      <w:pPr>
        <w:pStyle w:val="aff8"/>
      </w:pPr>
      <w:r w:rsidRPr="00227E49">
        <w:t>在上</w:t>
      </w:r>
      <w:r w:rsidR="00DD5465" w:rsidRPr="00227E49">
        <w:t>两</w:t>
      </w:r>
      <w:r w:rsidRPr="00227E49">
        <w:t>式中，</w:t>
      </w:r>
      <m:oMath>
        <m:r>
          <m:rPr>
            <m:sty m:val="p"/>
          </m:rPr>
          <w:rPr>
            <w:rFonts w:ascii="Cambria Math" w:hAnsi="Cambria Math"/>
          </w:rPr>
          <m:t>n</m:t>
        </m:r>
        <m:r>
          <w:rPr>
            <w:rFonts w:ascii="Cambria Math" w:hAnsi="Cambria Math"/>
          </w:rPr>
          <m:t>ϕ(x, y)</m:t>
        </m:r>
      </m:oMath>
      <w:r w:rsidRPr="00227E49">
        <w:t>对应表二中正弦函数中</w:t>
      </w:r>
      <m:oMath>
        <m:r>
          <m:rPr>
            <m:sty m:val="p"/>
          </m:rPr>
          <w:rPr>
            <w:rFonts w:ascii="Cambria Math" w:hAnsi="Cambria Math"/>
          </w:rPr>
          <m:t>nπx/L</m:t>
        </m:r>
      </m:oMath>
      <w:r w:rsidR="00DD5465" w:rsidRPr="00227E49">
        <w:t>。</w:t>
      </w:r>
      <w:r w:rsidRPr="00227E49">
        <w:t>根据</w:t>
      </w:r>
      <w:r w:rsidR="00DD5465" w:rsidRPr="00227E49">
        <w:t>光栅间隔</w:t>
      </w:r>
      <w:r w:rsidRPr="00227E49">
        <w:t>不同，展开周期具体</w:t>
      </w:r>
      <w:r w:rsidR="00DD5465" w:rsidRPr="00227E49">
        <w:t>级数</w:t>
      </w:r>
      <w:r w:rsidRPr="00227E49">
        <w:t>不同，</w:t>
      </w:r>
      <m:oMath>
        <m:r>
          <m:rPr>
            <m:sty m:val="p"/>
          </m:rPr>
          <w:rPr>
            <w:rFonts w:ascii="Cambria Math" w:hAnsi="Cambria Math"/>
          </w:rPr>
          <m:t>n</m:t>
        </m:r>
        <m:r>
          <w:rPr>
            <w:rFonts w:ascii="Cambria Math" w:hAnsi="Cambria Math"/>
          </w:rPr>
          <m:t>ϕ(x, y)</m:t>
        </m:r>
      </m:oMath>
      <w:r w:rsidRPr="00227E49">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227E49">
        <w:t>则对应着傅立叶系数，决定着最后求和所得到的光栅几何特征。上述二式可表述</w:t>
      </w:r>
      <w:r w:rsidR="00DD5465" w:rsidRPr="00227E49">
        <w:t>任意</w:t>
      </w:r>
      <w:r w:rsidRPr="00227E49">
        <w:t>两不同光栅。</w:t>
      </w:r>
    </w:p>
    <w:p w:rsidR="00E00E1D" w:rsidRPr="00227E49" w:rsidRDefault="00E00E1D" w:rsidP="00E00E1D">
      <w:pPr>
        <w:pStyle w:val="aff8"/>
        <w:ind w:firstLineChars="0" w:firstLine="0"/>
      </w:pPr>
    </w:p>
    <w:p w:rsidR="00DD5465" w:rsidRPr="00227E49" w:rsidRDefault="00DD5465" w:rsidP="00DD5465">
      <w:pPr>
        <w:pStyle w:val="af1"/>
        <w:keepNext/>
      </w:pPr>
      <w:bookmarkStart w:id="72" w:name="_Toc9424043"/>
      <w:r w:rsidRPr="00227E49">
        <w:lastRenderedPageBreak/>
        <w:t>表</w:t>
      </w:r>
      <w:r w:rsidRPr="00227E49">
        <w:t xml:space="preserve"> </w:t>
      </w:r>
      <w:r w:rsidRPr="00227E49">
        <w:fldChar w:fldCharType="begin"/>
      </w:r>
      <w:r w:rsidRPr="00227E49">
        <w:instrText xml:space="preserve"> SEQ </w:instrText>
      </w:r>
      <w:r w:rsidRPr="00227E49">
        <w:instrText>表</w:instrText>
      </w:r>
      <w:r w:rsidRPr="00227E49">
        <w:instrText xml:space="preserve"> \* ARABIC </w:instrText>
      </w:r>
      <w:r w:rsidRPr="00227E49">
        <w:fldChar w:fldCharType="separate"/>
      </w:r>
      <w:r w:rsidRPr="00227E49">
        <w:rPr>
          <w:noProof/>
        </w:rPr>
        <w:t>2</w:t>
      </w:r>
      <w:r w:rsidRPr="00227E49">
        <w:fldChar w:fldCharType="end"/>
      </w:r>
      <w:r w:rsidRPr="00227E49">
        <w:t>常见周期函数和其单周期傅立叶展开级数</w:t>
      </w:r>
      <w:bookmarkEnd w:id="72"/>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3485"/>
        <w:gridCol w:w="3480"/>
      </w:tblGrid>
      <w:tr w:rsidR="00227E49" w:rsidRPr="00227E49" w:rsidTr="00E00E1D">
        <w:trPr>
          <w:cantSplit/>
          <w:trHeight w:val="391"/>
        </w:trPr>
        <w:tc>
          <w:tcPr>
            <w:tcW w:w="2116" w:type="dxa"/>
            <w:tcBorders>
              <w:top w:val="single" w:sz="4" w:space="0" w:color="auto"/>
              <w:bottom w:val="single" w:sz="4" w:space="0" w:color="auto"/>
            </w:tcBorders>
          </w:tcPr>
          <w:p w:rsidR="00DD5465" w:rsidRPr="00227E49" w:rsidRDefault="00DD5465" w:rsidP="00E00E1D">
            <w:pPr>
              <w:pStyle w:val="affc"/>
              <w:keepNext/>
              <w:rPr>
                <w:rFonts w:hAnsi="Times New Roman"/>
              </w:rPr>
            </w:pPr>
            <w:r w:rsidRPr="00227E49">
              <w:rPr>
                <w:rFonts w:hAnsi="Times New Roman"/>
              </w:rPr>
              <w:t>函数名称</w:t>
            </w:r>
          </w:p>
        </w:tc>
        <w:tc>
          <w:tcPr>
            <w:tcW w:w="3485" w:type="dxa"/>
            <w:tcBorders>
              <w:top w:val="single" w:sz="4" w:space="0" w:color="auto"/>
              <w:bottom w:val="single" w:sz="4" w:space="0" w:color="auto"/>
            </w:tcBorders>
          </w:tcPr>
          <w:p w:rsidR="00DD5465" w:rsidRPr="00227E49" w:rsidRDefault="00DD5465" w:rsidP="00E00E1D">
            <w:pPr>
              <w:pStyle w:val="affc"/>
              <w:keepNext/>
              <w:rPr>
                <w:rFonts w:hAnsi="Times New Roman"/>
              </w:rPr>
            </w:pPr>
            <w:r w:rsidRPr="00227E49">
              <w:rPr>
                <w:rFonts w:hAnsi="Times New Roman"/>
              </w:rPr>
              <w:t>单个周期函数表达式</w:t>
            </w:r>
          </w:p>
        </w:tc>
        <w:tc>
          <w:tcPr>
            <w:tcW w:w="3480" w:type="dxa"/>
            <w:tcBorders>
              <w:top w:val="single" w:sz="4" w:space="0" w:color="auto"/>
              <w:bottom w:val="single" w:sz="4" w:space="0" w:color="auto"/>
            </w:tcBorders>
          </w:tcPr>
          <w:p w:rsidR="00DD5465" w:rsidRPr="00227E49" w:rsidRDefault="00DD5465" w:rsidP="00E00E1D">
            <w:pPr>
              <w:pStyle w:val="affc"/>
              <w:keepNext/>
              <w:rPr>
                <w:rFonts w:hAnsi="Times New Roman"/>
              </w:rPr>
            </w:pPr>
            <w:r w:rsidRPr="00227E49">
              <w:rPr>
                <w:rFonts w:hAnsi="Times New Roman"/>
              </w:rPr>
              <w:t>单周期傅立叶级数展开</w:t>
            </w:r>
          </w:p>
        </w:tc>
      </w:tr>
      <w:tr w:rsidR="00227E49" w:rsidRPr="00227E49" w:rsidTr="00E00E1D">
        <w:trPr>
          <w:cantSplit/>
          <w:trHeight w:val="1037"/>
        </w:trPr>
        <w:tc>
          <w:tcPr>
            <w:tcW w:w="2116" w:type="dxa"/>
            <w:tcBorders>
              <w:top w:val="single" w:sz="4" w:space="0" w:color="auto"/>
            </w:tcBorders>
          </w:tcPr>
          <w:p w:rsidR="00DD5465" w:rsidRPr="00227E49" w:rsidRDefault="00DD5465" w:rsidP="00E00E1D">
            <w:pPr>
              <w:pStyle w:val="affc"/>
              <w:keepNext/>
              <w:rPr>
                <w:rFonts w:hAnsi="Times New Roman"/>
              </w:rPr>
            </w:pPr>
            <w:r w:rsidRPr="00227E49">
              <w:rPr>
                <w:rFonts w:hAnsi="Times New Roman"/>
              </w:rPr>
              <w:t>方波</w:t>
            </w:r>
          </w:p>
        </w:tc>
        <w:tc>
          <w:tcPr>
            <w:tcW w:w="3485" w:type="dxa"/>
            <w:tcBorders>
              <w:top w:val="single" w:sz="4" w:space="0" w:color="auto"/>
            </w:tcBorders>
          </w:tcPr>
          <w:p w:rsidR="00DD5465" w:rsidRPr="00227E49" w:rsidRDefault="00DD5465" w:rsidP="00E00E1D">
            <w:pPr>
              <w:pStyle w:val="affc"/>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DD5465" w:rsidRPr="00227E49" w:rsidRDefault="002D6B37" w:rsidP="00E00E1D">
            <w:pPr>
              <w:pStyle w:val="affc"/>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227E49" w:rsidRPr="00227E49" w:rsidTr="00E00E1D">
        <w:trPr>
          <w:cantSplit/>
          <w:trHeight w:val="935"/>
        </w:trPr>
        <w:tc>
          <w:tcPr>
            <w:tcW w:w="2116" w:type="dxa"/>
          </w:tcPr>
          <w:p w:rsidR="00DD5465" w:rsidRPr="00227E49" w:rsidRDefault="00DD5465" w:rsidP="00E00E1D">
            <w:pPr>
              <w:pStyle w:val="affc"/>
              <w:keepNext/>
              <w:rPr>
                <w:rFonts w:hAnsi="Times New Roman"/>
              </w:rPr>
            </w:pPr>
            <w:r w:rsidRPr="00227E49">
              <w:rPr>
                <w:rFonts w:hAnsi="Times New Roman"/>
              </w:rPr>
              <w:t>锯齿波</w:t>
            </w:r>
          </w:p>
        </w:tc>
        <w:tc>
          <w:tcPr>
            <w:tcW w:w="3485" w:type="dxa"/>
          </w:tcPr>
          <w:p w:rsidR="00DD5465" w:rsidRPr="00227E49" w:rsidRDefault="002D6B37" w:rsidP="00E00E1D">
            <w:pPr>
              <w:pStyle w:val="affc"/>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tcPr>
          <w:p w:rsidR="00DD5465" w:rsidRPr="00227E49" w:rsidRDefault="002D6B37" w:rsidP="00E00E1D">
            <w:pPr>
              <w:pStyle w:val="affc"/>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227E49" w:rsidRPr="00227E49" w:rsidTr="00E00E1D">
        <w:trPr>
          <w:cantSplit/>
          <w:trHeight w:val="969"/>
        </w:trPr>
        <w:tc>
          <w:tcPr>
            <w:tcW w:w="2116" w:type="dxa"/>
          </w:tcPr>
          <w:p w:rsidR="00DD5465" w:rsidRPr="00227E49" w:rsidRDefault="00DD5465" w:rsidP="00E00E1D">
            <w:pPr>
              <w:pStyle w:val="affc"/>
              <w:keepNext/>
              <w:rPr>
                <w:rFonts w:hAnsi="Times New Roman"/>
              </w:rPr>
            </w:pPr>
            <w:r w:rsidRPr="00227E49">
              <w:rPr>
                <w:rFonts w:hAnsi="Times New Roman"/>
              </w:rPr>
              <w:t>三角波</w:t>
            </w:r>
          </w:p>
        </w:tc>
        <w:tc>
          <w:tcPr>
            <w:tcW w:w="3485" w:type="dxa"/>
          </w:tcPr>
          <w:p w:rsidR="00DD5465" w:rsidRPr="00227E49" w:rsidRDefault="00DD5465" w:rsidP="00E00E1D">
            <w:pPr>
              <w:pStyle w:val="affc"/>
              <w:keepNext/>
              <w:rPr>
                <w:rFonts w:hAnsi="Times New Roman"/>
              </w:rPr>
            </w:pPr>
            <m:oMathPara>
              <m:oMath>
                <m:r>
                  <w:rPr>
                    <w:rFonts w:ascii="Cambria Math" w:hAnsi="Cambria Math"/>
                  </w:rPr>
                  <m:t>T(x)</m:t>
                </m:r>
              </m:oMath>
            </m:oMathPara>
          </w:p>
        </w:tc>
        <w:tc>
          <w:tcPr>
            <w:tcW w:w="3480" w:type="dxa"/>
          </w:tcPr>
          <w:p w:rsidR="00DD5465" w:rsidRPr="00227E49" w:rsidRDefault="002D6B37" w:rsidP="00E00E1D">
            <w:pPr>
              <w:pStyle w:val="affc"/>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1)</m:t>
                            </m:r>
                          </m:e>
                          <m:sup>
                            <m:r>
                              <w:rPr>
                                <w:rFonts w:ascii="Cambria Math" w:hAnsi="Cambria Math"/>
                              </w:rPr>
                              <m:t>(n-1)/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D5465" w:rsidRPr="00227E49" w:rsidRDefault="00DD5465" w:rsidP="00E00E1D">
      <w:pPr>
        <w:pStyle w:val="aff8"/>
      </w:pPr>
      <w:r w:rsidRPr="00227E49">
        <w:t>当这两个光栅重叠时，总体透过率函数为二者透过率函数之积</w:t>
      </w:r>
      <w:r w:rsidRPr="00227E49">
        <w:t>,</w:t>
      </w:r>
      <w:r w:rsidRPr="00227E49">
        <w:t>可表达如下，</w:t>
      </w:r>
    </w:p>
    <w:p w:rsidR="00DD5465" w:rsidRPr="00227E49" w:rsidRDefault="00DD5465" w:rsidP="00DD5465">
      <w:pPr>
        <w:pStyle w:val="afff3"/>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oMath>
      <w:r w:rsidRPr="00227E49">
        <w:tab/>
      </w:r>
      <w:r w:rsidRPr="00227E49">
        <w:tab/>
      </w:r>
      <w:r w:rsidRPr="00227E49">
        <w:tab/>
        <w:t>(2.11)</w:t>
      </w:r>
      <m:oMath>
        <m:r>
          <m:rPr>
            <m:sty m:val="p"/>
          </m:rPr>
          <w:rPr>
            <w:rFonts w:ascii="Cambria Math" w:hAnsi="Cambria Math"/>
          </w:rPr>
          <w:br/>
        </m:r>
      </m:oMath>
      <m:oMathPara>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oMath>
      </m:oMathPara>
    </w:p>
    <w:p w:rsidR="00DD5465" w:rsidRPr="00227E49" w:rsidRDefault="00DD5465" w:rsidP="00E00E1D">
      <w:pPr>
        <w:pStyle w:val="aff8"/>
      </w:pPr>
      <w:r w:rsidRPr="00227E49">
        <w:t>该式前三项为条纹本身的强度，对应着数字莫尔三维测量中需要去除的高频噪声。而第四项可以使用积化和差，计算出差频和和频两项。这两项为莫尔条文所携带的信息。而</w:t>
      </w:r>
      <w:r w:rsidR="008676F9" w:rsidRPr="00227E49">
        <w:t>这一</w:t>
      </w:r>
      <w:r w:rsidRPr="00227E49">
        <w:t>信息来源于物体高度扭曲了投影条纹，使得原本等间距，零夹角的两幅条纹出现了夹角变化，夹角变化。从莫尔条纹反推恢复物体高度是下一小节三角测量法，以及本论文的重点。</w:t>
      </w:r>
    </w:p>
    <w:p w:rsidR="00DD5465" w:rsidRPr="00227E49" w:rsidRDefault="00DD5465" w:rsidP="00DD5465">
      <w:pPr>
        <w:pStyle w:val="2"/>
        <w:spacing w:before="156" w:after="156"/>
        <w:rPr>
          <w:rFonts w:eastAsia="宋体"/>
        </w:rPr>
      </w:pPr>
      <w:bookmarkStart w:id="73" w:name="_Toc9421022"/>
      <w:bookmarkStart w:id="74" w:name="_Toc9422556"/>
      <w:r w:rsidRPr="00227E49">
        <w:rPr>
          <w:rFonts w:eastAsia="宋体"/>
          <w:b/>
          <w:noProof/>
        </w:rPr>
        <w:lastRenderedPageBreak/>
        <mc:AlternateContent>
          <mc:Choice Requires="wpg">
            <w:drawing>
              <wp:anchor distT="0" distB="0" distL="114300" distR="114300" simplePos="0" relativeHeight="251660288" behindDoc="0" locked="0" layoutInCell="1" allowOverlap="1" wp14:anchorId="737ABC08" wp14:editId="468C74D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 xmlns:a="http://schemas.openxmlformats.org/drawingml/2006/main">
                  <a:graphicData uri="http://schemas.microsoft.com/office/word/2010/wordprocessingGroup">
                    <wpg:wgp>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13156C" w:rsidRPr="00D64705" w:rsidRDefault="0013156C" w:rsidP="00DD5465">
                              <w:pPr>
                                <w:pStyle w:val="af1"/>
                                <w:rPr>
                                  <w:rFonts w:ascii="宋体" w:hAnsi="宋体"/>
                                  <w:noProof/>
                                  <w:sz w:val="24"/>
                                  <w:szCs w:val="20"/>
                                </w:rPr>
                              </w:pPr>
                              <w:bookmarkStart w:id="75" w:name="_Toc9424030"/>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rPr>
                                  <w:rFonts w:hint="eastAsia"/>
                                </w:rPr>
                                <w:t>三角测量法几何关系</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37ABC08" id="组合 28" o:spid="_x0000_s1053" style="position:absolute;left:0;text-align:left;margin-left:82.5pt;margin-top:37.9pt;width:271.5pt;height:225.45pt;z-index:251660288;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">
                <v:shape id="图片 25" o:spid="_x0000_s1054" type="#_x0000_t75" style="position:absolute;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45" o:title=""/>
                </v:shape>
                <v:shape id="文本框 27" o:spid="_x0000_s1055" type="#_x0000_t202" style="position:absolute;top:24669;width:3448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13156C" w:rsidRPr="00D64705" w:rsidRDefault="0013156C" w:rsidP="00DD5465">
                        <w:pPr>
                          <w:pStyle w:val="af1"/>
                          <w:rPr>
                            <w:rFonts w:ascii="宋体" w:hAnsi="宋体"/>
                            <w:noProof/>
                            <w:sz w:val="24"/>
                            <w:szCs w:val="20"/>
                          </w:rPr>
                        </w:pPr>
                        <w:bookmarkStart w:id="76" w:name="_Toc9424030"/>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rPr>
                            <w:rFonts w:hint="eastAsia"/>
                          </w:rPr>
                          <w:t>三角测量法几何关系</w:t>
                        </w:r>
                        <w:bookmarkEnd w:id="76"/>
                      </w:p>
                    </w:txbxContent>
                  </v:textbox>
                </v:shape>
                <w10:wrap type="topAndBottom"/>
              </v:group>
            </w:pict>
          </mc:Fallback>
        </mc:AlternateContent>
      </w:r>
      <w:r w:rsidRPr="00227E49">
        <w:rPr>
          <w:rFonts w:eastAsia="宋体"/>
        </w:rPr>
        <w:t>三角测量法</w:t>
      </w:r>
      <w:bookmarkEnd w:id="73"/>
      <w:bookmarkEnd w:id="74"/>
    </w:p>
    <w:p w:rsidR="00DD5465" w:rsidRPr="00227E49" w:rsidRDefault="00DD5465" w:rsidP="00E00E1D">
      <w:pPr>
        <w:pStyle w:val="aff8"/>
      </w:pPr>
      <w:r w:rsidRPr="00227E49">
        <w:t>在数字莫尔三维测量中，莫尔条纹是由经待测表面各</w:t>
      </w:r>
      <w:r w:rsidR="00E20325" w:rsidRPr="00227E49">
        <w:t>点</w:t>
      </w:r>
      <w:r w:rsidRPr="00227E49">
        <w:t>不同高度扭曲后的条纹图样和相同周期条纹图样叠加而产生。所以由此生成的莫尔条文含有物体的高度信息。利用三角测量法的数学模型可建立待测面高度和投影仪，相机和被测点连线延长线与参考平面两交点之间的条纹相位差之间的联系。</w:t>
      </w:r>
    </w:p>
    <w:p w:rsidR="00DD5465" w:rsidRPr="00227E49" w:rsidRDefault="00DD5465" w:rsidP="00E00E1D">
      <w:pPr>
        <w:pStyle w:val="aff8"/>
      </w:pPr>
      <w:r w:rsidRPr="00227E49">
        <w:t>如上图所示，在相机</w:t>
      </w:r>
      <m:oMath>
        <m:r>
          <m:rPr>
            <m:sty m:val="p"/>
          </m:rPr>
          <w:rPr>
            <w:rFonts w:ascii="Cambria Math" w:hAnsi="Cambria Math"/>
          </w:rPr>
          <m:t>C</m:t>
        </m:r>
      </m:oMath>
      <w:r w:rsidRPr="00227E49">
        <w:t>和投影仪</w:t>
      </w:r>
      <m:oMath>
        <m:r>
          <m:rPr>
            <m:sty m:val="p"/>
          </m:rPr>
          <w:rPr>
            <w:rFonts w:ascii="Cambria Math" w:hAnsi="Cambria Math"/>
          </w:rPr>
          <m:t>P</m:t>
        </m:r>
      </m:oMath>
      <w:r w:rsidRPr="00227E49">
        <w:t>(</w:t>
      </w:r>
      <w:r w:rsidRPr="00227E49">
        <w:t>以下称</w:t>
      </w:r>
      <m:oMath>
        <m:r>
          <m:rPr>
            <m:sty m:val="p"/>
          </m:rPr>
          <w:rPr>
            <w:rFonts w:ascii="Cambria Math" w:hAnsi="Cambria Math"/>
          </w:rPr>
          <m:t>C-P</m:t>
        </m:r>
        <m:r>
          <m:rPr>
            <m:sty m:val="p"/>
          </m:rPr>
          <w:rPr>
            <w:rFonts w:ascii="Cambria Math" w:hAnsi="Cambria Math"/>
          </w:rPr>
          <m:t>平面</m:t>
        </m:r>
      </m:oMath>
      <w:r w:rsidRPr="00227E49">
        <w:t>)</w:t>
      </w:r>
      <w:r w:rsidRPr="00227E49">
        <w:t>和参考平面（坐标系</w:t>
      </w:r>
      <m:oMath>
        <m:r>
          <m:rPr>
            <m:sty m:val="p"/>
          </m:rPr>
          <w:rPr>
            <w:rFonts w:ascii="Cambria Math" w:hAnsi="Cambria Math"/>
          </w:rPr>
          <m:t>XY</m:t>
        </m:r>
        <m:r>
          <m:rPr>
            <m:sty m:val="p"/>
          </m:rPr>
          <w:rPr>
            <w:rFonts w:ascii="Cambria Math" w:hAnsi="Cambria Math"/>
          </w:rPr>
          <m:t>平面</m:t>
        </m:r>
      </m:oMath>
      <w:r w:rsidRPr="00227E49">
        <w:t>）平行，以及投影仪投影光线和参考平面垂直的两个前提条件下，可根据几何条件计算出待测点</w:t>
      </w:r>
      <m:oMath>
        <m:r>
          <m:rPr>
            <m:sty m:val="p"/>
          </m:rPr>
          <w:rPr>
            <w:rFonts w:ascii="Cambria Math" w:hAnsi="Cambria Math"/>
          </w:rPr>
          <m:t>O</m:t>
        </m:r>
      </m:oMath>
      <w:r w:rsidRPr="00227E49">
        <w:t>的高度</w:t>
      </w:r>
      <m:oMath>
        <m:r>
          <m:rPr>
            <m:sty m:val="p"/>
          </m:rPr>
          <w:rPr>
            <w:rFonts w:ascii="Cambria Math" w:hAnsi="Cambria Math"/>
          </w:rPr>
          <m:t>h</m:t>
        </m:r>
      </m:oMath>
      <w:r w:rsidRPr="00227E49">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差之间的关系。根据，</w:t>
      </w:r>
    </w:p>
    <w:p w:rsidR="00DD5465" w:rsidRPr="00227E49" w:rsidRDefault="001C5D98" w:rsidP="001C5D98">
      <w:pPr>
        <w:pStyle w:val="afff3"/>
      </w:pPr>
      <w:r w:rsidRPr="00227E49">
        <w:tab/>
      </w:r>
      <m:oMath>
        <m:r>
          <m:rPr>
            <m:sty m:val="p"/>
          </m:rPr>
          <w:rPr>
            <w:rFonts w:ascii="Cambria Math" w:hAnsi="Cambria Math"/>
          </w:rPr>
          <m:t>∆ABO∼ΔCPO</m:t>
        </m:r>
      </m:oMath>
      <w:r w:rsidRPr="00227E49">
        <w:tab/>
        <w:t>(2.12)</w:t>
      </w:r>
    </w:p>
    <w:p w:rsidR="00DD5465" w:rsidRPr="00227E49" w:rsidRDefault="00DD5465" w:rsidP="00E00E1D">
      <w:pPr>
        <w:pStyle w:val="aff8"/>
      </w:pPr>
      <w:r w:rsidRPr="00227E49">
        <w:t>可得，</w:t>
      </w:r>
    </w:p>
    <w:p w:rsidR="00DD5465" w:rsidRPr="00227E49" w:rsidRDefault="001C5D98" w:rsidP="001C5D98">
      <w:pPr>
        <w:pStyle w:val="afff3"/>
      </w:pPr>
      <w:r w:rsidRPr="00227E49">
        <w:tab/>
      </w:r>
      <m:oMath>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oMath>
      <w:r w:rsidRPr="00227E49">
        <w:tab/>
        <w:t>(2.12)</w:t>
      </w:r>
    </w:p>
    <w:p w:rsidR="00DD5465" w:rsidRPr="00227E49" w:rsidRDefault="00DD5465" w:rsidP="00E00E1D">
      <w:pPr>
        <w:pStyle w:val="aff8"/>
      </w:pPr>
      <w:r w:rsidRPr="00227E49">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和投影后周期长度</w:t>
      </w:r>
      <w:r w:rsidRPr="00227E49">
        <w:t>L</w:t>
      </w:r>
      <w:r w:rsidRPr="00227E49">
        <w:t>的关系可得，</w:t>
      </w:r>
    </w:p>
    <w:p w:rsidR="00DD5465" w:rsidRPr="00227E49" w:rsidRDefault="001C5D98" w:rsidP="001C5D98">
      <w:pPr>
        <w:pStyle w:val="afff3"/>
      </w:pPr>
      <w:r w:rsidRPr="00227E49">
        <w:tab/>
      </w:r>
      <m:oMath>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oMath>
      <w:r w:rsidRPr="00227E49">
        <w:tab/>
        <w:t>(2.13)</w:t>
      </w:r>
    </w:p>
    <w:p w:rsidR="00DD5465" w:rsidRPr="00227E49" w:rsidRDefault="00DD5465" w:rsidP="00E00E1D">
      <w:pPr>
        <w:pStyle w:val="aff8"/>
      </w:pPr>
      <w:r w:rsidRPr="00227E49">
        <w:t>带入</w:t>
      </w:r>
      <w:r w:rsidR="00697587" w:rsidRPr="00227E49">
        <w:t>(2.12)</w:t>
      </w:r>
      <w:r w:rsidRPr="00227E49">
        <w:t>式，可得出待测点高度和相位之间的对应关系，</w:t>
      </w:r>
    </w:p>
    <w:p w:rsidR="00DD5465" w:rsidRPr="00227E49" w:rsidRDefault="001C5D98" w:rsidP="001C5D98">
      <w:pPr>
        <w:pStyle w:val="afff3"/>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r w:rsidRPr="00227E49">
        <w:tab/>
        <w:t>(2.14)</w:t>
      </w:r>
    </w:p>
    <w:p w:rsidR="00290C7A" w:rsidRPr="00227E49" w:rsidRDefault="00697587" w:rsidP="00DD5465">
      <w:pPr>
        <w:pStyle w:val="aff8"/>
      </w:pPr>
      <w:r w:rsidRPr="00227E49">
        <w:rPr>
          <w:noProof/>
        </w:rPr>
        <w:lastRenderedPageBreak/>
        <mc:AlternateContent>
          <mc:Choice Requires="wpg">
            <w:drawing>
              <wp:anchor distT="0" distB="0" distL="114300" distR="114300" simplePos="0" relativeHeight="251675648" behindDoc="0" locked="0" layoutInCell="1" allowOverlap="1" wp14:anchorId="0F694459" wp14:editId="546FBA23">
                <wp:simplePos x="0" y="0"/>
                <wp:positionH relativeFrom="column">
                  <wp:posOffset>182245</wp:posOffset>
                </wp:positionH>
                <wp:positionV relativeFrom="paragraph">
                  <wp:posOffset>662940</wp:posOffset>
                </wp:positionV>
                <wp:extent cx="5946140" cy="3615690"/>
                <wp:effectExtent l="0" t="0" r="0" b="3810"/>
                <wp:wrapTopAndBottom/>
                <wp:docPr id="135" name="组合 135"/>
                <wp:cNvGraphicFramePr/>
                <a:graphic xmlns:a="http://schemas.openxmlformats.org/drawingml/2006/main">
                  <a:graphicData uri="http://schemas.microsoft.com/office/word/2010/wordprocessingGroup">
                    <wpg:wgp>
                      <wpg:cNvGrpSpPr/>
                      <wpg:grpSpPr>
                        <a:xfrm>
                          <a:off x="0" y="0"/>
                          <a:ext cx="5946140" cy="3615690"/>
                          <a:chOff x="0" y="0"/>
                          <a:chExt cx="5946140" cy="3615690"/>
                        </a:xfrm>
                      </wpg:grpSpPr>
                      <wpg:grpSp>
                        <wpg:cNvPr id="133" name="组合 133"/>
                        <wpg:cNvGrpSpPr/>
                        <wpg:grpSpPr>
                          <a:xfrm>
                            <a:off x="0" y="0"/>
                            <a:ext cx="5946140" cy="2663190"/>
                            <a:chOff x="0" y="0"/>
                            <a:chExt cx="5946140" cy="266319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950"/>
                              <a:ext cx="2830195" cy="396240"/>
                            </a:xfrm>
                            <a:prstGeom prst="rect">
                              <a:avLst/>
                            </a:prstGeom>
                            <a:solidFill>
                              <a:prstClr val="white"/>
                            </a:solidFill>
                            <a:ln>
                              <a:noFill/>
                            </a:ln>
                          </wps:spPr>
                          <wps:txbx>
                            <w:txbxContent>
                              <w:p w:rsidR="0013156C" w:rsidRPr="00361C6B" w:rsidRDefault="0013156C" w:rsidP="001C5D98">
                                <w:pPr>
                                  <w:pStyle w:val="af1"/>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5" y="2266950"/>
                              <a:ext cx="2850515" cy="396240"/>
                            </a:xfrm>
                            <a:prstGeom prst="rect">
                              <a:avLst/>
                            </a:prstGeom>
                            <a:solidFill>
                              <a:prstClr val="white"/>
                            </a:solidFill>
                            <a:ln>
                              <a:noFill/>
                            </a:ln>
                          </wps:spPr>
                          <wps:txbx>
                            <w:txbxContent>
                              <w:p w:rsidR="0013156C" w:rsidRPr="003F6013" w:rsidRDefault="0013156C" w:rsidP="001C5D98">
                                <w:pPr>
                                  <w:pStyle w:val="af1"/>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4150"/>
                            <a:ext cx="5946140" cy="891540"/>
                          </a:xfrm>
                          <a:prstGeom prst="rect">
                            <a:avLst/>
                          </a:prstGeom>
                          <a:solidFill>
                            <a:prstClr val="white"/>
                          </a:solidFill>
                          <a:ln>
                            <a:noFill/>
                          </a:ln>
                        </wps:spPr>
                        <wps:txbx>
                          <w:txbxContent>
                            <w:p w:rsidR="0013156C" w:rsidRPr="003549D4" w:rsidRDefault="0013156C" w:rsidP="00697587">
                              <w:pPr>
                                <w:pStyle w:val="af1"/>
                                <w:rPr>
                                  <w:rFonts w:ascii="宋体" w:hAnsi="宋体"/>
                                  <w:noProof/>
                                  <w:szCs w:val="20"/>
                                </w:rPr>
                              </w:pPr>
                              <w:bookmarkStart w:id="77" w:name="_Toc9424031"/>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bookmarkEnd w:id="77"/>
                            </w:p>
                            <w:p w:rsidR="0013156C" w:rsidRPr="00551E70" w:rsidRDefault="0013156C" w:rsidP="00697587">
                              <w:pPr>
                                <w:pStyle w:val="af1"/>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694459" id="组合 135" o:spid="_x0000_s1056" style="position:absolute;left:0;text-align:left;margin-left:14.35pt;margin-top:52.2pt;width:468.2pt;height:284.7pt;z-index:251675648" coordsize="59461,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oPUJsAtRmg&#10;tgFqN0AdEKB2A9Q2QO0HqE2A2gxQ2wC1G6AOCFC7AWoboPYD1CZAbQaobYDaDVAHBKjdALUNUPsB&#10;ahOgNgPUNkDtBqgDAtRugNoGqP0AtQlQmwFqG6B2A9QBAWo3QG0D1H6A2gSozQC1DVC7AeqAALUb&#10;oLYBaj9AbQLUZoDaBq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">
                <v:group id="组合 133" o:spid="_x0000_s1057" style="position:absolute;width:59461;height:26631" coordsize="59461,26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2" o:spid="_x0000_s1058" style="position:absolute;width:59461;height:22098" coordsize="59461,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图片 128" o:spid="_x0000_s1059" type="#_x0000_t75" style="position:absolute;left:30956;width:28505;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">
                      <v:imagedata r:id="rId48" o:title=""/>
                    </v:shape>
                    <v:shape id="图片 129" o:spid="_x0000_s1060" type="#_x0000_t75" style="position:absolute;width:28301;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49" o:title=""/>
                    </v:shape>
                  </v:group>
                  <v:shape id="文本框 130" o:spid="_x0000_s1061" type="#_x0000_t202" style="position:absolute;top:22669;width:283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13156C" w:rsidRPr="00361C6B" w:rsidRDefault="0013156C" w:rsidP="001C5D98">
                          <w:pPr>
                            <w:pStyle w:val="af1"/>
                            <w:rPr>
                              <w:noProof/>
                              <w:sz w:val="24"/>
                              <w:szCs w:val="20"/>
                            </w:rPr>
                          </w:pPr>
                          <w:r>
                            <w:rPr>
                              <w:rFonts w:hint="eastAsia"/>
                              <w:noProof/>
                              <w:sz w:val="24"/>
                              <w:szCs w:val="20"/>
                            </w:rPr>
                            <w:t>(</w:t>
                          </w:r>
                          <w:r>
                            <w:rPr>
                              <w:noProof/>
                              <w:sz w:val="24"/>
                              <w:szCs w:val="20"/>
                            </w:rPr>
                            <w:t>a)</w:t>
                          </w:r>
                        </w:p>
                      </w:txbxContent>
                    </v:textbox>
                  </v:shape>
                  <v:shape id="文本框 131" o:spid="_x0000_s1062" type="#_x0000_t202" style="position:absolute;left:30956;top:22669;width:28505;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13156C" w:rsidRPr="003F6013" w:rsidRDefault="0013156C" w:rsidP="001C5D98">
                          <w:pPr>
                            <w:pStyle w:val="af1"/>
                            <w:rPr>
                              <w:rFonts w:ascii="宋体" w:hAnsi="宋体"/>
                              <w:noProof/>
                              <w:sz w:val="24"/>
                              <w:szCs w:val="20"/>
                            </w:rPr>
                          </w:pPr>
                          <w:r>
                            <w:rPr>
                              <w:rFonts w:hint="eastAsia"/>
                            </w:rPr>
                            <w:t>(</w:t>
                          </w:r>
                          <w:r>
                            <w:t>b)</w:t>
                          </w:r>
                        </w:p>
                      </w:txbxContent>
                    </v:textbox>
                  </v:shape>
                </v:group>
                <v:shape id="文本框 134" o:spid="_x0000_s1063" type="#_x0000_t202" style="position:absolute;top:27241;width:59461;height:8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13156C" w:rsidRPr="003549D4" w:rsidRDefault="0013156C" w:rsidP="00697587">
                        <w:pPr>
                          <w:pStyle w:val="af1"/>
                          <w:rPr>
                            <w:rFonts w:ascii="宋体" w:hAnsi="宋体"/>
                            <w:noProof/>
                            <w:szCs w:val="20"/>
                          </w:rPr>
                        </w:pPr>
                        <w:bookmarkStart w:id="78" w:name="_Toc9424031"/>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bookmarkEnd w:id="78"/>
                      </w:p>
                      <w:p w:rsidR="0013156C" w:rsidRPr="00551E70" w:rsidRDefault="0013156C" w:rsidP="00697587">
                        <w:pPr>
                          <w:pStyle w:val="af1"/>
                          <w:rPr>
                            <w:noProof/>
                            <w:sz w:val="24"/>
                            <w:szCs w:val="20"/>
                          </w:rPr>
                        </w:pPr>
                      </w:p>
                    </w:txbxContent>
                  </v:textbox>
                </v:shape>
                <w10:wrap type="topAndBottom"/>
              </v:group>
            </w:pict>
          </mc:Fallback>
        </mc:AlternateContent>
      </w:r>
      <w:r w:rsidR="00DD5465" w:rsidRPr="00227E49">
        <w:t>其中相机和投影仪之间距离为</w:t>
      </w:r>
      <m:oMath>
        <m:r>
          <m:rPr>
            <m:sty m:val="p"/>
          </m:rPr>
          <w:rPr>
            <w:rFonts w:ascii="Cambria Math" w:hAnsi="Cambria Math"/>
          </w:rPr>
          <m:t>d</m:t>
        </m:r>
      </m:oMath>
      <w:r w:rsidR="00DD5465" w:rsidRPr="00227E49">
        <w:t>，</w:t>
      </w:r>
      <m:oMath>
        <m:r>
          <m:rPr>
            <m:sty m:val="p"/>
          </m:rPr>
          <w:rPr>
            <w:rFonts w:ascii="Cambria Math" w:hAnsi="Cambria Math"/>
          </w:rPr>
          <m:t>C-P</m:t>
        </m:r>
        <m:r>
          <m:rPr>
            <m:sty m:val="p"/>
          </m:rPr>
          <w:rPr>
            <w:rFonts w:ascii="Cambria Math" w:hAnsi="Cambria Math"/>
          </w:rPr>
          <m:t>平面</m:t>
        </m:r>
      </m:oMath>
      <w:r w:rsidR="00DD5465" w:rsidRPr="00227E49">
        <w:t>到参考平面之间的距离为</w:t>
      </w:r>
      <w:r w:rsidR="00DD5465" w:rsidRPr="00227E49">
        <w:t>H</w:t>
      </w:r>
      <w:r w:rsidR="00DD5465" w:rsidRPr="00227E49">
        <w:t>，投影条纹在参考平面上的周期</w:t>
      </w:r>
      <m:oMath>
        <m:r>
          <m:rPr>
            <m:sty m:val="p"/>
          </m:rPr>
          <w:rPr>
            <w:rFonts w:ascii="Cambria Math" w:hAnsi="Cambria Math"/>
          </w:rPr>
          <m:t>L</m:t>
        </m:r>
      </m:oMath>
      <w:r w:rsidR="00DD5465" w:rsidRPr="00227E49">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DD5465" w:rsidRPr="00227E49">
        <w:t>两点之间的相位差，在实际测量过程中，并不是直接</w:t>
      </w:r>
      <w:r w:rsidRPr="00227E49">
        <w:t>测量以上</w:t>
      </w:r>
      <w:r w:rsidR="00DD5465" w:rsidRPr="00227E49">
        <w:t>几何参数</w:t>
      </w:r>
      <w:r w:rsidRPr="00227E49">
        <w:t>并</w:t>
      </w:r>
      <w:r w:rsidR="00DD5465" w:rsidRPr="00227E49">
        <w:t>带入</w:t>
      </w:r>
      <w:r w:rsidRPr="00227E49">
        <w:t>(2.14)</w:t>
      </w:r>
      <w:r w:rsidR="00DD5465" w:rsidRPr="00227E49">
        <w:t>式</w:t>
      </w:r>
      <w:r w:rsidR="00101221" w:rsidRPr="00227E49">
        <w:fldChar w:fldCharType="begin"/>
      </w:r>
      <w:r w:rsidR="00101221" w:rsidRPr="00227E49">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01221" w:rsidRPr="00227E49">
        <w:fldChar w:fldCharType="separate"/>
      </w:r>
      <w:r w:rsidR="00101221" w:rsidRPr="00227E49">
        <w:rPr>
          <w:noProof/>
        </w:rPr>
        <w:t>[</w:t>
      </w:r>
      <w:r w:rsidR="006239B2" w:rsidRPr="00227E49">
        <w:rPr>
          <w:noProof/>
        </w:rPr>
        <w:t>8</w:t>
      </w:r>
      <w:r w:rsidR="00101221" w:rsidRPr="00227E49">
        <w:rPr>
          <w:noProof/>
        </w:rPr>
        <w:t>]</w:t>
      </w:r>
      <w:r w:rsidR="00101221" w:rsidRPr="00227E49">
        <w:fldChar w:fldCharType="end"/>
      </w:r>
      <w:r w:rsidR="00DD5465" w:rsidRPr="00227E49">
        <w:t>。实际测量过程的高度和相位关系在下一章节系统校准中会详细讨论。</w:t>
      </w:r>
    </w:p>
    <w:p w:rsidR="00290C7A" w:rsidRPr="00227E49" w:rsidRDefault="00290C7A" w:rsidP="00290C7A">
      <w:pPr>
        <w:pStyle w:val="1"/>
        <w:spacing w:before="312" w:after="312"/>
        <w:rPr>
          <w:rFonts w:eastAsia="宋体"/>
        </w:rPr>
      </w:pPr>
      <w:r w:rsidRPr="00227E49">
        <w:rPr>
          <w:rFonts w:eastAsia="宋体"/>
        </w:rPr>
        <w:br w:type="page"/>
      </w:r>
      <w:bookmarkStart w:id="79" w:name="_Toc9065209"/>
      <w:bookmarkStart w:id="80" w:name="_Toc9421023"/>
      <w:bookmarkStart w:id="81" w:name="_Toc9422557"/>
      <w:r w:rsidRPr="00227E49">
        <w:rPr>
          <w:rFonts w:eastAsia="宋体"/>
        </w:rPr>
        <w:lastRenderedPageBreak/>
        <w:t>实物系统校准</w:t>
      </w:r>
      <w:bookmarkEnd w:id="79"/>
      <w:bookmarkEnd w:id="80"/>
      <w:bookmarkEnd w:id="81"/>
    </w:p>
    <w:p w:rsidR="00290C7A" w:rsidRPr="00227E49" w:rsidRDefault="00290C7A" w:rsidP="00290C7A">
      <w:pPr>
        <w:pStyle w:val="aff8"/>
      </w:pPr>
      <w:r w:rsidRPr="00227E49">
        <w:t>前一章定性分析了莫尔条纹和物体高度信息的对应关系，之后通过三角测量法的几何模型得出单一待测点高度和参考平面对应点相位差之间的关系。</w:t>
      </w:r>
      <w:proofErr w:type="gramStart"/>
      <w:r w:rsidR="008676F9" w:rsidRPr="00227E49">
        <w:t>该</w:t>
      </w:r>
      <w:r w:rsidRPr="00227E49">
        <w:t>关系</w:t>
      </w:r>
      <w:proofErr w:type="gramEnd"/>
      <w:r w:rsidRPr="00227E49">
        <w:t>式子含有实际测量过程中难以精确测量也不便测量的几何参数。为了</w:t>
      </w:r>
      <w:r w:rsidR="008676F9" w:rsidRPr="00227E49">
        <w:t>这一</w:t>
      </w:r>
      <w:r w:rsidRPr="00227E49">
        <w:t>解决问题，本章将拓展上一章得到的相位</w:t>
      </w:r>
      <w:r w:rsidRPr="00227E49">
        <w:t>-</w:t>
      </w:r>
      <w:r w:rsidRPr="00227E49">
        <w:t>高度关系，并根据前人文献和数学工具，提出实际测量系统校准的具体过程。</w:t>
      </w:r>
    </w:p>
    <w:p w:rsidR="00290C7A" w:rsidRPr="00227E49" w:rsidRDefault="00290C7A" w:rsidP="00290C7A">
      <w:pPr>
        <w:pStyle w:val="2"/>
        <w:spacing w:before="156" w:after="156"/>
        <w:rPr>
          <w:rFonts w:eastAsia="宋体"/>
        </w:rPr>
      </w:pPr>
      <w:bookmarkStart w:id="82" w:name="_Toc9421024"/>
      <w:bookmarkStart w:id="83" w:name="_Toc9422558"/>
      <w:r w:rsidRPr="00227E49">
        <w:rPr>
          <w:rFonts w:eastAsia="宋体"/>
        </w:rPr>
        <w:t>非线性校准原理</w:t>
      </w:r>
      <w:bookmarkEnd w:id="82"/>
      <w:bookmarkEnd w:id="83"/>
    </w:p>
    <w:p w:rsidR="00290C7A" w:rsidRPr="00227E49" w:rsidRDefault="00290C7A" w:rsidP="00E20325">
      <w:pPr>
        <w:pStyle w:val="aff8"/>
      </w:pPr>
      <w:r w:rsidRPr="00227E49">
        <w:t>2007</w:t>
      </w:r>
      <w:r w:rsidRPr="00227E49">
        <w:t>年加拿大学者根据</w:t>
      </w:r>
      <w:r w:rsidR="00E20325" w:rsidRPr="00227E49">
        <w:t>(2.14)</w:t>
      </w:r>
      <w:r w:rsidR="00E20325" w:rsidRPr="00227E49">
        <w:t>式子</w:t>
      </w:r>
      <w:r w:rsidRPr="00227E49">
        <w:t>中单一被测点的高度</w:t>
      </w:r>
      <w:r w:rsidRPr="00227E49">
        <w:t>-</w:t>
      </w:r>
      <w:r w:rsidRPr="00227E49">
        <w:t>相位差关系，提出了非线性和线性校准两种方法，以下是非线性校准的具体推导过程</w:t>
      </w:r>
      <w:r w:rsidR="00101221" w:rsidRPr="00227E49">
        <w:fldChar w:fldCharType="begin"/>
      </w:r>
      <w:r w:rsidR="00101221" w:rsidRPr="00227E49">
        <w:instrText xml:space="preserve"> ADDIN EN.CITE &lt;EndNote&gt;&lt;Cite&gt;&lt;Author&gt;Jia&lt;/Author&gt;&lt;Year&gt;2007&lt;/Year&gt;&lt;RecNum&gt;141&lt;/RecNum&gt;&lt;DisplayText&gt;[10]&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101221" w:rsidRPr="00227E49">
        <w:fldChar w:fldCharType="separate"/>
      </w:r>
      <w:r w:rsidR="00101221" w:rsidRPr="00227E49">
        <w:rPr>
          <w:noProof/>
        </w:rPr>
        <w:t>[</w:t>
      </w:r>
      <w:r w:rsidR="006239B2" w:rsidRPr="00227E49">
        <w:rPr>
          <w:noProof/>
        </w:rPr>
        <w:t>17</w:t>
      </w:r>
      <w:r w:rsidR="00101221" w:rsidRPr="00227E49">
        <w:rPr>
          <w:noProof/>
        </w:rPr>
        <w:t>]</w:t>
      </w:r>
      <w:r w:rsidR="00101221" w:rsidRPr="00227E49">
        <w:fldChar w:fldCharType="end"/>
      </w:r>
      <w:r w:rsidRPr="00227E49">
        <w:t>。在</w:t>
      </w:r>
      <w:r w:rsidR="00E20325" w:rsidRPr="00227E49">
        <w:t>(2.14)</w:t>
      </w:r>
      <w:r w:rsidR="00E20325" w:rsidRPr="00227E49">
        <w:t>式</w:t>
      </w:r>
      <w:r w:rsidRPr="00227E49">
        <w:t>中，</w:t>
      </w:r>
    </w:p>
    <w:p w:rsidR="00290C7A" w:rsidRPr="00227E49" w:rsidRDefault="00E20325" w:rsidP="00E20325">
      <w:pPr>
        <w:pStyle w:val="afff3"/>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p>
    <w:p w:rsidR="00290C7A" w:rsidRPr="00227E49" w:rsidRDefault="00E20325" w:rsidP="00E20325">
      <w:pPr>
        <w:pStyle w:val="aff8"/>
        <w:rPr>
          <w:noProof/>
        </w:rPr>
      </w:pPr>
      <w:r w:rsidRPr="00227E49">
        <w:rPr>
          <w:noProof/>
        </w:rPr>
        <mc:AlternateContent>
          <mc:Choice Requires="wpg">
            <w:drawing>
              <wp:anchor distT="0" distB="0" distL="114300" distR="114300" simplePos="0" relativeHeight="251683840" behindDoc="0" locked="0" layoutInCell="1" allowOverlap="1" wp14:anchorId="7125FAA8" wp14:editId="590DFB7C">
                <wp:simplePos x="0" y="0"/>
                <wp:positionH relativeFrom="column">
                  <wp:posOffset>1010920</wp:posOffset>
                </wp:positionH>
                <wp:positionV relativeFrom="paragraph">
                  <wp:posOffset>822960</wp:posOffset>
                </wp:positionV>
                <wp:extent cx="3514725" cy="2967990"/>
                <wp:effectExtent l="0" t="0" r="9525" b="3810"/>
                <wp:wrapTopAndBottom/>
                <wp:docPr id="148" name="组合 148"/>
                <wp:cNvGraphicFramePr/>
                <a:graphic xmlns:a="http://schemas.openxmlformats.org/drawingml/2006/main">
                  <a:graphicData uri="http://schemas.microsoft.com/office/word/2010/wordprocessingGroup">
                    <wpg:wgp>
                      <wpg:cNvGrpSpPr/>
                      <wpg:grpSpPr>
                        <a:xfrm>
                          <a:off x="0" y="0"/>
                          <a:ext cx="3514725" cy="2967990"/>
                          <a:chOff x="0" y="0"/>
                          <a:chExt cx="3514725" cy="2967990"/>
                        </a:xfrm>
                      </wpg:grpSpPr>
                      <pic:pic xmlns:pic="http://schemas.openxmlformats.org/drawingml/2006/picture">
                        <pic:nvPicPr>
                          <pic:cNvPr id="142" name="图片 14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396240"/>
                          </a:xfrm>
                          <a:prstGeom prst="rect">
                            <a:avLst/>
                          </a:prstGeom>
                          <a:solidFill>
                            <a:prstClr val="white"/>
                          </a:solidFill>
                          <a:ln>
                            <a:noFill/>
                          </a:ln>
                        </wps:spPr>
                        <wps:txbx>
                          <w:txbxContent>
                            <w:p w:rsidR="0013156C" w:rsidRPr="00402284" w:rsidRDefault="0013156C" w:rsidP="00E20325">
                              <w:pPr>
                                <w:pStyle w:val="af1"/>
                                <w:rPr>
                                  <w:sz w:val="24"/>
                                  <w:szCs w:val="20"/>
                                </w:rPr>
                              </w:pPr>
                              <w:bookmarkStart w:id="84" w:name="_Toc9424032"/>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r w:rsidRPr="00E20325">
                                <w:rPr>
                                  <w:rFonts w:hint="eastAsia"/>
                                </w:rPr>
                                <w:t xml:space="preserve"> </w:t>
                              </w:r>
                              <w:r>
                                <w:rPr>
                                  <w:rFonts w:hint="eastAsia"/>
                                </w:rPr>
                                <w:t>O</w:t>
                              </w:r>
                              <w:r>
                                <w:rPr>
                                  <w:rFonts w:hint="eastAsia"/>
                                </w:rPr>
                                <w:t>，</w:t>
                              </w:r>
                              <w:r>
                                <w:rPr>
                                  <w:rFonts w:hint="eastAsia"/>
                                </w:rPr>
                                <w:t>B</w:t>
                              </w:r>
                              <w:r>
                                <w:rPr>
                                  <w:rFonts w:hint="eastAsia"/>
                                </w:rPr>
                                <w:t>两点相位等同</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25FAA8" id="组合 148" o:spid="_x0000_s1064" style="position:absolute;left:0;text-align:left;margin-left:79.6pt;margin-top:64.8pt;width:276.75pt;height:233.7pt;z-index:251683840" coordsize="35147,29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">
                <v:shape id="图片 142" o:spid="_x0000_s1065" type="#_x0000_t75" style="position:absolute;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45" o:title=""/>
                </v:shape>
                <v:shape id="文本框 144" o:spid="_x0000_s1066" type="#_x0000_t202" style="position:absolute;top:25717;width:3514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13156C" w:rsidRPr="00402284" w:rsidRDefault="0013156C" w:rsidP="00E20325">
                        <w:pPr>
                          <w:pStyle w:val="af1"/>
                          <w:rPr>
                            <w:sz w:val="24"/>
                            <w:szCs w:val="20"/>
                          </w:rPr>
                        </w:pPr>
                        <w:bookmarkStart w:id="85" w:name="_Toc9424032"/>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r w:rsidRPr="00E20325">
                          <w:rPr>
                            <w:rFonts w:hint="eastAsia"/>
                          </w:rPr>
                          <w:t xml:space="preserve"> </w:t>
                        </w:r>
                        <w:r>
                          <w:rPr>
                            <w:rFonts w:hint="eastAsia"/>
                          </w:rPr>
                          <w:t>O</w:t>
                        </w:r>
                        <w:r>
                          <w:rPr>
                            <w:rFonts w:hint="eastAsia"/>
                          </w:rPr>
                          <w:t>，</w:t>
                        </w:r>
                        <w:r>
                          <w:rPr>
                            <w:rFonts w:hint="eastAsia"/>
                          </w:rPr>
                          <w:t>B</w:t>
                        </w:r>
                        <w:r>
                          <w:rPr>
                            <w:rFonts w:hint="eastAsia"/>
                          </w:rPr>
                          <w:t>两点相位等同</w:t>
                        </w:r>
                        <w:bookmarkEnd w:id="85"/>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227E49">
        <w:t>，如图</w:t>
      </w:r>
      <w:r w:rsidR="00290C7A" w:rsidRPr="00227E49">
        <w:t>-7</w:t>
      </w:r>
      <w:r w:rsidR="00290C7A" w:rsidRPr="00227E49">
        <w:t>，根据费马定理，测量过程位于</w:t>
      </w:r>
      <m:oMath>
        <m:r>
          <m:rPr>
            <m:sty m:val="p"/>
          </m:rPr>
          <w:rPr>
            <w:rFonts w:ascii="Cambria Math" w:hAnsi="Cambria Math"/>
          </w:rPr>
          <m:t>O</m:t>
        </m:r>
      </m:oMath>
      <w:r w:rsidR="00290C7A" w:rsidRPr="00227E49">
        <w:t>点的投影条纹，应与</w:t>
      </w:r>
      <w:r w:rsidRPr="00227E49">
        <w:t>无</w:t>
      </w:r>
      <w:r w:rsidR="00290C7A" w:rsidRPr="00227E49">
        <w:t>被测物体</w:t>
      </w:r>
      <w:r w:rsidRPr="00227E49">
        <w:t>时</w:t>
      </w:r>
      <w:r w:rsidR="00290C7A" w:rsidRPr="00227E49">
        <w:t>位于</w:t>
      </w:r>
      <w:r w:rsidRPr="00227E49">
        <w:t>参考平面上</w:t>
      </w:r>
      <w:r w:rsidR="00290C7A" w:rsidRPr="00227E49">
        <w:t>B</w:t>
      </w:r>
      <w:r w:rsidR="00290C7A" w:rsidRPr="00227E49">
        <w:t>点的投影条纹是同一级次。因此，</w:t>
      </w:r>
      <m:oMath>
        <m:r>
          <m:rPr>
            <m:sty m:val="p"/>
          </m:rPr>
          <w:rPr>
            <w:rFonts w:ascii="Cambria Math" w:hAnsi="Cambria Math"/>
          </w:rPr>
          <m:t>B</m:t>
        </m:r>
        <m:r>
          <m:rPr>
            <m:sty m:val="p"/>
          </m:rPr>
          <w:rPr>
            <w:rFonts w:ascii="Cambria Math" w:hAnsi="Cambria Math"/>
          </w:rPr>
          <m:t>，</m:t>
        </m:r>
        <m:r>
          <m:rPr>
            <m:sty m:val="p"/>
          </m:rPr>
          <w:rPr>
            <w:rFonts w:ascii="Cambria Math" w:hAnsi="Cambria Math"/>
          </w:rPr>
          <m:t>O</m:t>
        </m:r>
      </m:oMath>
      <w:r w:rsidR="00290C7A" w:rsidRPr="00227E49">
        <w:t>两点的相位</w:t>
      </w:r>
      <w:r w:rsidRPr="00227E49">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227E49">
        <w:rPr>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227E49">
        <w:rPr>
          <w:noProof/>
        </w:rPr>
        <w:t>，将此关系带入</w:t>
      </w:r>
      <w:r w:rsidRPr="00227E49">
        <w:rPr>
          <w:noProof/>
        </w:rPr>
        <w:t>(2.14)</w:t>
      </w:r>
      <w:r w:rsidR="00290C7A" w:rsidRPr="00227E49">
        <w:rPr>
          <w:noProof/>
        </w:rPr>
        <w:t>中，可将该式关系变换为被测点高度与被测点和相机</w:t>
      </w:r>
      <w:r w:rsidR="00290C7A" w:rsidRPr="00227E49">
        <w:rPr>
          <w:noProof/>
        </w:rPr>
        <w:t>-</w:t>
      </w:r>
      <w:r w:rsidR="00290C7A" w:rsidRPr="00227E49">
        <w:rPr>
          <w:noProof/>
        </w:rPr>
        <w:t>被测点延长线与参考平面交点相位之差的关系。</w:t>
      </w:r>
    </w:p>
    <w:p w:rsidR="00290C7A" w:rsidRPr="00227E49" w:rsidRDefault="00290C7A" w:rsidP="00E20325">
      <w:pPr>
        <w:pStyle w:val="aff8"/>
      </w:pPr>
    </w:p>
    <w:p w:rsidR="00290C7A" w:rsidRPr="00227E49" w:rsidRDefault="00E20325" w:rsidP="00E20325">
      <w:pPr>
        <w:pStyle w:val="aff8"/>
      </w:pPr>
      <w:r w:rsidRPr="00227E49">
        <w:rPr>
          <w:noProof/>
        </w:rPr>
        <w:lastRenderedPageBreak/>
        <mc:AlternateContent>
          <mc:Choice Requires="wpg">
            <w:drawing>
              <wp:anchor distT="0" distB="0" distL="114300" distR="114300" simplePos="0" relativeHeight="251686912" behindDoc="0" locked="0" layoutInCell="1" allowOverlap="1" wp14:anchorId="20B47F6E" wp14:editId="4789500A">
                <wp:simplePos x="0" y="0"/>
                <wp:positionH relativeFrom="column">
                  <wp:posOffset>1270</wp:posOffset>
                </wp:positionH>
                <wp:positionV relativeFrom="paragraph">
                  <wp:posOffset>634365</wp:posOffset>
                </wp:positionV>
                <wp:extent cx="5542280" cy="4025265"/>
                <wp:effectExtent l="0" t="0" r="1270" b="0"/>
                <wp:wrapTopAndBottom/>
                <wp:docPr id="147" name="组合 147"/>
                <wp:cNvGraphicFramePr/>
                <a:graphic xmlns:a="http://schemas.openxmlformats.org/drawingml/2006/main">
                  <a:graphicData uri="http://schemas.microsoft.com/office/word/2010/wordprocessingGroup">
                    <wpg:wgp>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13156C" w:rsidRPr="00FC7D3A" w:rsidRDefault="0013156C" w:rsidP="00E20325">
                              <w:pPr>
                                <w:pStyle w:val="af1"/>
                                <w:rPr>
                                  <w:noProof/>
                                  <w:sz w:val="24"/>
                                  <w:szCs w:val="20"/>
                                </w:rPr>
                              </w:pPr>
                              <w:bookmarkStart w:id="86" w:name="_Toc9424033"/>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rPr>
                                  <w:rFonts w:hint="eastAsia"/>
                                </w:rPr>
                                <w:t>被测点在</w:t>
                              </w:r>
                              <w:r>
                                <w:rPr>
                                  <w:rFonts w:hint="eastAsia"/>
                                </w:rPr>
                                <w:t>X-Z</w:t>
                              </w:r>
                              <w:r>
                                <w:rPr>
                                  <w:rFonts w:hint="eastAsia"/>
                                </w:rPr>
                                <w:t>平面之外</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0B47F6E" id="组合 147" o:spid="_x0000_s1067" style="position:absolute;left:0;text-align:left;margin-left:.1pt;margin-top:49.95pt;width:436.4pt;height:316.95pt;z-index:251686912"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">
                <v:shape id="图片 143" o:spid="_x0000_s1068" type="#_x0000_t75" style="position:absolute;width:55422;height:35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">
                  <v:imagedata r:id="rId51" o:title=""/>
                </v:shape>
                <v:shape id="文本框 146" o:spid="_x0000_s1069" type="#_x0000_t202" style="position:absolute;top:36290;width:5542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13156C" w:rsidRPr="00FC7D3A" w:rsidRDefault="0013156C" w:rsidP="00E20325">
                        <w:pPr>
                          <w:pStyle w:val="af1"/>
                          <w:rPr>
                            <w:noProof/>
                            <w:sz w:val="24"/>
                            <w:szCs w:val="20"/>
                          </w:rPr>
                        </w:pPr>
                        <w:bookmarkStart w:id="87" w:name="_Toc9424033"/>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rPr>
                            <w:rFonts w:hint="eastAsia"/>
                          </w:rPr>
                          <w:t>被测点在</w:t>
                        </w:r>
                        <w:r>
                          <w:rPr>
                            <w:rFonts w:hint="eastAsia"/>
                          </w:rPr>
                          <w:t>X-Z</w:t>
                        </w:r>
                        <w:r>
                          <w:rPr>
                            <w:rFonts w:hint="eastAsia"/>
                          </w:rPr>
                          <w:t>平面之外</w:t>
                        </w:r>
                        <w:bookmarkEnd w:id="87"/>
                      </w:p>
                    </w:txbxContent>
                  </v:textbox>
                </v:shape>
                <w10:wrap type="topAndBottom"/>
              </v:group>
            </w:pict>
          </mc:Fallback>
        </mc:AlternateContent>
      </w:r>
      <w:r w:rsidR="00290C7A" w:rsidRPr="00227E49">
        <w:t>考虑被测点位于</w:t>
      </w:r>
      <m:oMath>
        <m:r>
          <m:rPr>
            <m:sty m:val="p"/>
          </m:rPr>
          <w:rPr>
            <w:rFonts w:ascii="Cambria Math" w:hAnsi="Cambria Math"/>
          </w:rPr>
          <m:t>X-Z</m:t>
        </m:r>
      </m:oMath>
      <w:r w:rsidR="00290C7A" w:rsidRPr="00227E49">
        <w:t>平面</w:t>
      </w:r>
      <w:r w:rsidRPr="00227E49">
        <w:t>之外</w:t>
      </w:r>
      <w:r w:rsidR="00290C7A" w:rsidRPr="00227E49">
        <w:t>的情况，即被测点位于纸面外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290C7A" w:rsidRPr="00227E49">
        <w:t>。如下图，</w:t>
      </w:r>
    </w:p>
    <w:p w:rsidR="00290C7A" w:rsidRPr="00227E49" w:rsidRDefault="00290C7A" w:rsidP="00E20325">
      <w:pPr>
        <w:pStyle w:val="aff8"/>
        <w:rPr>
          <w:noProof/>
        </w:rPr>
      </w:pPr>
      <w:r w:rsidRPr="00227E49">
        <w:t>在上图中同样存在</w:t>
      </w:r>
      <m:oMath>
        <m:r>
          <m:rPr>
            <m:sty m:val="p"/>
          </m:rPr>
          <w:rPr>
            <w:rFonts w:ascii="Cambria Math" w:hAnsi="Cambria Math"/>
          </w:rPr>
          <m:t>∆ABO∼ΔCPO</m:t>
        </m:r>
      </m:oMath>
      <w:r w:rsidRPr="00227E49">
        <w:t>。则</w:t>
      </w:r>
      <w:r w:rsidRPr="00227E49">
        <w:rPr>
          <w:noProof/>
        </w:rPr>
        <w:t>，</w:t>
      </w:r>
    </w:p>
    <w:p w:rsidR="00290C7A" w:rsidRPr="00227E49" w:rsidRDefault="00E20325" w:rsidP="00E20325">
      <w:pPr>
        <w:pStyle w:val="afff3"/>
      </w:pPr>
      <w:r w:rsidRPr="00227E49">
        <w:rPr>
          <w:noProof/>
        </w:rPr>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r>
              <m:rPr>
                <m:sty m:val="p"/>
              </m:rPr>
              <w:rPr>
                <w:rFonts w:ascii="Cambria Math" w:hAnsi="Cambria Math"/>
              </w:rPr>
              <m:t>∕2</m:t>
            </m:r>
            <m:r>
              <w:rPr>
                <w:rFonts w:ascii="Cambria Math" w:hAnsi="Cambria Math"/>
              </w:rPr>
              <m:t>π</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oMath>
      <w:r w:rsidRPr="00227E49">
        <w:rPr>
          <w:noProof/>
        </w:rPr>
        <w:tab/>
        <w:t>(3.1)</w:t>
      </w:r>
    </w:p>
    <w:p w:rsidR="00290C7A" w:rsidRPr="00227E49" w:rsidRDefault="00290C7A" w:rsidP="00E20325">
      <w:pPr>
        <w:pStyle w:val="aff8"/>
      </w:pPr>
      <w:r w:rsidRPr="00227E49">
        <w:t>又</w:t>
      </w:r>
      <m:oMath>
        <m:r>
          <m:rPr>
            <m:sty m:val="p"/>
          </m:rPr>
          <w:rPr>
            <w:rFonts w:ascii="Cambria Math" w:hAnsi="Cambria Math"/>
          </w:rPr>
          <m:t>⊿ODN∼ΔMEO</m:t>
        </m:r>
      </m:oMath>
      <w:r w:rsidRPr="00227E49">
        <w:t>，</w:t>
      </w:r>
    </w:p>
    <w:p w:rsidR="00290C7A" w:rsidRPr="00227E49" w:rsidRDefault="00E20325" w:rsidP="00E20325">
      <w:pPr>
        <w:pStyle w:val="afff3"/>
      </w:pPr>
      <w:r w:rsidRPr="00227E49">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den>
        </m:f>
      </m:oMath>
      <w:r w:rsidRPr="00227E49">
        <w:tab/>
        <w:t>(3.2)</w:t>
      </w:r>
    </w:p>
    <w:p w:rsidR="00290C7A" w:rsidRPr="00227E49" w:rsidRDefault="00290C7A" w:rsidP="00E20325">
      <w:pPr>
        <w:pStyle w:val="aff8"/>
      </w:pPr>
      <w:r w:rsidRPr="00227E49">
        <w:t>由上两式可得</w:t>
      </w:r>
    </w:p>
    <w:p w:rsidR="00290C7A" w:rsidRPr="00227E49" w:rsidRDefault="00E20325" w:rsidP="00E20325">
      <w:pPr>
        <w:pStyle w:val="afff3"/>
      </w:pPr>
      <w:r w:rsidRPr="00227E49">
        <w:tab/>
      </w:r>
      <m:oMath>
        <m:r>
          <m:rPr>
            <m:sty m:val="p"/>
          </m:rPr>
          <w:rPr>
            <w:rFonts w:ascii="Cambria Math" w:hAnsi="Cambria Math"/>
          </w:rPr>
          <m:t xml:space="preserve"> h(</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w:r w:rsidRPr="00227E49">
        <w:tab/>
        <w:t>(3.3)</w:t>
      </w:r>
    </w:p>
    <w:p w:rsidR="00290C7A" w:rsidRPr="00227E49" w:rsidRDefault="00290C7A" w:rsidP="00E20325">
      <w:pPr>
        <w:pStyle w:val="aff8"/>
      </w:pPr>
      <w:r w:rsidRPr="00227E49">
        <w:t>由于上式对任何被测点均成立，考虑整个待测平面，可有</w:t>
      </w:r>
    </w:p>
    <w:p w:rsidR="00290C7A" w:rsidRPr="00227E49" w:rsidRDefault="00E20325" w:rsidP="00E20325">
      <w:pPr>
        <w:pStyle w:val="afff3"/>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4)</w:t>
      </w:r>
    </w:p>
    <w:p w:rsidR="00290C7A" w:rsidRPr="00227E49" w:rsidRDefault="00290C7A" w:rsidP="00E20325">
      <w:pPr>
        <w:pStyle w:val="aff8"/>
      </w:pPr>
      <w:r w:rsidRPr="00227E49">
        <w:t>将上式整理得，</w:t>
      </w:r>
    </w:p>
    <w:p w:rsidR="00290C7A" w:rsidRPr="00227E49" w:rsidRDefault="00E20325" w:rsidP="00E20325">
      <w:pPr>
        <w:pStyle w:val="afff3"/>
      </w:pPr>
      <w:r w:rsidRPr="00227E49">
        <w:tab/>
      </w:r>
      <m:oMath>
        <m:r>
          <m:rPr>
            <m:sty m:val="p"/>
          </m:rPr>
          <w:rPr>
            <w:rFonts w:ascii="Cambria Math" w:hAnsi="Cambria Math"/>
          </w:rPr>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w:r w:rsidRPr="00227E49">
        <w:tab/>
        <w:t>(3.5)</w:t>
      </w:r>
    </w:p>
    <w:p w:rsidR="00290C7A" w:rsidRPr="00227E49" w:rsidRDefault="00290C7A" w:rsidP="00E20325">
      <w:pPr>
        <w:pStyle w:val="aff8"/>
      </w:pPr>
      <w:r w:rsidRPr="00227E49">
        <w:t>该式描述了相位分布和和高度分布的非线性关系。在非线性校准中，需要确定</w:t>
      </w:r>
      <w:r w:rsidRPr="00227E49">
        <w:lastRenderedPageBreak/>
        <w:t>的参数如下。</w:t>
      </w:r>
    </w:p>
    <w:p w:rsidR="00290C7A" w:rsidRPr="00227E49" w:rsidRDefault="00E20325" w:rsidP="00E20325">
      <w:pPr>
        <w:pStyle w:val="afff3"/>
      </w:pPr>
      <w:r w:rsidRPr="00227E49">
        <w:tab/>
      </w:r>
      <m:oMath>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w:r w:rsidRPr="00227E49">
        <w:tab/>
        <w:t>(3.6)</w:t>
      </w:r>
    </w:p>
    <w:p w:rsidR="00290C7A" w:rsidRPr="00227E49" w:rsidRDefault="00E20325" w:rsidP="00E20325">
      <w:pPr>
        <w:pStyle w:val="afff3"/>
      </w:pPr>
      <w:r w:rsidRPr="00227E49">
        <w:tab/>
      </w:r>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w:r w:rsidRPr="00227E49">
        <w:tab/>
        <w:t>(3.7)</w:t>
      </w:r>
    </w:p>
    <w:p w:rsidR="00290C7A" w:rsidRPr="00227E49" w:rsidRDefault="00290C7A" w:rsidP="00E20325">
      <w:pPr>
        <w:pStyle w:val="aff8"/>
      </w:pPr>
      <m:oMath>
        <m:r>
          <m:rPr>
            <m:sty m:val="p"/>
          </m:rPr>
          <w:rPr>
            <w:rFonts w:ascii="Cambria Math" w:hAnsi="Cambria Math"/>
          </w:rPr>
          <m:t>m</m:t>
        </m:r>
      </m:oMath>
      <w:r w:rsidRPr="00227E49">
        <w:t>和</w:t>
      </w:r>
      <m:oMath>
        <m:r>
          <m:rPr>
            <m:sty m:val="p"/>
          </m:rPr>
          <w:rPr>
            <w:rFonts w:ascii="Cambria Math" w:hAnsi="Cambria Math"/>
          </w:rPr>
          <m:t>n</m:t>
        </m:r>
      </m:oMath>
      <w:r w:rsidRPr="00227E49">
        <w:t>均和测量装置的几何参数有关，</w:t>
      </w:r>
      <w:r w:rsidR="00E20325" w:rsidRPr="00227E49">
        <w:t>可</w:t>
      </w:r>
      <w:r w:rsidRPr="00227E49">
        <w:t>通过最小二乘方法处理已知</w:t>
      </w:r>
      <m:oMath>
        <m:r>
          <m:rPr>
            <m:sty m:val="p"/>
          </m:rPr>
          <w:rPr>
            <w:rFonts w:ascii="Cambria Math" w:hAnsi="Cambria Math"/>
          </w:rPr>
          <m:t>h(x, y)</m:t>
        </m:r>
      </m:oMath>
      <w:r w:rsidRPr="00227E49">
        <w:t>和</w:t>
      </w:r>
      <m:oMath>
        <m:r>
          <m:rPr>
            <m:sty m:val="p"/>
          </m:rPr>
          <w:rPr>
            <w:rFonts w:ascii="Cambria Math" w:hAnsi="Cambria Math"/>
          </w:rPr>
          <m:t>∆φ(x, y)</m:t>
        </m:r>
      </m:oMath>
      <w:r w:rsidRPr="00227E49">
        <w:t>的数据，得出最大似然系数</w:t>
      </w:r>
      <m:oMath>
        <m:r>
          <m:rPr>
            <m:sty m:val="p"/>
          </m:rPr>
          <w:rPr>
            <w:rFonts w:ascii="Cambria Math" w:hAnsi="Cambria Math"/>
          </w:rPr>
          <m:t>m</m:t>
        </m:r>
      </m:oMath>
      <w:r w:rsidRPr="00227E49">
        <w:t>和</w:t>
      </w:r>
      <m:oMath>
        <m:r>
          <m:rPr>
            <m:sty m:val="p"/>
          </m:rPr>
          <w:rPr>
            <w:rFonts w:ascii="Cambria Math" w:hAnsi="Cambria Math"/>
          </w:rPr>
          <m:t>n</m:t>
        </m:r>
      </m:oMath>
      <w:r w:rsidRPr="00227E49">
        <w:t>的具体数值</w:t>
      </w:r>
      <w:r w:rsidR="00101221" w:rsidRPr="00227E49">
        <w:fldChar w:fldCharType="begin"/>
      </w:r>
      <w:r w:rsidR="00101221" w:rsidRPr="00227E49">
        <w:instrText xml:space="preserve"> ADDIN EN.CITE &lt;EndNote&gt;&lt;Cite&gt;&lt;Author&gt;Jia&lt;/Author&gt;&lt;Year&gt;2007&lt;/Year&gt;&lt;RecNum&gt;141&lt;/RecNum&gt;&lt;DisplayText&gt;[10]&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101221" w:rsidRPr="00227E49">
        <w:fldChar w:fldCharType="separate"/>
      </w:r>
      <w:r w:rsidR="00101221" w:rsidRPr="00227E49">
        <w:rPr>
          <w:noProof/>
        </w:rPr>
        <w:t>[</w:t>
      </w:r>
      <w:r w:rsidR="006239B2" w:rsidRPr="00227E49">
        <w:rPr>
          <w:noProof/>
        </w:rPr>
        <w:t>1</w:t>
      </w:r>
      <w:hyperlink w:anchor="_ENREF_10" w:tooltip="Jia, 2007 #141" w:history="1">
        <w:r w:rsidR="006239B2" w:rsidRPr="00227E49">
          <w:rPr>
            <w:noProof/>
          </w:rPr>
          <w:t>7</w:t>
        </w:r>
      </w:hyperlink>
      <w:r w:rsidR="00101221" w:rsidRPr="00227E49">
        <w:rPr>
          <w:noProof/>
        </w:rPr>
        <w:t>]</w:t>
      </w:r>
      <w:r w:rsidR="00101221" w:rsidRPr="00227E49">
        <w:fldChar w:fldCharType="end"/>
      </w:r>
      <w:r w:rsidR="00E20325" w:rsidRPr="00227E49">
        <w:t>。然后，可将拟合所得的参数打入如相位</w:t>
      </w:r>
      <w:r w:rsidR="00E20325" w:rsidRPr="00227E49">
        <w:t>-</w:t>
      </w:r>
      <w:r w:rsidR="00E20325" w:rsidRPr="00227E49">
        <w:t>高度非线性关系</w:t>
      </w:r>
      <w:r w:rsidR="00E20325" w:rsidRPr="00227E49">
        <w:t>(3.5)</w:t>
      </w:r>
      <w:r w:rsidR="00E20325" w:rsidRPr="00227E49">
        <w:t>中，</w:t>
      </w:r>
      <w:r w:rsidRPr="00227E49">
        <w:t>从而用于后续测量过程中</w:t>
      </w:r>
      <w:r w:rsidR="00E20325" w:rsidRPr="00227E49">
        <w:t>。最后可用该</w:t>
      </w:r>
      <w:r w:rsidRPr="00227E49">
        <w:t>式</w:t>
      </w:r>
      <w:r w:rsidR="00E20325" w:rsidRPr="00227E49">
        <w:t>(3.5)</w:t>
      </w:r>
      <w:r w:rsidRPr="00227E49">
        <w:t>将相位分布转换为待测表面高度分布。</w:t>
      </w:r>
    </w:p>
    <w:p w:rsidR="00E20325" w:rsidRPr="00227E49" w:rsidRDefault="00E20325" w:rsidP="00E20325">
      <w:pPr>
        <w:pStyle w:val="2"/>
        <w:spacing w:before="156" w:after="156"/>
        <w:rPr>
          <w:rFonts w:eastAsia="宋体"/>
        </w:rPr>
      </w:pPr>
      <w:bookmarkStart w:id="88" w:name="_Toc9421025"/>
      <w:bookmarkStart w:id="89" w:name="_Toc9422559"/>
      <w:r w:rsidRPr="00227E49">
        <w:rPr>
          <w:rFonts w:eastAsia="宋体"/>
        </w:rPr>
        <w:t>线性校准原理</w:t>
      </w:r>
      <w:bookmarkEnd w:id="88"/>
      <w:bookmarkEnd w:id="89"/>
    </w:p>
    <w:p w:rsidR="00E20325" w:rsidRPr="00227E49" w:rsidRDefault="00E20325" w:rsidP="00E20325">
      <w:pPr>
        <w:pStyle w:val="aff8"/>
      </w:pPr>
      <w:r w:rsidRPr="00227E49">
        <w:t>在提出非线性校准的同一篇文献中，该学者提出了线性校准</w:t>
      </w:r>
      <w:r w:rsidR="00101221" w:rsidRPr="00227E49">
        <w:fldChar w:fldCharType="begin"/>
      </w:r>
      <w:r w:rsidR="00101221" w:rsidRPr="00227E49">
        <w:instrText xml:space="preserve"> ADDIN EN.CITE &lt;EndNote&gt;&lt;Cite ExcludeYear="1"&gt;&lt;Author&gt;Lawman&lt;/Author&gt;&lt;Year&gt;2017&lt;/Year&gt;&lt;RecNum&gt;99&lt;/RecNum&gt;&lt;DisplayText&gt;[11]&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101221" w:rsidRPr="00227E49">
        <w:fldChar w:fldCharType="separate"/>
      </w:r>
      <w:r w:rsidR="00101221" w:rsidRPr="00227E49">
        <w:rPr>
          <w:noProof/>
        </w:rPr>
        <w:t>[</w:t>
      </w:r>
      <w:r w:rsidR="006239B2" w:rsidRPr="00227E49">
        <w:rPr>
          <w:noProof/>
        </w:rPr>
        <w:t>1</w:t>
      </w:r>
      <w:hyperlink w:anchor="_ENREF_11" w:tooltip="Lawman, 2017 #99" w:history="1">
        <w:r w:rsidR="006239B2" w:rsidRPr="00227E49">
          <w:rPr>
            <w:noProof/>
          </w:rPr>
          <w:t>7</w:t>
        </w:r>
      </w:hyperlink>
      <w:r w:rsidR="00101221" w:rsidRPr="00227E49">
        <w:rPr>
          <w:noProof/>
        </w:rPr>
        <w:t>]</w:t>
      </w:r>
      <w:r w:rsidR="00101221" w:rsidRPr="00227E49">
        <w:fldChar w:fldCharType="end"/>
      </w:r>
      <w:r w:rsidRPr="00227E49">
        <w:t>。但值得注意的是，线性校准在莫尔三维测量早期已有应用</w:t>
      </w:r>
      <w:r w:rsidR="00101221" w:rsidRPr="00227E49">
        <w:fldChar w:fldCharType="begin"/>
      </w:r>
      <w:r w:rsidR="00101221" w:rsidRPr="00227E49">
        <w:instrText xml:space="preserve"> ADDIN EN.CITE &lt;EndNote&gt;&lt;Cite ExcludeYear="1"&gt;&lt;Author&gt;Halioua&lt;/Author&gt;&lt;Year&gt;1989&lt;/Year&gt;&lt;RecNum&gt;145&lt;/RecNum&gt;&lt;DisplayText&gt;[12]&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EndNote&gt;</w:instrText>
      </w:r>
      <w:r w:rsidR="00101221" w:rsidRPr="00227E49">
        <w:fldChar w:fldCharType="separate"/>
      </w:r>
      <w:r w:rsidR="00101221" w:rsidRPr="00227E49">
        <w:rPr>
          <w:noProof/>
        </w:rPr>
        <w:t>[</w:t>
      </w:r>
      <w:r w:rsidR="006239B2" w:rsidRPr="00227E49">
        <w:rPr>
          <w:noProof/>
        </w:rPr>
        <w:t>1</w:t>
      </w:r>
      <w:hyperlink w:anchor="_ENREF_12" w:tooltip="Halioua, 1989 #145" w:history="1">
        <w:r w:rsidR="006239B2" w:rsidRPr="00227E49">
          <w:rPr>
            <w:noProof/>
          </w:rPr>
          <w:t>8</w:t>
        </w:r>
      </w:hyperlink>
      <w:r w:rsidR="00101221" w:rsidRPr="00227E49">
        <w:rPr>
          <w:noProof/>
        </w:rPr>
        <w:t>]</w:t>
      </w:r>
      <w:r w:rsidR="00101221" w:rsidRPr="00227E49">
        <w:fldChar w:fldCharType="end"/>
      </w:r>
      <w:r w:rsidRPr="00227E49">
        <w:t>。线性校准和非线性校准同样使用最小二乘法估计参数，但线性校准了利用了近似关系，将相位</w:t>
      </w:r>
      <w:r w:rsidRPr="00227E49">
        <w:t>-</w:t>
      </w:r>
      <w:r w:rsidRPr="00227E49">
        <w:t>高度关系转变为线性方程。具体推导过程如下。</w:t>
      </w:r>
    </w:p>
    <w:p w:rsidR="00E20325" w:rsidRPr="00227E49" w:rsidRDefault="00E20325" w:rsidP="00E20325">
      <w:pPr>
        <w:pStyle w:val="aff8"/>
      </w:pPr>
      <w:r w:rsidRPr="00227E49">
        <w:t>在</w:t>
      </w:r>
      <w:r w:rsidRPr="00227E49">
        <w:t>3.1</w:t>
      </w:r>
      <w:r w:rsidRPr="00227E49">
        <w:t>节中，高度相位关系为，</w:t>
      </w:r>
    </w:p>
    <w:p w:rsidR="00E20325" w:rsidRPr="00227E49" w:rsidRDefault="00E20325" w:rsidP="00E20325">
      <w:pPr>
        <w:pStyle w:val="afff3"/>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8)</w:t>
      </w:r>
    </w:p>
    <w:p w:rsidR="00E20325" w:rsidRPr="00227E49" w:rsidRDefault="00E20325" w:rsidP="00E20325">
      <w:pPr>
        <w:pStyle w:val="aff8"/>
      </w:pPr>
      <w:r w:rsidRPr="00227E49">
        <w:t>当</w:t>
      </w:r>
      <w:proofErr w:type="spellStart"/>
      <w:r w:rsidRPr="00227E49">
        <w:t>H</w:t>
      </w:r>
      <w:r w:rsidRPr="00227E49">
        <w:rPr>
          <w:rFonts w:ascii="Cambria Math" w:hAnsi="Cambria Math" w:cs="Cambria Math"/>
        </w:rPr>
        <w:t>≫</w:t>
      </w:r>
      <w:r w:rsidRPr="00227E49">
        <w:t>h</w:t>
      </w:r>
      <w:proofErr w:type="spellEnd"/>
      <w:r w:rsidRPr="00227E49">
        <w:t>时，可将分母中的常数项忽略。整理，可得</w:t>
      </w:r>
    </w:p>
    <w:p w:rsidR="00E20325" w:rsidRPr="00227E49" w:rsidRDefault="00E20325" w:rsidP="00E20325">
      <w:pPr>
        <w:pStyle w:val="afff3"/>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oMath>
      <w:r w:rsidRPr="00227E49">
        <w:tab/>
        <w:t>(3.9)</w:t>
      </w:r>
    </w:p>
    <w:p w:rsidR="00E20325" w:rsidRPr="00227E49" w:rsidRDefault="00E20325" w:rsidP="00E20325">
      <w:pPr>
        <w:pStyle w:val="aff8"/>
      </w:pPr>
      <w:r w:rsidRPr="00227E49">
        <w:t>即，</w:t>
      </w:r>
    </w:p>
    <w:p w:rsidR="00E20325" w:rsidRPr="00227E49" w:rsidRDefault="00E20325" w:rsidP="00E20325">
      <w:pPr>
        <w:pStyle w:val="afff3"/>
      </w:pPr>
      <w:r w:rsidRPr="00227E49">
        <w:tab/>
      </w:r>
      <m:oMath>
        <m:r>
          <m:rPr>
            <m:sty m:val="p"/>
          </m:rPr>
          <w:rPr>
            <w:rFonts w:ascii="Cambria Math" w:hAnsi="Cambria Math"/>
          </w:rPr>
          <m:t>h(x, y)=KΔ</m:t>
        </m:r>
        <m:r>
          <w:rPr>
            <w:rFonts w:ascii="Cambria Math" w:hAnsi="Cambria Math"/>
          </w:rPr>
          <m:t>φ</m:t>
        </m:r>
      </m:oMath>
      <w:r w:rsidRPr="00227E49">
        <w:tab/>
        <w:t>(3.9)</w:t>
      </w:r>
    </w:p>
    <w:p w:rsidR="00290C7A" w:rsidRPr="00227E49" w:rsidRDefault="00E20325" w:rsidP="00E20325">
      <w:pPr>
        <w:pStyle w:val="aff8"/>
      </w:pPr>
      <w:r w:rsidRPr="00227E49">
        <w:t>系数</w:t>
      </w:r>
      <w:r w:rsidRPr="00227E49">
        <w:t>K</w:t>
      </w:r>
      <w:r w:rsidRPr="00227E49">
        <w:t>同样与测量系统的几何参数有关，可使用已知位置分布和相位分布的数据估计。</w:t>
      </w:r>
    </w:p>
    <w:p w:rsidR="00E20325" w:rsidRPr="00227E49" w:rsidRDefault="00E20325" w:rsidP="00E20325">
      <w:pPr>
        <w:pStyle w:val="2"/>
        <w:spacing w:before="156" w:after="156"/>
        <w:rPr>
          <w:rFonts w:eastAsia="宋体"/>
        </w:rPr>
      </w:pPr>
      <w:bookmarkStart w:id="90" w:name="_Toc9421026"/>
      <w:bookmarkStart w:id="91" w:name="_Toc9422560"/>
      <w:r w:rsidRPr="00227E49">
        <w:rPr>
          <w:rFonts w:eastAsia="宋体"/>
        </w:rPr>
        <w:t>莫尔波长与相位</w:t>
      </w:r>
      <w:r w:rsidRPr="00227E49">
        <w:rPr>
          <w:rFonts w:eastAsia="宋体"/>
        </w:rPr>
        <w:t>-</w:t>
      </w:r>
      <w:r w:rsidRPr="00227E49">
        <w:rPr>
          <w:rFonts w:eastAsia="宋体"/>
        </w:rPr>
        <w:t>高度转换</w:t>
      </w:r>
      <w:bookmarkEnd w:id="90"/>
      <w:bookmarkEnd w:id="91"/>
    </w:p>
    <w:p w:rsidR="00E20325" w:rsidRPr="00227E49" w:rsidRDefault="00E20325" w:rsidP="006239B2">
      <w:pPr>
        <w:pStyle w:val="aff8"/>
      </w:pPr>
      <w:r w:rsidRPr="00227E49">
        <w:t>相位</w:t>
      </w:r>
      <w:r w:rsidRPr="00227E49">
        <w:t>-</w:t>
      </w:r>
      <w:r w:rsidRPr="00227E49">
        <w:t>高度线性关系</w:t>
      </w:r>
      <w:r w:rsidRPr="00227E49">
        <w:t>(3.9)</w:t>
      </w:r>
      <w:r w:rsidRPr="00227E49">
        <w:t>大大简化了系统校准的数学解释和处理过程。为了进一步理解系统校准的原理，莫尔波长作为过渡变量被引入</w:t>
      </w:r>
      <w:r w:rsidR="00101221" w:rsidRPr="00227E49">
        <w:fldChar w:fldCharType="begin"/>
      </w:r>
      <w:r w:rsidR="00101221" w:rsidRPr="00227E49">
        <w:instrText xml:space="preserve"> ADDIN EN.CITE &lt;EndNote&gt;&lt;Cite&gt;&lt;Author&gt;Creath&lt;/Author&gt;&lt;Year&gt;1992&lt;/Year&gt;&lt;RecNum&gt;107&lt;/RecNum&gt;&lt;DisplayText&gt;[8]&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101221" w:rsidRPr="00227E49">
        <w:fldChar w:fldCharType="separate"/>
      </w:r>
      <w:r w:rsidR="00101221" w:rsidRPr="00227E49">
        <w:rPr>
          <w:noProof/>
        </w:rPr>
        <w:t>[</w:t>
      </w:r>
      <w:hyperlink w:anchor="_ENREF_8" w:tooltip="Creath, 1992 #107" w:history="1">
        <w:r w:rsidR="006239B2" w:rsidRPr="00227E49">
          <w:rPr>
            <w:noProof/>
          </w:rPr>
          <w:t>8</w:t>
        </w:r>
      </w:hyperlink>
      <w:r w:rsidR="006239B2" w:rsidRPr="00227E49">
        <w:rPr>
          <w:noProof/>
        </w:rPr>
        <w:t>, 19</w:t>
      </w:r>
      <w:r w:rsidR="00101221" w:rsidRPr="00227E49">
        <w:rPr>
          <w:noProof/>
        </w:rPr>
        <w:t>]</w:t>
      </w:r>
      <w:r w:rsidR="00101221" w:rsidRPr="00227E49">
        <w:fldChar w:fldCharType="end"/>
      </w:r>
      <w:r w:rsidRPr="00227E49">
        <w:t>。当投影平面垂直于投影方向靠近或远离投影仪时，条纹会向上或向下移动。虽然该过程伴随着投影条纹的放大和缩小，但当条纹移动一个周期时，由于投影仪投影张角较大且条纹周期尺度在</w:t>
      </w:r>
      <w:r w:rsidRPr="00227E49">
        <w:t>mm</w:t>
      </w:r>
      <w:r w:rsidRPr="00227E49">
        <w:t>级别，可近似认为莫尔条纹大小不变，此时投影平面移动的距离则为莫尔波长。</w:t>
      </w:r>
    </w:p>
    <w:p w:rsidR="00E20325" w:rsidRPr="00227E49" w:rsidRDefault="00E20325" w:rsidP="00E20325">
      <w:pPr>
        <w:pStyle w:val="aff8"/>
      </w:pPr>
      <w:r w:rsidRPr="00227E49">
        <w:rPr>
          <w:noProof/>
        </w:rPr>
        <w:lastRenderedPageBreak/>
        <mc:AlternateContent>
          <mc:Choice Requires="wpg">
            <w:drawing>
              <wp:anchor distT="0" distB="0" distL="114300" distR="114300" simplePos="0" relativeHeight="251698176" behindDoc="0" locked="0" layoutInCell="1" allowOverlap="1" wp14:anchorId="5129C37F" wp14:editId="4A3DB8C0">
                <wp:simplePos x="0" y="0"/>
                <wp:positionH relativeFrom="margin">
                  <wp:align>center</wp:align>
                </wp:positionH>
                <wp:positionV relativeFrom="paragraph">
                  <wp:posOffset>129540</wp:posOffset>
                </wp:positionV>
                <wp:extent cx="4968000" cy="7958455"/>
                <wp:effectExtent l="0" t="0" r="0" b="4445"/>
                <wp:wrapTopAndBottom/>
                <wp:docPr id="153" name="组合 153"/>
                <wp:cNvGraphicFramePr/>
                <a:graphic xmlns:a="http://schemas.openxmlformats.org/drawingml/2006/main">
                  <a:graphicData uri="http://schemas.microsoft.com/office/word/2010/wordprocessingGroup">
                    <wpg:wgp>
                      <wpg:cNvGrpSpPr/>
                      <wpg:grpSpPr>
                        <a:xfrm>
                          <a:off x="0" y="0"/>
                          <a:ext cx="4968000" cy="7958455"/>
                          <a:chOff x="0" y="0"/>
                          <a:chExt cx="6174825" cy="8225843"/>
                        </a:xfrm>
                      </wpg:grpSpPr>
                      <wpg:grpSp>
                        <wpg:cNvPr id="150" name="组合 150"/>
                        <wpg:cNvGrpSpPr/>
                        <wpg:grpSpPr>
                          <a:xfrm>
                            <a:off x="542925" y="0"/>
                            <a:ext cx="5076190" cy="4101465"/>
                            <a:chOff x="0" y="0"/>
                            <a:chExt cx="5076190" cy="4101465"/>
                          </a:xfrm>
                        </wpg:grpSpPr>
                        <pic:pic xmlns:pic="http://schemas.openxmlformats.org/drawingml/2006/picture">
                          <pic:nvPicPr>
                            <pic:cNvPr id="30" name="图片 30"/>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76190" cy="3645535"/>
                            </a:xfrm>
                            <a:prstGeom prst="rect">
                              <a:avLst/>
                            </a:prstGeom>
                          </pic:spPr>
                        </pic:pic>
                        <wps:wsp>
                          <wps:cNvPr id="149" name="文本框 149"/>
                          <wps:cNvSpPr txBox="1"/>
                          <wps:spPr>
                            <a:xfrm>
                              <a:off x="0" y="3705225"/>
                              <a:ext cx="5076190" cy="396240"/>
                            </a:xfrm>
                            <a:prstGeom prst="rect">
                              <a:avLst/>
                            </a:prstGeom>
                            <a:solidFill>
                              <a:prstClr val="white"/>
                            </a:solidFill>
                            <a:ln>
                              <a:noFill/>
                            </a:ln>
                          </wps:spPr>
                          <wps:txbx>
                            <w:txbxContent>
                              <w:p w:rsidR="0013156C" w:rsidRPr="00E20325" w:rsidRDefault="0013156C" w:rsidP="00E20325">
                                <w:pPr>
                                  <w:pStyle w:val="af1"/>
                                  <w:rPr>
                                    <w:rFonts w:ascii="宋体" w:hAnsi="宋体"/>
                                    <w:szCs w:val="20"/>
                                  </w:rPr>
                                </w:pPr>
                                <w:bookmarkStart w:id="92" w:name="_Toc9424034"/>
                                <w:r>
                                  <w:t>图</w:t>
                                </w:r>
                                <w:r>
                                  <w:t xml:space="preserve"> </w:t>
                                </w:r>
                                <w:r>
                                  <w:fldChar w:fldCharType="begin"/>
                                </w:r>
                                <w:r>
                                  <w:instrText xml:space="preserve"> SEQ </w:instrText>
                                </w:r>
                                <w:r>
                                  <w:instrText>图</w:instrText>
                                </w:r>
                                <w:r>
                                  <w:instrText xml:space="preserve"> \* ARABIC </w:instrText>
                                </w:r>
                                <w:r>
                                  <w:fldChar w:fldCharType="separate"/>
                                </w:r>
                                <w:r>
                                  <w:rPr>
                                    <w:noProof/>
                                  </w:rPr>
                                  <w:t>11</w:t>
                                </w:r>
                                <w:r>
                                  <w:fldChar w:fldCharType="end"/>
                                </w:r>
                                <w:r>
                                  <w:t>莫尔波长</w:t>
                                </w:r>
                                <w:r>
                                  <w:rPr>
                                    <w:rFonts w:hint="eastAsia"/>
                                  </w:rPr>
                                  <w:t>的计算</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152" name="组合 152"/>
                        <wpg:cNvGrpSpPr/>
                        <wpg:grpSpPr>
                          <a:xfrm>
                            <a:off x="0" y="4095750"/>
                            <a:ext cx="6174825" cy="4130093"/>
                            <a:chOff x="0" y="-1"/>
                            <a:chExt cx="6174825" cy="4466956"/>
                          </a:xfrm>
                        </wpg:grpSpPr>
                        <pic:pic xmlns:pic="http://schemas.openxmlformats.org/drawingml/2006/picture">
                          <pic:nvPicPr>
                            <pic:cNvPr id="32" name="图片 32"/>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1"/>
                              <a:ext cx="6174825" cy="4434840"/>
                            </a:xfrm>
                            <a:prstGeom prst="rect">
                              <a:avLst/>
                            </a:prstGeom>
                          </pic:spPr>
                        </pic:pic>
                        <wps:wsp>
                          <wps:cNvPr id="151" name="文本框 151"/>
                          <wps:cNvSpPr txBox="1"/>
                          <wps:spPr>
                            <a:xfrm>
                              <a:off x="0" y="4038397"/>
                              <a:ext cx="5543550" cy="428558"/>
                            </a:xfrm>
                            <a:prstGeom prst="rect">
                              <a:avLst/>
                            </a:prstGeom>
                            <a:solidFill>
                              <a:prstClr val="white"/>
                            </a:solidFill>
                            <a:ln>
                              <a:noFill/>
                            </a:ln>
                          </wps:spPr>
                          <wps:txbx>
                            <w:txbxContent>
                              <w:p w:rsidR="0013156C" w:rsidRPr="000A3295" w:rsidRDefault="0013156C" w:rsidP="00E20325">
                                <w:pPr>
                                  <w:pStyle w:val="af1"/>
                                  <w:rPr>
                                    <w:sz w:val="24"/>
                                    <w:szCs w:val="20"/>
                                  </w:rPr>
                                </w:pPr>
                                <w:bookmarkStart w:id="93" w:name="_Toc942403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r>
                                  <w:t>高度变化</w:t>
                                </w:r>
                                <w:r>
                                  <w:rPr>
                                    <w:rFonts w:hint="eastAsia"/>
                                  </w:rPr>
                                  <w:t>范围过大，条纹周期</w:t>
                                </w:r>
                                <w:r>
                                  <w:rPr>
                                    <w:rFonts w:hint="eastAsia"/>
                                  </w:rPr>
                                  <w:t>L</w:t>
                                </w:r>
                                <w:r>
                                  <w:t>减小</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129C37F" id="组合 153" o:spid="_x0000_s1070" style="position:absolute;left:0;text-align:left;margin-left:0;margin-top:10.2pt;width:391.2pt;height:626.65pt;z-index:251698176;mso-position-horizontal:center;mso-position-horizontal-relative:margin;mso-width-relative:margin;mso-height-relative:margin" coordsize="61748,82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">
                <v:group id="组合 150" o:spid="_x0000_s1071" style="position:absolute;left:5429;width:50762;height:41014" coordsize="50761,41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shape id="图片 30" o:spid="_x0000_s1072" type="#_x0000_t75" style="position:absolute;width:50761;height:36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54" o:title=""/>
                  </v:shape>
                  <v:shape id="文本框 149" o:spid="_x0000_s1073" type="#_x0000_t202" style="position:absolute;top:37052;width:507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" stroked="f">
                    <v:textbox inset="0,0,0,0">
                      <w:txbxContent>
                        <w:p w:rsidR="0013156C" w:rsidRPr="00E20325" w:rsidRDefault="0013156C" w:rsidP="00E20325">
                          <w:pPr>
                            <w:pStyle w:val="af1"/>
                            <w:rPr>
                              <w:rFonts w:ascii="宋体" w:hAnsi="宋体"/>
                              <w:szCs w:val="20"/>
                            </w:rPr>
                          </w:pPr>
                          <w:bookmarkStart w:id="94" w:name="_Toc9424034"/>
                          <w:r>
                            <w:t>图</w:t>
                          </w:r>
                          <w:r>
                            <w:t xml:space="preserve"> </w:t>
                          </w:r>
                          <w:r>
                            <w:fldChar w:fldCharType="begin"/>
                          </w:r>
                          <w:r>
                            <w:instrText xml:space="preserve"> SEQ </w:instrText>
                          </w:r>
                          <w:r>
                            <w:instrText>图</w:instrText>
                          </w:r>
                          <w:r>
                            <w:instrText xml:space="preserve"> \* ARABIC </w:instrText>
                          </w:r>
                          <w:r>
                            <w:fldChar w:fldCharType="separate"/>
                          </w:r>
                          <w:r>
                            <w:rPr>
                              <w:noProof/>
                            </w:rPr>
                            <w:t>11</w:t>
                          </w:r>
                          <w:r>
                            <w:fldChar w:fldCharType="end"/>
                          </w:r>
                          <w:r>
                            <w:t>莫尔波长</w:t>
                          </w:r>
                          <w:r>
                            <w:rPr>
                              <w:rFonts w:hint="eastAsia"/>
                            </w:rPr>
                            <w:t>的计算</w:t>
                          </w:r>
                          <w:bookmarkEnd w:id="94"/>
                        </w:p>
                      </w:txbxContent>
                    </v:textbox>
                  </v:shape>
                </v:group>
                <v:group id="组合 152" o:spid="_x0000_s1074" style="position:absolute;top:40957;width:61748;height:41301" coordorigin="" coordsize="61748,44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图片 32" o:spid="_x0000_s1075" type="#_x0000_t75" style="position:absolute;width:61748;height:44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">
                    <v:imagedata r:id="rId55" o:title=""/>
                  </v:shape>
                  <v:shape id="文本框 151" o:spid="_x0000_s1076" type="#_x0000_t202" style="position:absolute;top:40383;width:5543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" stroked="f">
                    <v:textbox inset="0,0,0,0">
                      <w:txbxContent>
                        <w:p w:rsidR="0013156C" w:rsidRPr="000A3295" w:rsidRDefault="0013156C" w:rsidP="00E20325">
                          <w:pPr>
                            <w:pStyle w:val="af1"/>
                            <w:rPr>
                              <w:sz w:val="24"/>
                              <w:szCs w:val="20"/>
                            </w:rPr>
                          </w:pPr>
                          <w:bookmarkStart w:id="95" w:name="_Toc942403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r>
                            <w:t>高度变化</w:t>
                          </w:r>
                          <w:r>
                            <w:rPr>
                              <w:rFonts w:hint="eastAsia"/>
                            </w:rPr>
                            <w:t>范围过大，条纹周期</w:t>
                          </w:r>
                          <w:r>
                            <w:rPr>
                              <w:rFonts w:hint="eastAsia"/>
                            </w:rPr>
                            <w:t>L</w:t>
                          </w:r>
                          <w:r>
                            <w:t>减小</w:t>
                          </w:r>
                          <w:bookmarkEnd w:id="95"/>
                        </w:p>
                      </w:txbxContent>
                    </v:textbox>
                  </v:shape>
                </v:group>
                <w10:wrap type="topAndBottom" anchorx="margin"/>
              </v:group>
            </w:pict>
          </mc:Fallback>
        </mc:AlternateContent>
      </w:r>
      <w:r w:rsidRPr="00227E49">
        <w:t>由图</w:t>
      </w:r>
      <w:r w:rsidRPr="00227E49">
        <w:t>-10</w:t>
      </w:r>
      <w:r w:rsidRPr="00227E49">
        <w:t>几何关系得，在已知条纹周期和相机</w:t>
      </w:r>
      <w:r w:rsidRPr="00227E49">
        <w:t>-</w:t>
      </w:r>
      <w:r w:rsidRPr="00227E49">
        <w:t>投影仪光轴夹角</w:t>
      </w:r>
      <w:r w:rsidRPr="00227E49">
        <w:t>θ</w:t>
      </w:r>
      <w:r w:rsidRPr="00227E49">
        <w:t>，可得莫尔波长</w:t>
      </w:r>
      <w:r w:rsidRPr="00227E49">
        <w:lastRenderedPageBreak/>
        <w:t>为</w:t>
      </w:r>
    </w:p>
    <w:p w:rsidR="00E20325" w:rsidRPr="00227E49" w:rsidRDefault="00E20325" w:rsidP="00E20325">
      <w:pPr>
        <w:pStyle w:val="afff3"/>
      </w:pPr>
      <w:r w:rsidRPr="00227E49">
        <w:tab/>
      </w:r>
      <m:oMath>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oMath>
      <w:r w:rsidRPr="00227E49">
        <w:tab/>
        <w:t>(3.10)</w:t>
      </w:r>
    </w:p>
    <w:p w:rsidR="00E20325" w:rsidRPr="00227E49" w:rsidRDefault="00E20325" w:rsidP="00E20325">
      <w:pPr>
        <w:pStyle w:val="aff8"/>
      </w:pPr>
      <w:r w:rsidRPr="00227E49">
        <w:t>该公式表明物体高度每变化</w:t>
      </w:r>
      <w:r w:rsidRPr="00227E49">
        <w:t>λ</w:t>
      </w:r>
      <w:r w:rsidRPr="00227E49">
        <w:t>，则投影条纹变化一个周期，此时莫尔条纹也变化一个周期，其相位变化</w:t>
      </w:r>
      <w:r w:rsidRPr="00227E49">
        <w:t>2π</w:t>
      </w:r>
      <w:r w:rsidRPr="00227E49">
        <w:t>。则在相位</w:t>
      </w:r>
      <w:r w:rsidRPr="00227E49">
        <w:t>-</w:t>
      </w:r>
      <w:r w:rsidRPr="00227E49">
        <w:t>高度关系式</w:t>
      </w:r>
      <w:r w:rsidRPr="00227E49">
        <w:t>(3.9)</w:t>
      </w:r>
      <w:r w:rsidRPr="00227E49">
        <w:t>中，</w:t>
      </w:r>
    </w:p>
    <w:p w:rsidR="00E20325" w:rsidRPr="00227E49" w:rsidRDefault="00E20325" w:rsidP="00E20325">
      <w:pPr>
        <w:pStyle w:val="afff3"/>
      </w:pPr>
      <w:r w:rsidRPr="00227E49">
        <w:tab/>
      </w:r>
      <m:oMath>
        <m:r>
          <m:rPr>
            <m:sty m:val="p"/>
          </m:rPr>
          <w:rPr>
            <w:rFonts w:ascii="Cambria Math" w:hAnsi="Cambria Math"/>
          </w:rPr>
          <m:t>K= λ/2π</m:t>
        </m:r>
      </m:oMath>
      <w:r w:rsidRPr="00227E49">
        <w:tab/>
        <w:t>(3.11)</w:t>
      </w:r>
    </w:p>
    <w:p w:rsidR="00E20325" w:rsidRPr="00227E49" w:rsidRDefault="00E20325" w:rsidP="006239B2">
      <w:pPr>
        <w:pStyle w:val="aff8"/>
      </w:pPr>
      <w:r w:rsidRPr="00227E49">
        <w:t>即一个莫尔波长的高度变化，对应相位变化</w:t>
      </w:r>
      <w:r w:rsidRPr="00227E49">
        <w:t>2π</w:t>
      </w:r>
      <w:r w:rsidRPr="00227E49">
        <w:t>。但该系数并不是常数。在被测高度变化处于周期尺度范围内，投影条纹可看作恒定大小，</w:t>
      </w:r>
      <w:r w:rsidRPr="00227E49">
        <w:t>K</w:t>
      </w:r>
      <w:r w:rsidRPr="00227E49">
        <w:t>可看作常数。当高度变化范围更大时，投影仪对投射出的条纹图样具有放大或缩小作用，会使条纹周期</w:t>
      </w:r>
      <w:r w:rsidRPr="00227E49">
        <w:t>L</w:t>
      </w:r>
      <w:r w:rsidRPr="00227E49">
        <w:t>发生变化。随着高度增加，条纹图样缩小，条纹周期</w:t>
      </w:r>
      <w:r w:rsidRPr="00227E49">
        <w:t>L</w:t>
      </w:r>
      <w:r w:rsidRPr="00227E49">
        <w:t>减小，莫尔波长减小。反之，条纹周期</w:t>
      </w:r>
      <w:r w:rsidRPr="00227E49">
        <w:t>L</w:t>
      </w:r>
      <w:r w:rsidRPr="00227E49">
        <w:t>变大，莫尔波长变大。因此，在线性系统校准时，需要针对不同周期，即</w:t>
      </w:r>
      <w:r w:rsidRPr="00227E49">
        <w:t>L</w:t>
      </w:r>
      <w:r w:rsidRPr="00227E49">
        <w:t>不同，不同位置，即高度不同处的数据，拟合得出针对单一周期的莫尔波长随高度变化直线。</w:t>
      </w:r>
    </w:p>
    <w:p w:rsidR="00E20325" w:rsidRPr="00227E49" w:rsidRDefault="00E20325" w:rsidP="00E20325">
      <w:pPr>
        <w:pStyle w:val="2"/>
        <w:spacing w:before="156" w:after="156"/>
        <w:rPr>
          <w:rFonts w:eastAsia="宋体"/>
        </w:rPr>
      </w:pPr>
      <w:bookmarkStart w:id="96" w:name="_Toc9421027"/>
      <w:bookmarkStart w:id="97" w:name="_Toc9422561"/>
      <w:r w:rsidRPr="00227E49">
        <w:rPr>
          <w:rFonts w:eastAsia="宋体"/>
        </w:rPr>
        <w:t>线性校准过程</w:t>
      </w:r>
      <w:bookmarkEnd w:id="96"/>
      <w:bookmarkEnd w:id="97"/>
    </w:p>
    <w:p w:rsidR="00E20325" w:rsidRPr="00227E49" w:rsidRDefault="00E20325" w:rsidP="006239B2">
      <w:pPr>
        <w:pStyle w:val="aff8"/>
      </w:pPr>
      <w:r w:rsidRPr="00227E49">
        <w:t>为了建立被测面高度分布和相位分布的精准对应关系，需要得出莫尔波长和高度的对应关系，然后使用适合物体高度分布的莫尔波长完成相位</w:t>
      </w:r>
      <w:r w:rsidRPr="00227E49">
        <w:t>-</w:t>
      </w:r>
      <w:r w:rsidRPr="00227E49">
        <w:t>高度转换</w:t>
      </w:r>
      <w:r w:rsidR="00101221" w:rsidRPr="00227E49">
        <w:fldChar w:fldCharType="begin"/>
      </w:r>
      <w:r w:rsidR="00101221" w:rsidRPr="00227E49">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01221" w:rsidRPr="00227E49">
        <w:fldChar w:fldCharType="separate"/>
      </w:r>
      <w:r w:rsidR="00101221" w:rsidRPr="00227E49">
        <w:rPr>
          <w:noProof/>
        </w:rPr>
        <w:t>[</w:t>
      </w:r>
      <w:hyperlink w:anchor="_ENREF_9" w:tooltip="Mohammadi, 2017 #133" w:history="1">
        <w:r w:rsidR="006239B2" w:rsidRPr="00227E49">
          <w:rPr>
            <w:noProof/>
          </w:rPr>
          <w:t>8</w:t>
        </w:r>
      </w:hyperlink>
      <w:r w:rsidR="00101221" w:rsidRPr="00227E49">
        <w:rPr>
          <w:noProof/>
        </w:rPr>
        <w:t>]</w:t>
      </w:r>
      <w:r w:rsidR="00101221" w:rsidRPr="00227E49">
        <w:fldChar w:fldCharType="end"/>
      </w:r>
      <w:r w:rsidRPr="00227E49">
        <w:t>。因此线性校准需要在一系列已知高度的位置放置平板并投影捕捉条纹图像。经过这一系列的数据采集后，根据相位信息和已知高度信息，拟合出莫尔波长和高度的线性变化关系。由于后期相位展开需要两个或三个不同莫尔波长的折叠相位图，而且对于同一测量物体有限的高度变化范围内，需通过投影不同</w:t>
      </w:r>
      <w:proofErr w:type="gramStart"/>
      <w:r w:rsidRPr="00227E49">
        <w:t>周期周期</w:t>
      </w:r>
      <w:proofErr w:type="gramEnd"/>
      <w:r w:rsidRPr="00227E49">
        <w:t>的条纹图样，产生不同莫尔波长，线性系统校准过程需要针对条纹周期和已知高度位置两个维度，完成相位</w:t>
      </w:r>
      <w:r w:rsidRPr="00227E49">
        <w:t>-</w:t>
      </w:r>
      <w:r w:rsidRPr="00227E49">
        <w:t>高度线性关系的拟合。以下是根据文献</w:t>
      </w:r>
      <w:r w:rsidR="00101221" w:rsidRPr="00227E49">
        <w:fldChar w:fldCharType="begin"/>
      </w:r>
      <w:r w:rsidR="00101221" w:rsidRPr="00227E49">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01221" w:rsidRPr="00227E49">
        <w:fldChar w:fldCharType="separate"/>
      </w:r>
      <w:r w:rsidR="00101221" w:rsidRPr="00227E49">
        <w:rPr>
          <w:noProof/>
        </w:rPr>
        <w:t>[</w:t>
      </w:r>
      <w:hyperlink w:anchor="_ENREF_9" w:tooltip="Mohammadi, 2017 #133" w:history="1">
        <w:r w:rsidR="006239B2" w:rsidRPr="00227E49">
          <w:rPr>
            <w:noProof/>
          </w:rPr>
          <w:t>8</w:t>
        </w:r>
      </w:hyperlink>
      <w:r w:rsidR="00101221" w:rsidRPr="00227E49">
        <w:rPr>
          <w:noProof/>
        </w:rPr>
        <w:t>]</w:t>
      </w:r>
      <w:r w:rsidR="00101221" w:rsidRPr="00227E49">
        <w:fldChar w:fldCharType="end"/>
      </w:r>
      <w:r w:rsidRPr="00227E49">
        <w:t>提出的线性校准步骤和具体测量要求，所推荐的数字莫尔三维测量方法的系统校准过程。</w:t>
      </w:r>
    </w:p>
    <w:p w:rsidR="00E20325" w:rsidRPr="00227E49" w:rsidRDefault="00E20325" w:rsidP="000D3268">
      <w:pPr>
        <w:pStyle w:val="Affa"/>
        <w:numPr>
          <w:ilvl w:val="0"/>
          <w:numId w:val="4"/>
        </w:numPr>
        <w:spacing w:before="156" w:after="156"/>
        <w:ind w:firstLineChars="0"/>
        <w:rPr>
          <w:rFonts w:ascii="Times New Roman" w:hAnsi="Times New Roman"/>
        </w:rPr>
      </w:pPr>
      <w:r w:rsidRPr="00227E49">
        <w:rPr>
          <w:rFonts w:ascii="Times New Roman" w:hAnsi="Times New Roman"/>
        </w:rPr>
        <w:t>为了同时满足尺寸较大和较小的待测物体</w:t>
      </w:r>
      <w:r w:rsidR="000D3268" w:rsidRPr="00227E49">
        <w:rPr>
          <w:rFonts w:ascii="Times New Roman" w:hAnsi="Times New Roman"/>
        </w:rPr>
        <w:t>的测量要求</w:t>
      </w:r>
      <w:r w:rsidRPr="00227E49">
        <w:rPr>
          <w:rFonts w:ascii="Times New Roman" w:hAnsi="Times New Roman"/>
        </w:rPr>
        <w:t>，测量范围</w:t>
      </w:r>
      <w:r w:rsidR="000D3268" w:rsidRPr="00227E49">
        <w:rPr>
          <w:rFonts w:ascii="Times New Roman" w:hAnsi="Times New Roman"/>
        </w:rPr>
        <w:t>需</w:t>
      </w:r>
      <w:r w:rsidRPr="00227E49">
        <w:rPr>
          <w:rFonts w:ascii="Times New Roman" w:hAnsi="Times New Roman"/>
        </w:rPr>
        <w:t>为</w:t>
      </w:r>
      <m:oMath>
        <m:d>
          <m:dPr>
            <m:begChr m:val="["/>
            <m:endChr m:val="]"/>
            <m:ctrlPr>
              <w:rPr>
                <w:rFonts w:ascii="Cambria Math" w:hAnsi="Cambria Math"/>
              </w:rPr>
            </m:ctrlPr>
          </m:dPr>
          <m:e>
            <m:r>
              <w:rPr>
                <w:rFonts w:ascii="Cambria Math" w:hAnsi="Cambria Math"/>
              </w:rPr>
              <m:t>0 mm,250 mm</m:t>
            </m:r>
          </m:e>
        </m:d>
      </m:oMath>
      <w:r w:rsidR="000D3268" w:rsidRPr="00227E49">
        <w:rPr>
          <w:rFonts w:ascii="Times New Roman" w:hAnsi="Times New Roman"/>
        </w:rPr>
        <w:t>。同时，</w:t>
      </w:r>
      <w:r w:rsidRPr="00227E49">
        <w:rPr>
          <w:rFonts w:ascii="Times New Roman" w:hAnsi="Times New Roman"/>
        </w:rPr>
        <w:t>采用的投影条纹的相对周期</w:t>
      </w:r>
      <w:r w:rsidRPr="00227E49">
        <w:rPr>
          <w:rStyle w:val="afff0"/>
          <w:rFonts w:ascii="Times New Roman" w:hAnsi="Times New Roman"/>
        </w:rPr>
        <w:footnoteReference w:id="4"/>
      </w:r>
      <w:r w:rsidRPr="00227E49">
        <w:rPr>
          <w:rFonts w:ascii="Times New Roman" w:hAnsi="Times New Roman"/>
        </w:rPr>
        <w:t>分别为</w:t>
      </w:r>
      <w:r w:rsidRPr="00227E49">
        <w:rPr>
          <w:rFonts w:ascii="Times New Roman" w:hAnsi="Times New Roman"/>
        </w:rPr>
        <w:t>6</w:t>
      </w:r>
      <w:r w:rsidRPr="00227E49">
        <w:rPr>
          <w:rFonts w:ascii="Times New Roman" w:hAnsi="Times New Roman"/>
        </w:rPr>
        <w:t>，</w:t>
      </w:r>
      <w:r w:rsidRPr="00227E49">
        <w:rPr>
          <w:rFonts w:ascii="Times New Roman" w:hAnsi="Times New Roman"/>
        </w:rPr>
        <w:t>8</w:t>
      </w:r>
      <w:r w:rsidRPr="00227E49">
        <w:rPr>
          <w:rFonts w:ascii="Times New Roman" w:hAnsi="Times New Roman"/>
        </w:rPr>
        <w:t>，</w:t>
      </w:r>
      <w:r w:rsidRPr="00227E49">
        <w:rPr>
          <w:rFonts w:ascii="Times New Roman" w:hAnsi="Times New Roman"/>
        </w:rPr>
        <w:t>10</w:t>
      </w:r>
      <w:r w:rsidRPr="00227E49">
        <w:rPr>
          <w:rFonts w:ascii="Times New Roman" w:hAnsi="Times New Roman"/>
        </w:rPr>
        <w:t>，</w:t>
      </w:r>
      <w:r w:rsidRPr="00227E49">
        <w:rPr>
          <w:rFonts w:ascii="Times New Roman" w:hAnsi="Times New Roman"/>
        </w:rPr>
        <w:t>12</w:t>
      </w:r>
      <w:r w:rsidRPr="00227E49">
        <w:rPr>
          <w:rFonts w:ascii="Times New Roman" w:hAnsi="Times New Roman"/>
        </w:rPr>
        <w:t>，</w:t>
      </w:r>
      <w:r w:rsidRPr="00227E49">
        <w:rPr>
          <w:rFonts w:ascii="Times New Roman" w:hAnsi="Times New Roman"/>
        </w:rPr>
        <w:t>18</w:t>
      </w:r>
      <w:r w:rsidRPr="00227E49">
        <w:rPr>
          <w:rFonts w:ascii="Times New Roman" w:hAnsi="Times New Roman"/>
        </w:rPr>
        <w:t>像素。</w:t>
      </w:r>
    </w:p>
    <w:p w:rsidR="00E20325" w:rsidRPr="00227E49" w:rsidRDefault="00E20325" w:rsidP="000D3268">
      <w:pPr>
        <w:pStyle w:val="Affa"/>
        <w:numPr>
          <w:ilvl w:val="0"/>
          <w:numId w:val="4"/>
        </w:numPr>
        <w:spacing w:before="156" w:after="156"/>
        <w:ind w:firstLineChars="0"/>
        <w:rPr>
          <w:rFonts w:ascii="Times New Roman" w:hAnsi="Times New Roman"/>
        </w:rPr>
      </w:pPr>
      <w:r w:rsidRPr="00227E49">
        <w:rPr>
          <w:rFonts w:ascii="Times New Roman" w:hAnsi="Times New Roman"/>
        </w:rPr>
        <w:lastRenderedPageBreak/>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rsidRPr="00227E49">
        <w:rPr>
          <w:rFonts w:ascii="Times New Roman" w:hAnsi="Times New Roman"/>
        </w:rPr>
        <w:t>范围内，以</w:t>
      </w:r>
      <w:r w:rsidRPr="00227E49">
        <w:rPr>
          <w:rFonts w:ascii="Times New Roman" w:hAnsi="Times New Roman"/>
        </w:rPr>
        <w:t>0.5mm</w:t>
      </w:r>
      <w:r w:rsidRPr="00227E49">
        <w:rPr>
          <w:rFonts w:ascii="Times New Roman" w:hAnsi="Times New Roman"/>
        </w:rPr>
        <w:t>为间隔，取</w:t>
      </w:r>
      <w:r w:rsidRPr="00227E49">
        <w:rPr>
          <w:rFonts w:ascii="Times New Roman" w:hAnsi="Times New Roman"/>
        </w:rPr>
        <w:t>500</w:t>
      </w:r>
      <w:r w:rsidRPr="00227E49">
        <w:rPr>
          <w:rFonts w:ascii="Times New Roman" w:hAnsi="Times New Roman"/>
        </w:rPr>
        <w:t>个位置，并分别在这</w:t>
      </w:r>
      <w:r w:rsidRPr="00227E49">
        <w:rPr>
          <w:rFonts w:ascii="Times New Roman" w:hAnsi="Times New Roman"/>
        </w:rPr>
        <w:t>500</w:t>
      </w:r>
      <w:r w:rsidRPr="00227E49">
        <w:rPr>
          <w:rFonts w:ascii="Times New Roman" w:hAnsi="Times New Roman"/>
        </w:rPr>
        <w:t>个位置，捕捉针对</w:t>
      </w:r>
      <w:r w:rsidRPr="00227E49">
        <w:rPr>
          <w:rFonts w:ascii="Times New Roman" w:hAnsi="Times New Roman"/>
        </w:rPr>
        <w:t>5</w:t>
      </w:r>
      <w:r w:rsidRPr="00227E49">
        <w:rPr>
          <w:rFonts w:ascii="Times New Roman" w:hAnsi="Times New Roman"/>
        </w:rPr>
        <w:t>个不同周期的条纹图样投影到平板上的图像，共</w:t>
      </w:r>
      <w:r w:rsidRPr="00227E49">
        <w:rPr>
          <w:rFonts w:ascii="Times New Roman" w:hAnsi="Times New Roman"/>
        </w:rPr>
        <w:t>2500</w:t>
      </w:r>
      <w:r w:rsidRPr="00227E49">
        <w:rPr>
          <w:rFonts w:ascii="Times New Roman" w:hAnsi="Times New Roman"/>
        </w:rPr>
        <w:t>张图像。</w:t>
      </w:r>
    </w:p>
    <w:p w:rsidR="00E20325" w:rsidRPr="00227E49" w:rsidRDefault="00E20325" w:rsidP="000D3268">
      <w:pPr>
        <w:pStyle w:val="Affa"/>
        <w:numPr>
          <w:ilvl w:val="0"/>
          <w:numId w:val="4"/>
        </w:numPr>
        <w:spacing w:before="156" w:after="156"/>
        <w:ind w:firstLineChars="0"/>
        <w:rPr>
          <w:rFonts w:ascii="Times New Roman" w:hAnsi="Times New Roman"/>
        </w:rPr>
      </w:pPr>
      <w:r w:rsidRPr="00227E49">
        <w:rPr>
          <w:rFonts w:ascii="Times New Roman" w:hAnsi="Times New Roman"/>
        </w:rPr>
        <w:t>利用数字相移和条纹去除，得出每一位置，每一周期的投影条纹的相位分布图。</w:t>
      </w:r>
    </w:p>
    <w:p w:rsidR="00E20325" w:rsidRPr="00227E49" w:rsidRDefault="00E20325" w:rsidP="000D3268">
      <w:pPr>
        <w:pStyle w:val="Affa"/>
        <w:numPr>
          <w:ilvl w:val="0"/>
          <w:numId w:val="4"/>
        </w:numPr>
        <w:spacing w:before="156" w:after="156"/>
        <w:ind w:firstLineChars="0"/>
        <w:rPr>
          <w:rFonts w:ascii="Times New Roman" w:hAnsi="Times New Roman"/>
        </w:rPr>
      </w:pPr>
      <w:r w:rsidRPr="00227E49">
        <w:rPr>
          <w:rFonts w:ascii="Times New Roman" w:hAnsi="Times New Roman"/>
        </w:rPr>
        <w:t>针对同一周期的投影条纹得到的相位图的某一像素点，标出像素点灰度与高度变化的数据点，并拟合得出该像素点灰度和高度变化的关系。</w:t>
      </w:r>
    </w:p>
    <w:p w:rsidR="00E20325" w:rsidRPr="00227E49" w:rsidRDefault="00E20325" w:rsidP="000D3268">
      <w:pPr>
        <w:pStyle w:val="Affa"/>
        <w:numPr>
          <w:ilvl w:val="0"/>
          <w:numId w:val="4"/>
        </w:numPr>
        <w:spacing w:before="156" w:after="156"/>
        <w:ind w:firstLineChars="0"/>
        <w:rPr>
          <w:rFonts w:ascii="Times New Roman" w:hAnsi="Times New Roman"/>
        </w:rPr>
      </w:pPr>
      <w:r w:rsidRPr="00227E49">
        <w:rPr>
          <w:rFonts w:ascii="Times New Roman" w:hAnsi="Times New Roman"/>
        </w:rPr>
        <w:t>针对（</w:t>
      </w:r>
      <w:r w:rsidRPr="00227E49">
        <w:rPr>
          <w:rFonts w:ascii="Times New Roman" w:hAnsi="Times New Roman"/>
        </w:rPr>
        <w:t>4</w:t>
      </w:r>
      <w:r w:rsidRPr="00227E49">
        <w:rPr>
          <w:rFonts w:ascii="Times New Roman" w:hAnsi="Times New Roman"/>
        </w:rPr>
        <w:t>）中得到的类正弦关系，将连续两个极大值高度之差作为远离投影仪</w:t>
      </w:r>
      <w:r w:rsidRPr="00227E49">
        <w:rPr>
          <w:rFonts w:ascii="Times New Roman" w:hAnsi="Times New Roman"/>
        </w:rPr>
        <w:t>-</w:t>
      </w:r>
      <w:r w:rsidRPr="00227E49">
        <w:rPr>
          <w:rFonts w:ascii="Times New Roman" w:hAnsi="Times New Roman"/>
        </w:rPr>
        <w:t>相机平面的极大值处，对应</w:t>
      </w:r>
      <w:r w:rsidR="000D3268" w:rsidRPr="00227E49">
        <w:rPr>
          <w:rFonts w:ascii="Times New Roman" w:hAnsi="Times New Roman"/>
        </w:rPr>
        <w:t>后一极大值</w:t>
      </w:r>
      <w:r w:rsidRPr="00227E49">
        <w:rPr>
          <w:rFonts w:ascii="Times New Roman" w:hAnsi="Times New Roman"/>
        </w:rPr>
        <w:t>高度位置的莫尔波长。</w:t>
      </w:r>
    </w:p>
    <w:p w:rsidR="00E20325" w:rsidRPr="00227E49" w:rsidRDefault="00E20325" w:rsidP="000D3268">
      <w:pPr>
        <w:pStyle w:val="Affa"/>
        <w:numPr>
          <w:ilvl w:val="0"/>
          <w:numId w:val="4"/>
        </w:numPr>
        <w:spacing w:before="156" w:after="156"/>
        <w:ind w:firstLineChars="0"/>
        <w:rPr>
          <w:rFonts w:ascii="Times New Roman" w:hAnsi="Times New Roman"/>
        </w:rPr>
      </w:pPr>
      <w:r w:rsidRPr="00227E49">
        <w:rPr>
          <w:rFonts w:ascii="Times New Roman" w:hAnsi="Times New Roman"/>
        </w:rPr>
        <w:t>将（</w:t>
      </w:r>
      <w:r w:rsidRPr="00227E49">
        <w:rPr>
          <w:rFonts w:ascii="Times New Roman" w:hAnsi="Times New Roman"/>
        </w:rPr>
        <w:t>5</w:t>
      </w:r>
      <w:r w:rsidRPr="00227E49">
        <w:rPr>
          <w:rFonts w:ascii="Times New Roman" w:hAnsi="Times New Roman"/>
        </w:rPr>
        <w:t>），针对（</w:t>
      </w:r>
      <w:r w:rsidRPr="00227E49">
        <w:rPr>
          <w:rFonts w:ascii="Times New Roman" w:hAnsi="Times New Roman"/>
        </w:rPr>
        <w:t>4</w:t>
      </w:r>
      <w:r w:rsidRPr="00227E49">
        <w:rPr>
          <w:rFonts w:ascii="Times New Roman" w:hAnsi="Times New Roman"/>
        </w:rPr>
        <w:t>）中像素灰度和高度变化的类正弦关系的每组连续极大值，</w:t>
      </w:r>
      <w:r w:rsidR="000D3268" w:rsidRPr="00227E49">
        <w:rPr>
          <w:rFonts w:ascii="Times New Roman" w:hAnsi="Times New Roman"/>
        </w:rPr>
        <w:t>重复，</w:t>
      </w:r>
      <w:r w:rsidRPr="00227E49">
        <w:rPr>
          <w:rFonts w:ascii="Times New Roman" w:hAnsi="Times New Roman"/>
        </w:rPr>
        <w:t>得到该像素莫尔波长和其对应高度的数据，即</w:t>
      </w:r>
    </w:p>
    <w:p w:rsidR="00E20325" w:rsidRPr="00227E49" w:rsidRDefault="000D3268" w:rsidP="000D3268">
      <w:pPr>
        <w:pStyle w:val="afff3"/>
      </w:pPr>
      <w:r w:rsidRPr="00227E49">
        <w:tab/>
      </w:r>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w:p>
    <w:p w:rsidR="00E20325" w:rsidRPr="00227E49" w:rsidRDefault="00E20325" w:rsidP="00E20325">
      <w:pPr>
        <w:pStyle w:val="Affa"/>
        <w:spacing w:before="156" w:after="156"/>
        <w:ind w:firstLine="480"/>
        <w:rPr>
          <w:rFonts w:ascii="Times New Roman" w:hAnsi="Times New Roman"/>
        </w:rPr>
      </w:pPr>
      <w:r w:rsidRPr="00227E49">
        <w:rPr>
          <w:rFonts w:ascii="Times New Roman" w:hAnsi="Times New Roman"/>
        </w:rPr>
        <w:t>其中</w:t>
      </w:r>
      <m:oMath>
        <m:r>
          <m:rPr>
            <m:sty m:val="p"/>
          </m:rPr>
          <w:rPr>
            <w:rFonts w:ascii="Cambria Math" w:hAnsi="Cambria Math"/>
          </w:rPr>
          <m:t>i=1,2,3……m</m:t>
        </m:r>
      </m:oMath>
      <w:r w:rsidRPr="00227E49">
        <w:rPr>
          <w:rFonts w:ascii="Times New Roman" w:hAnsi="Times New Roman"/>
        </w:rPr>
        <w:t>,</w:t>
      </w:r>
      <w:r w:rsidRPr="00227E49">
        <w:rPr>
          <w:rFonts w:ascii="Times New Roman" w:hAnsi="Times New Roman"/>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227E49">
        <w:rPr>
          <w:rFonts w:ascii="Times New Roman" w:hAnsi="Times New Roman"/>
        </w:rPr>
        <w:t>为第</w:t>
      </w:r>
      <m:oMath>
        <m:r>
          <m:rPr>
            <m:sty m:val="p"/>
          </m:rPr>
          <w:rPr>
            <w:rFonts w:ascii="Cambria Math" w:hAnsi="Cambria Math"/>
          </w:rPr>
          <m:t>i</m:t>
        </m:r>
        <m:r>
          <m:rPr>
            <m:sty m:val="p"/>
          </m:rPr>
          <w:rPr>
            <w:rFonts w:ascii="Cambria Math" w:hAnsi="Cambria Math"/>
          </w:rPr>
          <m:t>级次</m:t>
        </m:r>
      </m:oMath>
      <w:r w:rsidRPr="00227E49">
        <w:rPr>
          <w:rFonts w:ascii="Times New Roman" w:hAnsi="Times New Roman"/>
        </w:rPr>
        <w:t>极大值处，位于图像</w:t>
      </w:r>
      <m:oMath>
        <m:r>
          <m:rPr>
            <m:sty m:val="p"/>
          </m:rPr>
          <w:rPr>
            <w:rFonts w:ascii="Cambria Math" w:hAnsi="Cambria Math"/>
          </w:rPr>
          <m:t>(j,k)</m:t>
        </m:r>
      </m:oMath>
      <w:r w:rsidRPr="00227E49">
        <w:rPr>
          <w:rFonts w:ascii="Times New Roman" w:hAnsi="Times New Roman"/>
        </w:rPr>
        <w:t>处对应的高度，而</w:t>
      </w:r>
    </w:p>
    <w:p w:rsidR="00E20325" w:rsidRPr="00227E49" w:rsidRDefault="000D3268" w:rsidP="000D3268">
      <w:pPr>
        <w:pStyle w:val="afff3"/>
      </w:pPr>
      <w:r w:rsidRPr="00227E49">
        <w:tab/>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oMath>
      <w:r w:rsidR="00E20325" w:rsidRPr="00227E49">
        <w:t>=</w:t>
      </w:r>
      <m:oMath>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oMath>
    </w:p>
    <w:p w:rsidR="00E20325" w:rsidRPr="00227E49" w:rsidRDefault="00E20325" w:rsidP="00E20325">
      <w:pPr>
        <w:pStyle w:val="Affa"/>
        <w:spacing w:before="156" w:after="156"/>
        <w:ind w:firstLine="480"/>
        <w:rPr>
          <w:rFonts w:ascii="Times New Roman" w:hAnsi="Times New Roman"/>
        </w:rPr>
      </w:pPr>
      <w:r w:rsidRPr="00227E49">
        <w:rPr>
          <w:rFonts w:ascii="Times New Roman" w:hAnsi="Times New Roman"/>
        </w:rPr>
        <w:t>则为第</w:t>
      </w:r>
      <m:oMath>
        <m:r>
          <m:rPr>
            <m:sty m:val="p"/>
          </m:rPr>
          <w:rPr>
            <w:rFonts w:ascii="Cambria Math" w:hAnsi="Cambria Math"/>
          </w:rPr>
          <m:t>i</m:t>
        </m:r>
        <m:r>
          <m:rPr>
            <m:sty m:val="p"/>
          </m:rPr>
          <w:rPr>
            <w:rFonts w:ascii="Cambria Math" w:hAnsi="Cambria Math"/>
          </w:rPr>
          <m:t>极大值</m:t>
        </m:r>
      </m:oMath>
      <w:r w:rsidRPr="00227E49">
        <w:rPr>
          <w:rFonts w:ascii="Times New Roman" w:hAnsi="Times New Roman"/>
        </w:rPr>
        <w:t>处，位于图像</w:t>
      </w:r>
      <m:oMath>
        <m:r>
          <m:rPr>
            <m:sty m:val="p"/>
          </m:rPr>
          <w:rPr>
            <w:rFonts w:ascii="Cambria Math" w:hAnsi="Cambria Math"/>
          </w:rPr>
          <m:t>(j,k)</m:t>
        </m:r>
      </m:oMath>
      <w:r w:rsidRPr="00227E49">
        <w:rPr>
          <w:rFonts w:ascii="Times New Roman" w:hAnsi="Times New Roman"/>
        </w:rPr>
        <w:t>处像素的莫尔波长。</w:t>
      </w:r>
    </w:p>
    <w:p w:rsidR="00E20325" w:rsidRPr="00227E49" w:rsidRDefault="00E20325" w:rsidP="000D3268">
      <w:pPr>
        <w:pStyle w:val="Affa"/>
        <w:numPr>
          <w:ilvl w:val="0"/>
          <w:numId w:val="4"/>
        </w:numPr>
        <w:spacing w:before="156" w:after="156"/>
        <w:ind w:firstLineChars="0"/>
        <w:rPr>
          <w:rFonts w:ascii="Times New Roman" w:hAnsi="Times New Roman"/>
        </w:rPr>
      </w:pPr>
      <w:r w:rsidRPr="00227E49">
        <w:rPr>
          <w:rFonts w:ascii="Times New Roman" w:hAnsi="Times New Roman"/>
        </w:rPr>
        <w:t>将（</w:t>
      </w:r>
      <w:r w:rsidRPr="00227E49">
        <w:rPr>
          <w:rFonts w:ascii="Times New Roman" w:hAnsi="Times New Roman"/>
        </w:rPr>
        <w:t>4</w:t>
      </w:r>
      <w:r w:rsidRPr="00227E49">
        <w:rPr>
          <w:rFonts w:ascii="Times New Roman" w:hAnsi="Times New Roman"/>
        </w:rPr>
        <w:t>）（</w:t>
      </w:r>
      <w:r w:rsidRPr="00227E49">
        <w:rPr>
          <w:rFonts w:ascii="Times New Roman" w:hAnsi="Times New Roman"/>
        </w:rPr>
        <w:t>5</w:t>
      </w:r>
      <w:r w:rsidRPr="00227E49">
        <w:rPr>
          <w:rFonts w:ascii="Times New Roman" w:hAnsi="Times New Roman"/>
        </w:rPr>
        <w:t>）（</w:t>
      </w:r>
      <w:r w:rsidRPr="00227E49">
        <w:rPr>
          <w:rFonts w:ascii="Times New Roman" w:hAnsi="Times New Roman"/>
        </w:rPr>
        <w:t>6</w:t>
      </w:r>
      <w:r w:rsidRPr="00227E49">
        <w:rPr>
          <w:rFonts w:ascii="Times New Roman" w:hAnsi="Times New Roman"/>
        </w:rPr>
        <w:t>）针对（</w:t>
      </w:r>
      <w:r w:rsidRPr="00227E49">
        <w:rPr>
          <w:rFonts w:ascii="Times New Roman" w:hAnsi="Times New Roman"/>
        </w:rPr>
        <w:t>4</w:t>
      </w:r>
      <w:r w:rsidRPr="00227E49">
        <w:rPr>
          <w:rFonts w:ascii="Times New Roman" w:hAnsi="Times New Roman"/>
        </w:rPr>
        <w:t>）中同一周期条纹得到的相位图的每一点像素重复，并将同一高度得到的莫尔波长针对不同位置像素点平均，得到</w:t>
      </w:r>
      <w:proofErr w:type="gramStart"/>
      <w:r w:rsidRPr="00227E49">
        <w:rPr>
          <w:rFonts w:ascii="Times New Roman" w:hAnsi="Times New Roman"/>
        </w:rPr>
        <w:t>该高度</w:t>
      </w:r>
      <w:proofErr w:type="gramEnd"/>
      <w:r w:rsidRPr="00227E49">
        <w:rPr>
          <w:rFonts w:ascii="Times New Roman" w:hAnsi="Times New Roman"/>
        </w:rPr>
        <w:t>处，该周期条纹得到的莫尔波长。对于分辨率</w:t>
      </w:r>
      <m:oMath>
        <m:r>
          <m:rPr>
            <m:sty m:val="p"/>
          </m:rPr>
          <w:rPr>
            <w:rFonts w:ascii="Cambria Math" w:hAnsi="Cambria Math"/>
          </w:rPr>
          <m:t>M×N</m:t>
        </m:r>
      </m:oMath>
      <w:r w:rsidRPr="00227E49">
        <w:rPr>
          <w:rFonts w:ascii="Times New Roman" w:hAnsi="Times New Roman"/>
        </w:rPr>
        <w:t>的相位图，</w:t>
      </w:r>
    </w:p>
    <w:p w:rsidR="00E20325" w:rsidRPr="00227E49" w:rsidRDefault="00E20325" w:rsidP="00E20325">
      <w:pPr>
        <w:spacing w:before="120" w:after="120"/>
      </w:pPr>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E20325" w:rsidRPr="00227E49" w:rsidRDefault="00E20325" w:rsidP="000D3268">
      <w:pPr>
        <w:pStyle w:val="Affa"/>
        <w:numPr>
          <w:ilvl w:val="0"/>
          <w:numId w:val="4"/>
        </w:numPr>
        <w:spacing w:before="156" w:after="156"/>
        <w:ind w:firstLineChars="0"/>
        <w:rPr>
          <w:rFonts w:ascii="Times New Roman" w:hAnsi="Times New Roman"/>
        </w:rPr>
      </w:pPr>
      <w:r w:rsidRPr="00227E49">
        <w:rPr>
          <w:rFonts w:ascii="Times New Roman" w:hAnsi="Times New Roman"/>
        </w:rPr>
        <w:t>将（</w:t>
      </w:r>
      <w:r w:rsidRPr="00227E49">
        <w:rPr>
          <w:rFonts w:ascii="Times New Roman" w:hAnsi="Times New Roman"/>
        </w:rPr>
        <w:t>7</w:t>
      </w:r>
      <w:r w:rsidRPr="00227E49">
        <w:rPr>
          <w:rFonts w:ascii="Times New Roman" w:hAnsi="Times New Roman"/>
        </w:rPr>
        <w:t>）中得到的高度</w:t>
      </w:r>
      <w:r w:rsidRPr="00227E49">
        <w:rPr>
          <w:rFonts w:ascii="Times New Roman" w:hAnsi="Times New Roman"/>
        </w:rPr>
        <w:t>-</w:t>
      </w:r>
      <w:r w:rsidRPr="00227E49">
        <w:rPr>
          <w:rFonts w:ascii="Times New Roman" w:hAnsi="Times New Roman"/>
        </w:rPr>
        <w:t>莫尔波长数据，拟合出线性关系，留作最后相位展开使用</w:t>
      </w:r>
    </w:p>
    <w:p w:rsidR="00E20325" w:rsidRPr="00227E49" w:rsidRDefault="00E20325" w:rsidP="000D3268">
      <w:pPr>
        <w:pStyle w:val="Affa"/>
        <w:numPr>
          <w:ilvl w:val="0"/>
          <w:numId w:val="4"/>
        </w:numPr>
        <w:spacing w:before="156" w:after="156"/>
        <w:ind w:firstLineChars="0"/>
        <w:rPr>
          <w:rFonts w:ascii="Times New Roman" w:hAnsi="Times New Roman"/>
        </w:rPr>
      </w:pPr>
      <w:r w:rsidRPr="00227E49">
        <w:rPr>
          <w:rFonts w:ascii="Times New Roman" w:hAnsi="Times New Roman"/>
        </w:rPr>
        <w:t>针对不同周期的条纹，重复（</w:t>
      </w:r>
      <w:r w:rsidRPr="00227E49">
        <w:rPr>
          <w:rFonts w:ascii="Times New Roman" w:hAnsi="Times New Roman"/>
        </w:rPr>
        <w:t>7</w:t>
      </w:r>
      <w:r w:rsidRPr="00227E49">
        <w:rPr>
          <w:rFonts w:ascii="Times New Roman" w:hAnsi="Times New Roman"/>
        </w:rPr>
        <w:t>）（</w:t>
      </w:r>
      <w:r w:rsidRPr="00227E49">
        <w:rPr>
          <w:rFonts w:ascii="Times New Roman" w:hAnsi="Times New Roman"/>
        </w:rPr>
        <w:t>8</w:t>
      </w:r>
      <w:r w:rsidRPr="00227E49">
        <w:rPr>
          <w:rFonts w:ascii="Times New Roman" w:hAnsi="Times New Roman"/>
        </w:rPr>
        <w:t>），并所得关系留作最后相位展开使用。</w:t>
      </w:r>
    </w:p>
    <w:p w:rsidR="00E20325" w:rsidRPr="00227E49" w:rsidRDefault="00E20325" w:rsidP="006239B2">
      <w:pPr>
        <w:pStyle w:val="aff8"/>
      </w:pPr>
      <w:r w:rsidRPr="00227E49">
        <w:t>在系统校准过程中，有两个前提假设。首先，假设可将在已知高度位置的拍摄的图像成功转换为相位分布。其次，在物体的高度变化范围内可使用同一莫尔波长。前一个假设，是第</w:t>
      </w:r>
      <w:r w:rsidRPr="00227E49">
        <w:t>4</w:t>
      </w:r>
      <w:r w:rsidRPr="00227E49">
        <w:t>章和第</w:t>
      </w:r>
      <w:r w:rsidRPr="00227E49">
        <w:t>5</w:t>
      </w:r>
      <w:r w:rsidRPr="00227E49">
        <w:t>章讨论的重点。第二个假设，是第</w:t>
      </w:r>
      <w:r w:rsidRPr="00227E49">
        <w:t>6</w:t>
      </w:r>
      <w:r w:rsidRPr="00227E49">
        <w:t>章</w:t>
      </w:r>
      <w:r w:rsidR="000D3268" w:rsidRPr="00227E49">
        <w:t>相位展开方法和高度转换的近似处理要求。</w:t>
      </w:r>
    </w:p>
    <w:p w:rsidR="000D3268" w:rsidRPr="00227E49" w:rsidRDefault="000D3268" w:rsidP="006239B2">
      <w:pPr>
        <w:pStyle w:val="aff8"/>
      </w:pPr>
      <w:r w:rsidRPr="00227E49">
        <w:lastRenderedPageBreak/>
        <w:t>假设位置取样个数</w:t>
      </w:r>
      <m:oMath>
        <m:r>
          <m:rPr>
            <m:sty m:val="p"/>
          </m:rPr>
          <w:rPr>
            <w:rFonts w:ascii="Cambria Math" w:hAnsi="Cambria Math"/>
          </w:rPr>
          <m:t>S</m:t>
        </m:r>
      </m:oMath>
      <w:r w:rsidRPr="00227E49">
        <w:t>，条纹周期个数</w:t>
      </w:r>
      <m:oMath>
        <m:r>
          <m:rPr>
            <m:sty m:val="p"/>
          </m:rPr>
          <w:rPr>
            <w:rFonts w:ascii="Cambria Math" w:hAnsi="Cambria Math"/>
          </w:rPr>
          <m:t>P</m:t>
        </m:r>
      </m:oMath>
      <w:r w:rsidRPr="00227E49">
        <w:t>的情况下，系统校准方法的时间复杂度为</w:t>
      </w:r>
      <m:oMath>
        <m:r>
          <m:rPr>
            <m:sty m:val="p"/>
          </m:rPr>
          <w:rPr>
            <w:rFonts w:ascii="Cambria Math" w:hAnsi="Cambria Math"/>
          </w:rPr>
          <m:t>O(</m:t>
        </m:r>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oMath>
      <w:r w:rsidRPr="00227E49">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227E49">
        <w:t>由于系统校准需要使用实物测量系统</w:t>
      </w:r>
      <w:r w:rsidRPr="00227E49">
        <w:t>，本论文不着重讨论数据收集和处理过程。</w:t>
      </w:r>
    </w:p>
    <w:p w:rsidR="000D3268" w:rsidRPr="00227E49" w:rsidRDefault="000D3268" w:rsidP="006239B2">
      <w:pPr>
        <w:pStyle w:val="aff8"/>
      </w:pPr>
      <w:r w:rsidRPr="00227E49">
        <w:br w:type="page"/>
      </w:r>
    </w:p>
    <w:p w:rsidR="000D3268" w:rsidRPr="00227E49" w:rsidRDefault="000D3268" w:rsidP="000D3268">
      <w:pPr>
        <w:pStyle w:val="1"/>
        <w:spacing w:before="312" w:after="312"/>
        <w:rPr>
          <w:rFonts w:eastAsia="宋体"/>
          <w:sz w:val="24"/>
          <w:szCs w:val="20"/>
        </w:rPr>
      </w:pPr>
      <w:bookmarkStart w:id="98" w:name="_Toc9421028"/>
      <w:bookmarkStart w:id="99" w:name="_Toc9422562"/>
      <w:r w:rsidRPr="00227E49">
        <w:rPr>
          <w:rFonts w:eastAsia="宋体"/>
        </w:rPr>
        <w:lastRenderedPageBreak/>
        <w:t>数字相移</w:t>
      </w:r>
      <w:bookmarkEnd w:id="98"/>
      <w:bookmarkEnd w:id="99"/>
    </w:p>
    <w:p w:rsidR="000D3268" w:rsidRPr="00227E49" w:rsidRDefault="000D3268" w:rsidP="000D3268">
      <w:pPr>
        <w:pStyle w:val="aff8"/>
      </w:pPr>
      <w:r w:rsidRPr="00227E49">
        <w:t>第</w:t>
      </w:r>
      <w:r w:rsidRPr="00227E49">
        <w:t>2</w:t>
      </w:r>
      <w:r w:rsidRPr="00227E49">
        <w:t>，</w:t>
      </w:r>
      <w:r w:rsidRPr="00227E49">
        <w:t>3</w:t>
      </w:r>
      <w:r w:rsidRPr="00227E49">
        <w:t>章的讨论得出了相位分布和高度分布的线性关系。那么，为了三维重建被测面，计算出相位分布尤为重要。计算相位分布需要使用数字相移和滤波两个过程。本章讨论了数字莫尔三维测量中，数字相移法，这一关键步骤。本章首先介绍相移条纹和物体高度扭曲后投影条纹叠加的强度分布公式，然后分析了由数字相移得到的相位分布。</w:t>
      </w:r>
    </w:p>
    <w:p w:rsidR="000D3268" w:rsidRPr="00227E49" w:rsidRDefault="000D3268" w:rsidP="000D3268">
      <w:pPr>
        <w:pStyle w:val="2"/>
        <w:spacing w:before="156" w:after="156"/>
        <w:rPr>
          <w:rFonts w:eastAsia="宋体"/>
        </w:rPr>
      </w:pPr>
      <w:bookmarkStart w:id="100" w:name="_Toc9421029"/>
      <w:bookmarkStart w:id="101" w:name="_Toc9422563"/>
      <w:r w:rsidRPr="00227E49">
        <w:rPr>
          <w:rFonts w:eastAsia="宋体"/>
        </w:rPr>
        <w:t>数字相移原理</w:t>
      </w:r>
      <w:bookmarkEnd w:id="100"/>
      <w:bookmarkEnd w:id="101"/>
    </w:p>
    <w:p w:rsidR="00566DF6" w:rsidRPr="00227E49" w:rsidRDefault="00566DF6" w:rsidP="00566DF6">
      <w:pPr>
        <w:pStyle w:val="aff8"/>
      </w:pPr>
      <w:r w:rsidRPr="00227E49">
        <w:t>将二值条纹图样投影到待测物体表面后，捕捉到图像的强度分布函数为</w:t>
      </w:r>
    </w:p>
    <w:p w:rsidR="00566DF6" w:rsidRPr="00227E49" w:rsidRDefault="00566DF6" w:rsidP="00566DF6">
      <w:pPr>
        <w:pStyle w:val="afff3"/>
      </w:pPr>
      <w:r w:rsidRPr="00227E49">
        <w:rPr>
          <w:szCs w:val="21"/>
        </w:rPr>
        <w:tab/>
      </w:r>
      <m:oMath>
        <m:sSub>
          <m:sSubPr>
            <m:ctrlPr>
              <w:rPr>
                <w:rFonts w:ascii="Cambria Math" w:hAnsi="Cambria Math"/>
                <w:szCs w:val="21"/>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 sign(sin⁡(</m:t>
        </m:r>
        <m:r>
          <w:rPr>
            <w:rFonts w:ascii="Cambria Math" w:hAnsi="Cambria Math"/>
          </w:rPr>
          <m:t>ϕ(x, y)</m:t>
        </m:r>
        <m:r>
          <m:rPr>
            <m:sty m:val="p"/>
          </m:rPr>
          <w:rPr>
            <w:rFonts w:ascii="Cambria Math" w:hAnsi="Cambria Math"/>
          </w:rPr>
          <m:t>))</m:t>
        </m:r>
      </m:oMath>
      <w:r w:rsidRPr="00227E49">
        <w:tab/>
        <w:t>(4.1)</w:t>
      </w:r>
    </w:p>
    <w:p w:rsidR="00566DF6" w:rsidRPr="00227E49" w:rsidRDefault="00566DF6" w:rsidP="00566DF6">
      <w:pPr>
        <w:pStyle w:val="aff8"/>
      </w:pPr>
      <w:r w:rsidRPr="00227E49">
        <w:t>其中，</w:t>
      </w:r>
    </w:p>
    <w:p w:rsidR="008676F9" w:rsidRPr="00227E49" w:rsidRDefault="008676F9" w:rsidP="008676F9">
      <w:pPr>
        <w:pStyle w:val="afff3"/>
      </w:pPr>
      <w:r w:rsidRPr="00227E49">
        <w:rPr>
          <w:iCs/>
        </w:rPr>
        <w:tab/>
      </w:r>
      <m:oMath>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x, y)</m:t>
        </m:r>
      </m:oMath>
      <w:r w:rsidRPr="00227E49">
        <w:tab/>
        <w:t>(4.2)</w:t>
      </w:r>
    </w:p>
    <w:p w:rsidR="00566DF6" w:rsidRPr="00227E49" w:rsidRDefault="00566DF6" w:rsidP="00566DF6">
      <w:pPr>
        <w:pStyle w:val="aff8"/>
      </w:pPr>
      <w:r w:rsidRPr="00227E49">
        <w:t>最后的强度分布函数</w:t>
      </w:r>
      <w:r w:rsidR="008676F9" w:rsidRPr="00227E49">
        <w:t>的</w:t>
      </w:r>
      <w:r w:rsidRPr="00227E49">
        <w:t>相位</w:t>
      </w:r>
      <w:r w:rsidR="008676F9" w:rsidRPr="00227E49">
        <w:t>来源与</w:t>
      </w:r>
      <w:r w:rsidRPr="00227E49">
        <w:t>参考平面本身相位和由于物体高度变化而引起的相位变化之</w:t>
      </w:r>
      <w:proofErr w:type="gramStart"/>
      <w:r w:rsidRPr="00227E49">
        <w:t>和</w:t>
      </w:r>
      <w:proofErr w:type="gramEnd"/>
      <w:r w:rsidRPr="00227E49">
        <w:t>。第</w:t>
      </w:r>
      <w:r w:rsidRPr="00227E49">
        <w:t>2</w:t>
      </w:r>
      <w:r w:rsidRPr="00227E49">
        <w:t>，</w:t>
      </w:r>
      <w:r w:rsidRPr="00227E49">
        <w:t>3</w:t>
      </w:r>
      <w:r w:rsidRPr="00227E49">
        <w:t>章已经得出</w:t>
      </w:r>
      <w:r w:rsidRPr="00227E49">
        <w:rPr>
          <w:rFonts w:eastAsia="微软雅黑"/>
        </w:rPr>
        <w:t>∆</w:t>
      </w:r>
      <w:r w:rsidRPr="00227E49">
        <w:t>φ(</w:t>
      </w:r>
      <w:proofErr w:type="spellStart"/>
      <w:r w:rsidRPr="00227E49">
        <w:t>x,y</w:t>
      </w:r>
      <w:proofErr w:type="spellEnd"/>
      <w:r w:rsidRPr="00227E49">
        <w:t>)</w:t>
      </w:r>
      <w:r w:rsidRPr="00227E49">
        <w:t>含有物体高度信息，因此数字相移法，最终要为得出</w:t>
      </w:r>
      <w:r w:rsidRPr="00227E49">
        <w:rPr>
          <w:rFonts w:eastAsia="微软雅黑"/>
        </w:rPr>
        <w:t>∆</w:t>
      </w:r>
      <w:r w:rsidRPr="00227E49">
        <w:t>φ(</w:t>
      </w:r>
      <w:proofErr w:type="spellStart"/>
      <w:r w:rsidRPr="00227E49">
        <w:t>x,y</w:t>
      </w:r>
      <w:proofErr w:type="spellEnd"/>
      <w:r w:rsidRPr="00227E49">
        <w:t>)</w:t>
      </w:r>
      <w:r w:rsidRPr="00227E49">
        <w:t>而服务。</w:t>
      </w:r>
      <w:r w:rsidR="008676F9" w:rsidRPr="00227E49">
        <w:t>在上式子中</w:t>
      </w:r>
      <w:r w:rsidR="008676F9" w:rsidRPr="00227E49">
        <w:t>(4.2)</w:t>
      </w:r>
      <w:r w:rsidR="008676F9" w:rsidRPr="00227E49">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227E49">
        <w:t>为背景光</w:t>
      </w:r>
      <w:r w:rsidR="008676F9" w:rsidRPr="00227E49">
        <w:t>造成</w:t>
      </w:r>
      <w:r w:rsidRPr="00227E49">
        <w:t>的灰度变化。</w:t>
      </w:r>
    </w:p>
    <w:p w:rsidR="00566DF6" w:rsidRPr="00227E49" w:rsidRDefault="00566DF6" w:rsidP="00566DF6">
      <w:pPr>
        <w:pStyle w:val="aff8"/>
      </w:pPr>
      <w:r w:rsidRPr="00227E49">
        <w:t>数字相移的做法是将一个同周期，但初始相位相差</w:t>
      </w:r>
      <w:r w:rsidRPr="00227E49">
        <w:t>δ</w:t>
      </w:r>
      <w:r w:rsidRPr="00227E49">
        <w:t>的条纹和所捕捉图像，灰度值</w:t>
      </w:r>
      <w:r w:rsidR="008676F9" w:rsidRPr="00227E49">
        <w:t>矩阵每元素对应</w:t>
      </w:r>
      <w:r w:rsidRPr="00227E49">
        <w:t>相乘</w:t>
      </w:r>
      <w:r w:rsidR="008676F9" w:rsidRPr="00227E49">
        <w:t>，得到</w:t>
      </w:r>
    </w:p>
    <w:p w:rsidR="008676F9" w:rsidRPr="00227E49" w:rsidRDefault="002D6B37" w:rsidP="008676F9">
      <w:pPr>
        <w:pStyle w:val="afff3"/>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func>
                </m:e>
              </m:d>
            </m:e>
          </m:d>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w:br/>
          </m:r>
        </m:oMath>
        <m:oMath>
          <m:r>
            <m:rPr>
              <m:aln/>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m:t>+ 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func>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w:rPr>
              <w:rFonts w:ascii="Cambria Math" w:hAnsi="Cambria Math"/>
            </w:rPr>
            <m:t xml:space="preserve">+ </m:t>
          </m:r>
          <m:r>
            <m:rPr>
              <m:sty m:val="p"/>
            </m:rPr>
            <w:rPr>
              <w:rFonts w:ascii="Cambria Math" w:hAnsi="Cambria Math"/>
            </w:rPr>
            <m:t>sign</m:t>
          </m:r>
          <m:d>
            <m:dPr>
              <m:ctrlPr>
                <w:rPr>
                  <w:rFonts w:ascii="Cambria Math" w:hAnsi="Cambria Math"/>
                </w:rPr>
              </m:ctrlPr>
            </m:dPr>
            <m:e>
              <m:f>
                <m:fPr>
                  <m:ctrlPr>
                    <w:rPr>
                      <w:rFonts w:ascii="Cambria Math" w:hAnsi="Cambria Math"/>
                    </w:rPr>
                  </m:ctrlPr>
                </m:fPr>
                <m:num>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num>
                <m:den>
                  <m:r>
                    <w:rPr>
                      <w:rFonts w:ascii="Cambria Math" w:hAnsi="Cambria Math"/>
                    </w:rPr>
                    <m:t>2</m:t>
                  </m:r>
                </m:den>
              </m:f>
            </m:e>
          </m:d>
        </m:oMath>
      </m:oMathPara>
    </w:p>
    <w:p w:rsidR="008676F9" w:rsidRPr="00227E49" w:rsidRDefault="008676F9" w:rsidP="008676F9">
      <w:pPr>
        <w:pStyle w:val="afff3"/>
      </w:pPr>
      <w:r w:rsidRPr="00227E49">
        <w:tab/>
      </w:r>
      <w:r w:rsidRPr="00227E49">
        <w:tab/>
        <w:t>(4.3)</w:t>
      </w:r>
    </w:p>
    <w:p w:rsidR="00566DF6" w:rsidRPr="00227E49" w:rsidRDefault="00566DF6" w:rsidP="00566DF6">
      <w:pPr>
        <w:pStyle w:val="aff8"/>
      </w:pPr>
      <w:r w:rsidRPr="00227E49">
        <w:t>在上式中，第一项是高频条纹，第二项中</w:t>
      </w:r>
    </w:p>
    <w:p w:rsidR="008676F9" w:rsidRPr="00227E49" w:rsidRDefault="008676F9" w:rsidP="008676F9">
      <w:pPr>
        <w:pStyle w:val="afff3"/>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oMath>
      </m:oMathPara>
    </w:p>
    <w:p w:rsidR="00566DF6" w:rsidRPr="00227E49" w:rsidRDefault="00566DF6" w:rsidP="00566DF6">
      <w:pPr>
        <w:pStyle w:val="aff8"/>
      </w:pPr>
    </w:p>
    <w:p w:rsidR="00566DF6" w:rsidRPr="00227E49" w:rsidRDefault="00566DF6" w:rsidP="00566DF6">
      <w:pPr>
        <w:pStyle w:val="aff8"/>
      </w:pPr>
      <w:r w:rsidRPr="00227E49">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227E49">
        <w:t>同样属于高频变化成分，</w:t>
      </w:r>
      <w:r w:rsidR="008676F9" w:rsidRPr="00227E49">
        <w:t>是</w:t>
      </w:r>
      <w:r w:rsidRPr="00227E49">
        <w:t>被物体高度扭曲的投影条纹。假设通过滤波，</w:t>
      </w:r>
      <w:r w:rsidR="0011018A" w:rsidRPr="00227E49">
        <w:t>可</w:t>
      </w:r>
      <w:r w:rsidRPr="00227E49">
        <w:t>从上式子中分离出低频成分</w:t>
      </w:r>
      <w:r w:rsidR="008676F9" w:rsidRPr="00227E49">
        <w:t>。</w:t>
      </w:r>
    </w:p>
    <w:p w:rsidR="008676F9" w:rsidRPr="00227E49" w:rsidRDefault="008676F9" w:rsidP="008676F9">
      <w:pPr>
        <w:pStyle w:val="afff3"/>
      </w:pPr>
      <w:r w:rsidRPr="00227E49">
        <w:tab/>
      </w:r>
      <m:oMath>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oMath>
      <w:r w:rsidRPr="00227E49">
        <w:tab/>
        <w:t>(4.4)</w:t>
      </w:r>
    </w:p>
    <w:p w:rsidR="000D3268" w:rsidRPr="00227E49" w:rsidRDefault="00566DF6" w:rsidP="00566DF6">
      <w:pPr>
        <w:pStyle w:val="aff8"/>
      </w:pPr>
      <w:r w:rsidRPr="00227E49">
        <w:t>则可通过相位提取公式</w:t>
      </w:r>
      <w:r w:rsidR="00101221" w:rsidRPr="00227E49">
        <w:fldChar w:fldCharType="begin"/>
      </w:r>
      <w:r w:rsidR="00101221" w:rsidRPr="00227E49">
        <w:instrText xml:space="preserve"> ADDIN EN.CITE &lt;EndNote&gt;&lt;Cite&gt;&lt;Author&gt;Contributors&lt;/Author&gt;&lt;Year&gt;2019&lt;/Year&gt;&lt;RecNum&gt;105&lt;/RecNum&gt;&lt;DisplayText&gt;[13]&lt;/DisplayText&gt;&lt;record&gt;&lt;rec-number&gt;105&lt;/rec-number&gt;&lt;foreign-keys&gt;&lt;key app="EN" db-id="25ts25aeg5wpw5edwz8pv0fnx5faar95e29z" timestamp="1558275596" guid="a7c7b1c9-9bd3-412b-aded-7d0d9a5d6724"&gt;105&lt;/key&gt;&lt;/foreign-keys&gt;&lt;ref-type name="Web Page"&gt;12&lt;/ref-type&gt;&lt;contributors&gt;&lt;authors&gt;&lt;author&gt;Contributors&lt;/author&gt;&lt;/authors&gt;&lt;/contributors&gt;&lt;titles&gt;&lt;title&gt;Morieé pattern&lt;/title&gt;&lt;/titles&gt;&lt;volume&gt;2019&lt;/volume&gt;&lt;number&gt;19 May&lt;/number&gt;&lt;dates&gt;&lt;year&gt;2019&lt;/year&gt;&lt;pub-dates&gt;&lt;date&gt;12 May 2019 21:47 UTC&lt;/date&gt;&lt;/pub-dates&gt;&lt;/dates&gt;&lt;publisher&gt;Wikipedia, The Free Encyclopedia.&lt;/publisher&gt;&lt;urls&gt;&lt;related-urls&gt;&lt;url&gt;&lt;style face="underline" font="default" size="100%"&gt;https://en.wikipedia.org/wiki/Moir%C3%A9_pattern&lt;/style&gt;&lt;/url&gt;&lt;/related-urls&gt;&lt;/urls&gt;&lt;/record&gt;&lt;/Cite&gt;&lt;/EndNote&gt;</w:instrText>
      </w:r>
      <w:r w:rsidR="00101221" w:rsidRPr="00227E49">
        <w:fldChar w:fldCharType="separate"/>
      </w:r>
      <w:r w:rsidR="00101221" w:rsidRPr="00227E49">
        <w:rPr>
          <w:noProof/>
        </w:rPr>
        <w:t>[</w:t>
      </w:r>
      <w:r w:rsidR="006239B2" w:rsidRPr="00227E49">
        <w:rPr>
          <w:noProof/>
        </w:rPr>
        <w:t>20, 21</w:t>
      </w:r>
      <w:r w:rsidR="00101221" w:rsidRPr="00227E49">
        <w:rPr>
          <w:noProof/>
        </w:rPr>
        <w:t>]</w:t>
      </w:r>
      <w:r w:rsidR="00101221" w:rsidRPr="00227E49">
        <w:fldChar w:fldCharType="end"/>
      </w:r>
      <w:r w:rsidRPr="00227E49">
        <w:t>，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227E49">
        <w:t>。具体推导，详见第</w:t>
      </w:r>
      <w:r w:rsidRPr="00227E49">
        <w:t>6</w:t>
      </w:r>
      <w:r w:rsidRPr="00227E49">
        <w:t>章相位提取。</w:t>
      </w:r>
    </w:p>
    <w:p w:rsidR="008676F9" w:rsidRPr="00227E49" w:rsidRDefault="008676F9" w:rsidP="008676F9">
      <w:pPr>
        <w:pStyle w:val="2"/>
        <w:spacing w:before="156" w:after="156"/>
        <w:rPr>
          <w:rFonts w:eastAsia="宋体"/>
        </w:rPr>
      </w:pPr>
      <w:bookmarkStart w:id="102" w:name="_Toc9421030"/>
      <w:bookmarkStart w:id="103" w:name="_Toc9422564"/>
      <w:r w:rsidRPr="00227E49">
        <w:rPr>
          <w:rFonts w:eastAsia="宋体"/>
          <w:noProof/>
        </w:rPr>
        <mc:AlternateContent>
          <mc:Choice Requires="wps">
            <w:drawing>
              <wp:anchor distT="0" distB="0" distL="114300" distR="114300" simplePos="0" relativeHeight="251712512" behindDoc="0" locked="0" layoutInCell="1" allowOverlap="1" wp14:anchorId="683A2F4C" wp14:editId="1B3565A8">
                <wp:simplePos x="0" y="0"/>
                <wp:positionH relativeFrom="column">
                  <wp:posOffset>-76200</wp:posOffset>
                </wp:positionH>
                <wp:positionV relativeFrom="paragraph">
                  <wp:posOffset>3502660</wp:posOffset>
                </wp:positionV>
                <wp:extent cx="5695950" cy="635"/>
                <wp:effectExtent l="0" t="0" r="0" b="0"/>
                <wp:wrapTopAndBottom/>
                <wp:docPr id="35" name="文本框 35"/>
                <wp:cNvGraphicFramePr/>
                <a:graphic xmlns:a="http://schemas.openxmlformats.org/drawingml/2006/main">
                  <a:graphicData uri="http://schemas.microsoft.com/office/word/2010/wordprocessingShape">
                    <wps:wsp>
                      <wps:cNvSpPr txBox="1"/>
                      <wps:spPr>
                        <a:xfrm>
                          <a:off x="0" y="0"/>
                          <a:ext cx="5695950" cy="635"/>
                        </a:xfrm>
                        <a:prstGeom prst="rect">
                          <a:avLst/>
                        </a:prstGeom>
                        <a:solidFill>
                          <a:prstClr val="white"/>
                        </a:solidFill>
                        <a:ln>
                          <a:noFill/>
                        </a:ln>
                      </wps:spPr>
                      <wps:txbx>
                        <w:txbxContent>
                          <w:p w:rsidR="0013156C" w:rsidRPr="008676F9" w:rsidRDefault="0013156C" w:rsidP="008676F9">
                            <w:pPr>
                              <w:pStyle w:val="af1"/>
                              <w:rPr>
                                <w:rFonts w:eastAsia="黑体"/>
                                <w:noProof/>
                              </w:rPr>
                            </w:pPr>
                            <w:bookmarkStart w:id="104" w:name="_Toc942403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图样</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3A2F4C" id="文本框 35" o:spid="_x0000_s1077" type="#_x0000_t202" style="position:absolute;left:0;text-align:left;margin-left:-6pt;margin-top:275.8pt;width:448.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" stroked="f">
                <v:textbox style="mso-fit-shape-to-text:t" inset="0,0,0,0">
                  <w:txbxContent>
                    <w:p w:rsidR="0013156C" w:rsidRPr="008676F9" w:rsidRDefault="0013156C" w:rsidP="008676F9">
                      <w:pPr>
                        <w:pStyle w:val="af1"/>
                        <w:rPr>
                          <w:rFonts w:eastAsia="黑体"/>
                          <w:noProof/>
                        </w:rPr>
                      </w:pPr>
                      <w:bookmarkStart w:id="105" w:name="_Toc942403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图样</w:t>
                      </w:r>
                      <w:bookmarkEnd w:id="105"/>
                    </w:p>
                  </w:txbxContent>
                </v:textbox>
                <w10:wrap type="topAndBottom"/>
              </v:shape>
            </w:pict>
          </mc:Fallback>
        </mc:AlternateContent>
      </w:r>
      <w:r w:rsidRPr="00227E49">
        <w:rPr>
          <w:rFonts w:eastAsia="宋体"/>
          <w:noProof/>
        </w:rPr>
        <mc:AlternateContent>
          <mc:Choice Requires="wpg">
            <w:drawing>
              <wp:anchor distT="0" distB="0" distL="114300" distR="114300" simplePos="0" relativeHeight="251710464" behindDoc="0" locked="0" layoutInCell="1" allowOverlap="1" wp14:anchorId="6A8998D9" wp14:editId="3BB9AD3A">
                <wp:simplePos x="0" y="0"/>
                <wp:positionH relativeFrom="margin">
                  <wp:align>center</wp:align>
                </wp:positionH>
                <wp:positionV relativeFrom="paragraph">
                  <wp:posOffset>753745</wp:posOffset>
                </wp:positionV>
                <wp:extent cx="5695950" cy="2691765"/>
                <wp:effectExtent l="0" t="0" r="0" b="0"/>
                <wp:wrapTopAndBottom/>
                <wp:docPr id="34" name="组合 34"/>
                <wp:cNvGraphicFramePr/>
                <a:graphic xmlns:a="http://schemas.openxmlformats.org/drawingml/2006/main">
                  <a:graphicData uri="http://schemas.microsoft.com/office/word/2010/wordprocessingGroup">
                    <wpg:wgp>
                      <wpg:cNvGrpSpPr/>
                      <wpg:grpSpPr>
                        <a:xfrm>
                          <a:off x="0" y="0"/>
                          <a:ext cx="5695950" cy="2691765"/>
                          <a:chOff x="0" y="0"/>
                          <a:chExt cx="5695950" cy="2691765"/>
                        </a:xfrm>
                      </wpg:grpSpPr>
                      <wps:wsp>
                        <wps:cNvPr id="156" name="文本框 156"/>
                        <wps:cNvSpPr txBox="1"/>
                        <wps:spPr>
                          <a:xfrm>
                            <a:off x="0" y="2295525"/>
                            <a:ext cx="1790700" cy="396240"/>
                          </a:xfrm>
                          <a:prstGeom prst="rect">
                            <a:avLst/>
                          </a:prstGeom>
                          <a:solidFill>
                            <a:prstClr val="white"/>
                          </a:solidFill>
                          <a:ln>
                            <a:noFill/>
                          </a:ln>
                        </wps:spPr>
                        <wps:txbx>
                          <w:txbxContent>
                            <w:p w:rsidR="0013156C" w:rsidRPr="00B40668" w:rsidRDefault="0013156C" w:rsidP="008676F9">
                              <w:pPr>
                                <w:pStyle w:val="af1"/>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57" name="文本框 157"/>
                        <wps:cNvSpPr txBox="1"/>
                        <wps:spPr>
                          <a:xfrm>
                            <a:off x="1952625" y="2295525"/>
                            <a:ext cx="1790700" cy="396240"/>
                          </a:xfrm>
                          <a:prstGeom prst="rect">
                            <a:avLst/>
                          </a:prstGeom>
                          <a:solidFill>
                            <a:prstClr val="white"/>
                          </a:solidFill>
                          <a:ln>
                            <a:noFill/>
                          </a:ln>
                        </wps:spPr>
                        <wps:txbx>
                          <w:txbxContent>
                            <w:p w:rsidR="0013156C" w:rsidRPr="0016710D" w:rsidRDefault="0013156C" w:rsidP="008676F9">
                              <w:pPr>
                                <w:pStyle w:val="af1"/>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59" name="组合 159"/>
                        <wpg:cNvGrpSpPr/>
                        <wpg:grpSpPr>
                          <a:xfrm>
                            <a:off x="0" y="0"/>
                            <a:ext cx="5695950" cy="2682240"/>
                            <a:chOff x="0" y="0"/>
                            <a:chExt cx="5695950" cy="2682240"/>
                          </a:xfrm>
                        </wpg:grpSpPr>
                        <pic:pic xmlns:pic="http://schemas.openxmlformats.org/drawingml/2006/picture">
                          <pic:nvPicPr>
                            <pic:cNvPr id="154" name="图片 154"/>
                            <pic:cNvPicPr>
                              <a:picLocks noChangeAspect="1"/>
                            </pic:cNvPicPr>
                          </pic:nvPicPr>
                          <pic:blipFill rotWithShape="1">
                            <a:blip r:embed="rId56" cstate="print">
                              <a:extLst>
                                <a:ext uri="{28A0092B-C50C-407E-A947-70E740481C1C}">
                                  <a14:useLocalDpi xmlns:a14="http://schemas.microsoft.com/office/drawing/2010/main" val="0"/>
                                </a:ext>
                              </a:extLst>
                            </a:blip>
                            <a:srcRect l="38144" t="24740" r="29554" b="21427"/>
                            <a:stretch/>
                          </pic:blipFill>
                          <pic:spPr bwMode="auto">
                            <a:xfrm>
                              <a:off x="0" y="0"/>
                              <a:ext cx="1790700" cy="2238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1" name="图片 141"/>
                            <pic:cNvPicPr>
                              <a:picLocks noChangeAspect="1"/>
                            </pic:cNvPicPr>
                          </pic:nvPicPr>
                          <pic:blipFill rotWithShape="1">
                            <a:blip r:embed="rId57" cstate="print">
                              <a:extLst>
                                <a:ext uri="{28A0092B-C50C-407E-A947-70E740481C1C}">
                                  <a14:useLocalDpi xmlns:a14="http://schemas.microsoft.com/office/drawing/2010/main" val="0"/>
                                </a:ext>
                              </a:extLst>
                            </a:blip>
                            <a:srcRect l="38659" t="24053" r="29039" b="22114"/>
                            <a:stretch/>
                          </pic:blipFill>
                          <pic:spPr bwMode="auto">
                            <a:xfrm>
                              <a:off x="1952625" y="0"/>
                              <a:ext cx="1790700" cy="2238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5" name="图片 155"/>
                            <pic:cNvPicPr>
                              <a:picLocks noChangeAspect="1"/>
                            </pic:cNvPicPr>
                          </pic:nvPicPr>
                          <pic:blipFill rotWithShape="1">
                            <a:blip r:embed="rId58" cstate="print">
                              <a:extLst>
                                <a:ext uri="{28A0092B-C50C-407E-A947-70E740481C1C}">
                                  <a14:useLocalDpi xmlns:a14="http://schemas.microsoft.com/office/drawing/2010/main" val="0"/>
                                </a:ext>
                              </a:extLst>
                            </a:blip>
                            <a:srcRect l="38145" t="24054" r="29553" b="22341"/>
                            <a:stretch/>
                          </pic:blipFill>
                          <pic:spPr bwMode="auto">
                            <a:xfrm>
                              <a:off x="3905250" y="0"/>
                              <a:ext cx="1790700" cy="2228850"/>
                            </a:xfrm>
                            <a:prstGeom prst="rect">
                              <a:avLst/>
                            </a:prstGeom>
                            <a:ln>
                              <a:noFill/>
                            </a:ln>
                            <a:extLst>
                              <a:ext uri="{53640926-AAD7-44D8-BBD7-CCE9431645EC}">
                                <a14:shadowObscured xmlns:a14="http://schemas.microsoft.com/office/drawing/2010/main"/>
                              </a:ext>
                            </a:extLst>
                          </pic:spPr>
                        </pic:pic>
                        <wps:wsp>
                          <wps:cNvPr id="158" name="文本框 158"/>
                          <wps:cNvSpPr txBox="1"/>
                          <wps:spPr>
                            <a:xfrm>
                              <a:off x="3905250" y="2286000"/>
                              <a:ext cx="1790700" cy="396240"/>
                            </a:xfrm>
                            <a:prstGeom prst="rect">
                              <a:avLst/>
                            </a:prstGeom>
                            <a:solidFill>
                              <a:prstClr val="white"/>
                            </a:solidFill>
                            <a:ln>
                              <a:noFill/>
                            </a:ln>
                          </wps:spPr>
                          <wps:txbx>
                            <w:txbxContent>
                              <w:p w:rsidR="0013156C" w:rsidRPr="00D34CDC" w:rsidRDefault="0013156C" w:rsidP="008676F9">
                                <w:pPr>
                                  <w:pStyle w:val="af1"/>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6A8998D9" id="组合 34" o:spid="_x0000_s1078" style="position:absolute;left:0;text-align:left;margin-left:0;margin-top:59.35pt;width:448.5pt;height:211.95pt;z-index:251710464;mso-position-horizontal:center;mso-position-horizontal-relative:margin" coordsize="56959,26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">
                <v:shape id="文本框 156" o:spid="_x0000_s1079" type="#_x0000_t202" style="position:absolute;top:2295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13156C" w:rsidRPr="00B40668" w:rsidRDefault="0013156C" w:rsidP="008676F9">
                        <w:pPr>
                          <w:pStyle w:val="af1"/>
                          <w:rPr>
                            <w:rFonts w:ascii="宋体" w:hAnsi="宋体"/>
                            <w:sz w:val="24"/>
                            <w:szCs w:val="20"/>
                          </w:rPr>
                        </w:pPr>
                        <w:r>
                          <w:rPr>
                            <w:rFonts w:hint="eastAsia"/>
                          </w:rPr>
                          <w:t>(</w:t>
                        </w:r>
                        <w:r>
                          <w:t>a)</w:t>
                        </w:r>
                      </w:p>
                    </w:txbxContent>
                  </v:textbox>
                </v:shape>
                <v:shape id="文本框 157" o:spid="_x0000_s1080" type="#_x0000_t202" style="position:absolute;left:19526;top:2295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13156C" w:rsidRPr="0016710D" w:rsidRDefault="0013156C" w:rsidP="008676F9">
                        <w:pPr>
                          <w:pStyle w:val="af1"/>
                          <w:rPr>
                            <w:rFonts w:ascii="宋体" w:hAnsi="宋体"/>
                            <w:noProof/>
                            <w:sz w:val="24"/>
                            <w:szCs w:val="20"/>
                          </w:rPr>
                        </w:pPr>
                        <w:r>
                          <w:rPr>
                            <w:rFonts w:hint="eastAsia"/>
                          </w:rPr>
                          <w:t>(</w:t>
                        </w:r>
                        <w:r>
                          <w:t>b)</w:t>
                        </w:r>
                      </w:p>
                    </w:txbxContent>
                  </v:textbox>
                </v:shape>
                <v:group id="组合 159" o:spid="_x0000_s1081" style="position:absolute;width:56959;height:26822" coordsize="56959,2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54" o:spid="_x0000_s1082" type="#_x0000_t75" style="position:absolute;width:17907;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">
                    <v:imagedata r:id="rId59" o:title="" croptop="16214f" cropbottom="14042f" cropleft="24998f" cropright="19369f"/>
                  </v:shape>
                  <v:shape id="图片 141" o:spid="_x0000_s1083" type="#_x0000_t75" style="position:absolute;left:19526;width:17907;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">
                    <v:imagedata r:id="rId60" o:title="" croptop="15763f" cropbottom="14493f" cropleft="25336f" cropright="19031f"/>
                  </v:shape>
                  <v:shape id="图片 155" o:spid="_x0000_s1084" type="#_x0000_t75" style="position:absolute;left:39052;width:17907;height:22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">
                    <v:imagedata r:id="rId61" o:title="" croptop="15764f" cropbottom="14641f" cropleft="24999f" cropright="19368f"/>
                  </v:shape>
                  <v:shape id="文本框 158" o:spid="_x0000_s1085" type="#_x0000_t202" style="position:absolute;left:39052;top:22860;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13156C" w:rsidRPr="00D34CDC" w:rsidRDefault="0013156C" w:rsidP="008676F9">
                          <w:pPr>
                            <w:pStyle w:val="af1"/>
                            <w:rPr>
                              <w:rFonts w:ascii="宋体" w:hAnsi="宋体"/>
                              <w:noProof/>
                              <w:sz w:val="24"/>
                              <w:szCs w:val="20"/>
                            </w:rPr>
                          </w:pPr>
                          <w:r>
                            <w:rPr>
                              <w:rFonts w:hint="eastAsia"/>
                            </w:rPr>
                            <w:t>(</w:t>
                          </w:r>
                          <w:r>
                            <w:t>c)</w:t>
                          </w:r>
                        </w:p>
                      </w:txbxContent>
                    </v:textbox>
                  </v:shape>
                </v:group>
                <w10:wrap type="topAndBottom" anchorx="margin"/>
              </v:group>
            </w:pict>
          </mc:Fallback>
        </mc:AlternateContent>
      </w:r>
      <w:r w:rsidRPr="00227E49">
        <w:rPr>
          <w:rFonts w:eastAsia="宋体"/>
        </w:rPr>
        <w:t>结果分析</w:t>
      </w:r>
      <w:bookmarkEnd w:id="102"/>
      <w:bookmarkEnd w:id="103"/>
    </w:p>
    <w:p w:rsidR="00E20325" w:rsidRPr="00227E49" w:rsidRDefault="008676F9" w:rsidP="008676F9">
      <w:pPr>
        <w:pStyle w:val="aff8"/>
      </w:pPr>
      <w:r w:rsidRPr="00227E49">
        <w:t>在数字相移中，需要将有一定相位差的条纹和捕捉到的图像的灰度矩阵元素对应相乘。其结果是含有高频噪声的莫尔图样。在图</w:t>
      </w:r>
      <w:r w:rsidRPr="00227E49">
        <w:t>13-c</w:t>
      </w:r>
      <w:r w:rsidRPr="00227E49">
        <w:t>中，可观察出有与物体等高线对应的莫尔条纹。无出莫尔现象的原因是，处于同一高度位置的相位与参考平面的相位差相同。将相位差带入强度分布公式</w:t>
      </w:r>
      <w:r w:rsidRPr="00227E49">
        <w:t>(4.3)</w:t>
      </w:r>
      <w:r w:rsidRPr="00227E49">
        <w:t>中后，得出的灰度值也一致。在后期相位提取中需要四张有不同相位差数字相移得到莫尔图样。这是由于莫尔条纹会根据初始相位差不同，而出现强度的重新分布。下图中，比较了相位差为</w:t>
      </w:r>
      <m:oMath>
        <m:r>
          <m:rPr>
            <m:sty m:val="p"/>
          </m:rPr>
          <w:rPr>
            <w:rFonts w:ascii="Cambria Math" w:hAnsi="Cambria Math"/>
          </w:rPr>
          <m:t>π</m:t>
        </m:r>
      </m:oMath>
      <w:r w:rsidRPr="00227E49">
        <w:t>林肯脸三维模型发尖和鼻尖的相位对比。通过这两处的对比，并借助相同强度的位置所对应的高度一致则相位一致的条件，可以推断出，初始相位差导致莫尔条纹相位整体发生了移动。这一点验证了</w:t>
      </w:r>
      <w:r w:rsidR="0011018A" w:rsidRPr="00227E49">
        <w:t>关于</w:t>
      </w:r>
      <w:r w:rsidRPr="00227E49">
        <w:t>式</w:t>
      </w:r>
      <w:r w:rsidR="0011018A" w:rsidRPr="00227E49">
        <w:t>子</w:t>
      </w:r>
      <w:r w:rsidRPr="00227E49">
        <w:t>(4.3)</w:t>
      </w:r>
      <w:r w:rsidR="00925657" w:rsidRPr="00227E49">
        <w:t>中</w:t>
      </w:r>
      <w:r w:rsidRPr="00227E49">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227E49">
        <w:t>对应莫尔条纹的假设。</w:t>
      </w:r>
    </w:p>
    <w:p w:rsidR="00E20325" w:rsidRPr="00227E49" w:rsidRDefault="00E20325" w:rsidP="00E20325">
      <w:pPr>
        <w:pStyle w:val="afff3"/>
      </w:pPr>
    </w:p>
    <w:p w:rsidR="0011018A" w:rsidRPr="00227E49" w:rsidRDefault="0011018A" w:rsidP="006239B2">
      <w:pPr>
        <w:pStyle w:val="aff8"/>
      </w:pPr>
      <w:r w:rsidRPr="00227E49">
        <w:rPr>
          <w:noProof/>
        </w:rPr>
        <mc:AlternateContent>
          <mc:Choice Requires="wpg">
            <w:drawing>
              <wp:anchor distT="0" distB="0" distL="114300" distR="114300" simplePos="0" relativeHeight="251731968" behindDoc="0" locked="0" layoutInCell="1" allowOverlap="1" wp14:anchorId="17616C33" wp14:editId="0F80A610">
                <wp:simplePos x="0" y="0"/>
                <wp:positionH relativeFrom="column">
                  <wp:posOffset>1270</wp:posOffset>
                </wp:positionH>
                <wp:positionV relativeFrom="paragraph">
                  <wp:posOffset>43815</wp:posOffset>
                </wp:positionV>
                <wp:extent cx="5532120" cy="2566035"/>
                <wp:effectExtent l="0" t="0" r="0" b="5715"/>
                <wp:wrapTopAndBottom/>
                <wp:docPr id="54" name="组合 54"/>
                <wp:cNvGraphicFramePr/>
                <a:graphic xmlns:a="http://schemas.openxmlformats.org/drawingml/2006/main">
                  <a:graphicData uri="http://schemas.microsoft.com/office/word/2010/wordprocessingGroup">
                    <wpg:wgp>
                      <wpg:cNvGrpSpPr/>
                      <wpg:grpSpPr>
                        <a:xfrm>
                          <a:off x="0" y="0"/>
                          <a:ext cx="5532120" cy="2566035"/>
                          <a:chOff x="0" y="0"/>
                          <a:chExt cx="5532120" cy="2566035"/>
                        </a:xfrm>
                      </wpg:grpSpPr>
                      <wpg:grpSp>
                        <wpg:cNvPr id="52" name="组合 52"/>
                        <wpg:cNvGrpSpPr/>
                        <wpg:grpSpPr>
                          <a:xfrm>
                            <a:off x="0" y="0"/>
                            <a:ext cx="5532120" cy="1910715"/>
                            <a:chOff x="0" y="0"/>
                            <a:chExt cx="5532120" cy="1910715"/>
                          </a:xfrm>
                        </wpg:grpSpPr>
                        <wpg:grpSp>
                          <wpg:cNvPr id="47" name="组合 47"/>
                          <wpg:cNvGrpSpPr/>
                          <wpg:grpSpPr>
                            <a:xfrm>
                              <a:off x="0" y="0"/>
                              <a:ext cx="5532120" cy="1504950"/>
                              <a:chOff x="0" y="0"/>
                              <a:chExt cx="5532120" cy="1504950"/>
                            </a:xfrm>
                          </wpg:grpSpPr>
                          <pic:pic xmlns:pic="http://schemas.openxmlformats.org/drawingml/2006/picture">
                            <pic:nvPicPr>
                              <pic:cNvPr id="51" name="图片 51"/>
                              <pic:cNvPicPr>
                                <a:picLocks noChangeAspect="1"/>
                              </pic:cNvPicPr>
                            </pic:nvPicPr>
                            <pic:blipFill rotWithShape="1">
                              <a:blip r:embed="rId62" cstate="print">
                                <a:extLst>
                                  <a:ext uri="{28A0092B-C50C-407E-A947-70E740481C1C}">
                                    <a14:useLocalDpi xmlns:a14="http://schemas.microsoft.com/office/drawing/2010/main" val="0"/>
                                  </a:ext>
                                </a:extLst>
                              </a:blip>
                              <a:srcRect l="50164" t="48871" r="43224" b="40109"/>
                              <a:stretch/>
                            </pic:blipFill>
                            <pic:spPr bwMode="auto">
                              <a:xfrm>
                                <a:off x="1438275" y="0"/>
                                <a:ext cx="1203960" cy="15049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0" name="图片 50"/>
                              <pic:cNvPicPr>
                                <a:picLocks noChangeAspect="1"/>
                              </pic:cNvPicPr>
                            </pic:nvPicPr>
                            <pic:blipFill rotWithShape="1">
                              <a:blip r:embed="rId63" cstate="print">
                                <a:extLst>
                                  <a:ext uri="{28A0092B-C50C-407E-A947-70E740481C1C}">
                                    <a14:useLocalDpi xmlns:a14="http://schemas.microsoft.com/office/drawing/2010/main" val="0"/>
                                  </a:ext>
                                </a:extLst>
                              </a:blip>
                              <a:srcRect l="50210" t="52018" r="43267" b="37016"/>
                              <a:stretch/>
                            </pic:blipFill>
                            <pic:spPr bwMode="auto">
                              <a:xfrm>
                                <a:off x="0" y="0"/>
                                <a:ext cx="1188720" cy="14979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9" name="图片 49"/>
                              <pic:cNvPicPr>
                                <a:picLocks noChangeAspect="1"/>
                              </pic:cNvPicPr>
                            </pic:nvPicPr>
                            <pic:blipFill rotWithShape="1">
                              <a:blip r:embed="rId64" cstate="print">
                                <a:extLst>
                                  <a:ext uri="{28A0092B-C50C-407E-A947-70E740481C1C}">
                                    <a14:useLocalDpi xmlns:a14="http://schemas.microsoft.com/office/drawing/2010/main" val="0"/>
                                  </a:ext>
                                </a:extLst>
                              </a:blip>
                              <a:srcRect l="49298" t="23825" r="39547" b="57588"/>
                              <a:stretch/>
                            </pic:blipFill>
                            <pic:spPr bwMode="auto">
                              <a:xfrm>
                                <a:off x="4343400" y="0"/>
                                <a:ext cx="1188720" cy="14859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8" name="图片 48"/>
                              <pic:cNvPicPr>
                                <a:picLocks noChangeAspect="1"/>
                              </pic:cNvPicPr>
                            </pic:nvPicPr>
                            <pic:blipFill rotWithShape="1">
                              <a:blip r:embed="rId58" cstate="print">
                                <a:extLst>
                                  <a:ext uri="{28A0092B-C50C-407E-A947-70E740481C1C}">
                                    <a14:useLocalDpi xmlns:a14="http://schemas.microsoft.com/office/drawing/2010/main" val="0"/>
                                  </a:ext>
                                </a:extLst>
                              </a:blip>
                              <a:srcRect l="50150" t="24511" r="39751" b="58720"/>
                              <a:stretch/>
                            </pic:blipFill>
                            <pic:spPr bwMode="auto">
                              <a:xfrm>
                                <a:off x="2895600" y="0"/>
                                <a:ext cx="1190625" cy="1482725"/>
                              </a:xfrm>
                              <a:prstGeom prst="rect">
                                <a:avLst/>
                              </a:prstGeom>
                              <a:ln>
                                <a:noFill/>
                              </a:ln>
                              <a:extLst>
                                <a:ext uri="{53640926-AAD7-44D8-BBD7-CCE9431645EC}">
                                  <a14:shadowObscured xmlns:a14="http://schemas.microsoft.com/office/drawing/2010/main"/>
                                </a:ext>
                              </a:extLst>
                            </pic:spPr>
                          </pic:pic>
                        </wpg:grpSp>
                        <wpg:grpSp>
                          <wpg:cNvPr id="45" name="组合 45"/>
                          <wpg:cNvGrpSpPr/>
                          <wpg:grpSpPr>
                            <a:xfrm>
                              <a:off x="0" y="1495425"/>
                              <a:ext cx="5532120" cy="415290"/>
                              <a:chOff x="0" y="0"/>
                              <a:chExt cx="5532120" cy="415290"/>
                            </a:xfrm>
                          </wpg:grpSpPr>
                          <wps:wsp>
                            <wps:cNvPr id="41" name="文本框 41"/>
                            <wps:cNvSpPr txBox="1"/>
                            <wps:spPr>
                              <a:xfrm>
                                <a:off x="1438275" y="19050"/>
                                <a:ext cx="1203960" cy="396240"/>
                              </a:xfrm>
                              <a:prstGeom prst="rect">
                                <a:avLst/>
                              </a:prstGeom>
                              <a:solidFill>
                                <a:prstClr val="white"/>
                              </a:solidFill>
                              <a:ln>
                                <a:noFill/>
                              </a:ln>
                            </wps:spPr>
                            <wps:txbx>
                              <w:txbxContent>
                                <w:p w:rsidR="0013156C" w:rsidRPr="00402204" w:rsidRDefault="0013156C" w:rsidP="00925657">
                                  <w:pPr>
                                    <w:pStyle w:val="af1"/>
                                    <w:rPr>
                                      <w:rFonts w:ascii="宋体" w:hAnsi="宋体"/>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2" name="文本框 42"/>
                            <wps:cNvSpPr txBox="1"/>
                            <wps:spPr>
                              <a:xfrm>
                                <a:off x="0" y="19050"/>
                                <a:ext cx="1188720" cy="396240"/>
                              </a:xfrm>
                              <a:prstGeom prst="rect">
                                <a:avLst/>
                              </a:prstGeom>
                              <a:solidFill>
                                <a:prstClr val="white"/>
                              </a:solidFill>
                              <a:ln>
                                <a:noFill/>
                              </a:ln>
                            </wps:spPr>
                            <wps:txbx>
                              <w:txbxContent>
                                <w:p w:rsidR="0013156C" w:rsidRPr="0048768A" w:rsidRDefault="0013156C" w:rsidP="00925657">
                                  <w:pPr>
                                    <w:pStyle w:val="af1"/>
                                    <w:rPr>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3" name="文本框 43"/>
                            <wps:cNvSpPr txBox="1"/>
                            <wps:spPr>
                              <a:xfrm>
                                <a:off x="2895600" y="0"/>
                                <a:ext cx="1190625" cy="396240"/>
                              </a:xfrm>
                              <a:prstGeom prst="rect">
                                <a:avLst/>
                              </a:prstGeom>
                              <a:solidFill>
                                <a:prstClr val="white"/>
                              </a:solidFill>
                              <a:ln>
                                <a:noFill/>
                              </a:ln>
                            </wps:spPr>
                            <wps:txbx>
                              <w:txbxContent>
                                <w:p w:rsidR="0013156C" w:rsidRPr="00C2277D" w:rsidRDefault="0013156C" w:rsidP="00925657">
                                  <w:pPr>
                                    <w:pStyle w:val="af1"/>
                                    <w:rPr>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4" name="文本框 44"/>
                            <wps:cNvSpPr txBox="1"/>
                            <wps:spPr>
                              <a:xfrm>
                                <a:off x="4343400" y="0"/>
                                <a:ext cx="1188720" cy="396240"/>
                              </a:xfrm>
                              <a:prstGeom prst="rect">
                                <a:avLst/>
                              </a:prstGeom>
                              <a:solidFill>
                                <a:prstClr val="white"/>
                              </a:solidFill>
                              <a:ln>
                                <a:noFill/>
                              </a:ln>
                            </wps:spPr>
                            <wps:txbx>
                              <w:txbxContent>
                                <w:p w:rsidR="0013156C" w:rsidRPr="002E1A85" w:rsidRDefault="0013156C" w:rsidP="00925657">
                                  <w:pPr>
                                    <w:pStyle w:val="af1"/>
                                    <w:rPr>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53" name="文本框 53"/>
                        <wps:cNvSpPr txBox="1"/>
                        <wps:spPr>
                          <a:xfrm>
                            <a:off x="0" y="1971675"/>
                            <a:ext cx="5532120" cy="594360"/>
                          </a:xfrm>
                          <a:prstGeom prst="rect">
                            <a:avLst/>
                          </a:prstGeom>
                          <a:solidFill>
                            <a:prstClr val="white"/>
                          </a:solidFill>
                          <a:ln>
                            <a:noFill/>
                          </a:ln>
                        </wps:spPr>
                        <wps:txbx>
                          <w:txbxContent>
                            <w:p w:rsidR="0013156C" w:rsidRPr="0011018A" w:rsidRDefault="0013156C" w:rsidP="0011018A">
                              <w:pPr>
                                <w:pStyle w:val="af1"/>
                              </w:pPr>
                              <w:bookmarkStart w:id="106" w:name="_Toc9424037"/>
                              <w:r w:rsidRPr="0011018A">
                                <w:rPr>
                                  <w:rFonts w:hint="eastAsia"/>
                                </w:rPr>
                                <w:t>图</w:t>
                              </w:r>
                              <w:r w:rsidRPr="0011018A">
                                <w:rPr>
                                  <w:rFonts w:hint="eastAsia"/>
                                </w:rPr>
                                <w:t xml:space="preserve"> </w:t>
                              </w:r>
                              <w:r w:rsidRPr="0011018A">
                                <w:fldChar w:fldCharType="begin"/>
                              </w:r>
                              <w:r w:rsidRPr="0011018A">
                                <w:instrText xml:space="preserve"> </w:instrText>
                              </w:r>
                              <w:r w:rsidRPr="0011018A">
                                <w:rPr>
                                  <w:rFonts w:hint="eastAsia"/>
                                </w:rPr>
                                <w:instrText xml:space="preserve">SEQ </w:instrText>
                              </w:r>
                              <w:r w:rsidRPr="0011018A">
                                <w:rPr>
                                  <w:rFonts w:hint="eastAsia"/>
                                </w:rPr>
                                <w:instrText>图</w:instrText>
                              </w:r>
                              <w:r w:rsidRPr="0011018A">
                                <w:rPr>
                                  <w:rFonts w:hint="eastAsia"/>
                                </w:rPr>
                                <w:instrText xml:space="preserve"> \* ARABIC</w:instrText>
                              </w:r>
                              <w:r w:rsidRPr="0011018A">
                                <w:instrText xml:space="preserve"> </w:instrText>
                              </w:r>
                              <w:r w:rsidRPr="0011018A">
                                <w:fldChar w:fldCharType="separate"/>
                              </w:r>
                              <w:r>
                                <w:rPr>
                                  <w:noProof/>
                                </w:rPr>
                                <w:t>13</w:t>
                              </w:r>
                              <w:r w:rsidRPr="0011018A">
                                <w:fldChar w:fldCharType="end"/>
                              </w:r>
                              <w:r w:rsidRPr="0011018A">
                                <w:rPr>
                                  <w:rFonts w:hint="eastAsia"/>
                                </w:rPr>
                                <w:t>莫尔条纹和相位和初始相位关系：</w:t>
                              </w:r>
                              <w:r w:rsidRPr="0011018A">
                                <w:rPr>
                                  <w:rFonts w:hint="eastAsia"/>
                                </w:rPr>
                                <w:t>a)</w:t>
                              </w:r>
                              <m:oMath>
                                <m:r>
                                  <m:rPr>
                                    <m:sty m:val="p"/>
                                  </m:rPr>
                                  <w:rPr>
                                    <w:rFonts w:ascii="Cambria Math" w:hAnsi="Cambria Math"/>
                                  </w:rPr>
                                  <m:t>δ=0</m:t>
                                </m:r>
                              </m:oMath>
                              <w:r w:rsidRPr="0011018A">
                                <w:rPr>
                                  <w:rFonts w:hint="eastAsia"/>
                                </w:rPr>
                                <w:t>，林肯脸鼻尖；</w:t>
                              </w:r>
                              <w:r w:rsidRPr="0011018A">
                                <w:rPr>
                                  <w:rFonts w:hint="eastAsia"/>
                                </w:rPr>
                                <w:t>b)</w:t>
                              </w:r>
                              <m:oMath>
                                <m:r>
                                  <m:rPr>
                                    <m:sty m:val="p"/>
                                  </m:rPr>
                                  <w:rPr>
                                    <w:rFonts w:ascii="Cambria Math" w:hAnsi="Cambria Math"/>
                                  </w:rPr>
                                  <m:t>δ=π</m:t>
                                </m:r>
                              </m:oMath>
                              <w:r w:rsidRPr="0011018A">
                                <w:rPr>
                                  <w:rFonts w:hint="eastAsia"/>
                                </w:rPr>
                                <w:t>，林肯脸鼻尖；</w:t>
                              </w:r>
                              <w:r w:rsidRPr="0011018A">
                                <w:rPr>
                                  <w:rFonts w:hint="eastAsia"/>
                                </w:rPr>
                                <w:t>c)</w:t>
                              </w:r>
                              <m:oMath>
                                <m:r>
                                  <m:rPr>
                                    <m:sty m:val="p"/>
                                  </m:rPr>
                                  <w:rPr>
                                    <w:rFonts w:ascii="Cambria Math" w:hAnsi="Cambria Math"/>
                                  </w:rPr>
                                  <m:t>δ=0</m:t>
                                </m:r>
                              </m:oMath>
                              <w:r w:rsidRPr="0011018A">
                                <w:rPr>
                                  <w:rFonts w:hint="eastAsia"/>
                                </w:rPr>
                                <w:t>，林肯脸发梢；</w:t>
                              </w:r>
                              <w:r w:rsidRPr="0011018A">
                                <w:rPr>
                                  <w:rFonts w:hint="eastAsia"/>
                                </w:rPr>
                                <w:t>c)</w:t>
                              </w:r>
                              <m:oMath>
                                <m:r>
                                  <m:rPr>
                                    <m:sty m:val="p"/>
                                  </m:rPr>
                                  <w:rPr>
                                    <w:rFonts w:ascii="Cambria Math" w:hAnsi="Cambria Math"/>
                                  </w:rPr>
                                  <m:t>δ=π</m:t>
                                </m:r>
                              </m:oMath>
                              <w:r w:rsidRPr="0011018A">
                                <w:rPr>
                                  <w:rFonts w:hint="eastAsia"/>
                                </w:rPr>
                                <w:t>，林肯脸发梢；</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616C33" id="组合 54" o:spid="_x0000_s1086" style="position:absolute;left:0;text-align:left;margin-left:.1pt;margin-top:3.45pt;width:435.6pt;height:202.05pt;z-index:251731968" coordsize="55321,25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">
                <v:group id="组合 52" o:spid="_x0000_s1087" style="position:absolute;width:55321;height:19107" coordsize="55321,1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组合 47" o:spid="_x0000_s1088" style="position:absolute;width:55321;height:15049" coordsize="55321,15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图片 51" o:spid="_x0000_s1089" type="#_x0000_t75" style="position:absolute;left:14382;width:12040;height:15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">
                      <v:imagedata r:id="rId65" o:title="" croptop="32028f" cropbottom="26286f" cropleft="32875f" cropright="28327f"/>
                    </v:shape>
                    <v:shape id="图片 50" o:spid="_x0000_s1090" type="#_x0000_t75" style="position:absolute;width:11887;height:149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">
                      <v:imagedata r:id="rId66" o:title="" croptop="34091f" cropbottom="24259f" cropleft="32906f" cropright="28355f"/>
                    </v:shape>
                    <v:shape id="图片 49" o:spid="_x0000_s1091" type="#_x0000_t75" style="position:absolute;left:43434;width:11887;height:14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">
                      <v:imagedata r:id="rId67" o:title="" croptop="15614f" cropbottom="37741f" cropleft="32308f" cropright="25918f"/>
                    </v:shape>
                    <v:shape id="图片 48" o:spid="_x0000_s1092" type="#_x0000_t75" style="position:absolute;left:28956;width:11906;height:14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">
                      <v:imagedata r:id="rId61" o:title="" croptop="16064f" cropbottom="38483f" cropleft="32866f" cropright="26051f"/>
                    </v:shape>
                  </v:group>
                  <v:group id="组合 45" o:spid="_x0000_s1093" style="position:absolute;top:14954;width:55321;height:4153" coordsize="55321,4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文本框 41" o:spid="_x0000_s1094" type="#_x0000_t202" style="position:absolute;left:14382;top:190;width:12040;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rsidR="0013156C" w:rsidRPr="00402204" w:rsidRDefault="0013156C" w:rsidP="00925657">
                            <w:pPr>
                              <w:pStyle w:val="af1"/>
                              <w:rPr>
                                <w:rFonts w:ascii="宋体" w:hAnsi="宋体"/>
                                <w:sz w:val="24"/>
                                <w:szCs w:val="20"/>
                              </w:rPr>
                            </w:pPr>
                            <w:r>
                              <w:rPr>
                                <w:rFonts w:hint="eastAsia"/>
                              </w:rPr>
                              <w:t>(</w:t>
                            </w:r>
                            <w:r>
                              <w:t>b)</w:t>
                            </w:r>
                          </w:p>
                        </w:txbxContent>
                      </v:textbox>
                    </v:shape>
                    <v:shape id="文本框 42" o:spid="_x0000_s1095" type="#_x0000_t202" style="position:absolute;top:190;width:118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13156C" w:rsidRPr="0048768A" w:rsidRDefault="0013156C" w:rsidP="00925657">
                            <w:pPr>
                              <w:pStyle w:val="af1"/>
                              <w:rPr>
                                <w:noProof/>
                                <w:sz w:val="24"/>
                                <w:szCs w:val="20"/>
                              </w:rPr>
                            </w:pPr>
                            <w:r>
                              <w:rPr>
                                <w:rFonts w:hint="eastAsia"/>
                              </w:rPr>
                              <w:t>(</w:t>
                            </w:r>
                            <w:r>
                              <w:t>a)</w:t>
                            </w:r>
                          </w:p>
                        </w:txbxContent>
                      </v:textbox>
                    </v:shape>
                    <v:shape id="文本框 43" o:spid="_x0000_s1096" type="#_x0000_t202" style="position:absolute;left:28956;width:1190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rsidR="0013156C" w:rsidRPr="00C2277D" w:rsidRDefault="0013156C" w:rsidP="00925657">
                            <w:pPr>
                              <w:pStyle w:val="af1"/>
                              <w:rPr>
                                <w:noProof/>
                                <w:sz w:val="24"/>
                                <w:szCs w:val="20"/>
                              </w:rPr>
                            </w:pPr>
                            <w:r>
                              <w:rPr>
                                <w:rFonts w:hint="eastAsia"/>
                              </w:rPr>
                              <w:t>(</w:t>
                            </w:r>
                            <w:r>
                              <w:t>c)</w:t>
                            </w:r>
                          </w:p>
                        </w:txbxContent>
                      </v:textbox>
                    </v:shape>
                    <v:shape id="文本框 44" o:spid="_x0000_s1097" type="#_x0000_t202" style="position:absolute;left:43434;width:118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13156C" w:rsidRPr="002E1A85" w:rsidRDefault="0013156C" w:rsidP="00925657">
                            <w:pPr>
                              <w:pStyle w:val="af1"/>
                              <w:rPr>
                                <w:noProof/>
                                <w:sz w:val="24"/>
                                <w:szCs w:val="20"/>
                              </w:rPr>
                            </w:pPr>
                            <w:r>
                              <w:rPr>
                                <w:rFonts w:hint="eastAsia"/>
                              </w:rPr>
                              <w:t>(</w:t>
                            </w:r>
                            <w:r>
                              <w:t>d)</w:t>
                            </w:r>
                          </w:p>
                        </w:txbxContent>
                      </v:textbox>
                    </v:shape>
                  </v:group>
                </v:group>
                <v:shape id="文本框 53" o:spid="_x0000_s1098" type="#_x0000_t202" style="position:absolute;top:19716;width:55321;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rsidR="0013156C" w:rsidRPr="0011018A" w:rsidRDefault="0013156C" w:rsidP="0011018A">
                        <w:pPr>
                          <w:pStyle w:val="af1"/>
                        </w:pPr>
                        <w:bookmarkStart w:id="107" w:name="_Toc9424037"/>
                        <w:r w:rsidRPr="0011018A">
                          <w:rPr>
                            <w:rFonts w:hint="eastAsia"/>
                          </w:rPr>
                          <w:t>图</w:t>
                        </w:r>
                        <w:r w:rsidRPr="0011018A">
                          <w:rPr>
                            <w:rFonts w:hint="eastAsia"/>
                          </w:rPr>
                          <w:t xml:space="preserve"> </w:t>
                        </w:r>
                        <w:r w:rsidRPr="0011018A">
                          <w:fldChar w:fldCharType="begin"/>
                        </w:r>
                        <w:r w:rsidRPr="0011018A">
                          <w:instrText xml:space="preserve"> </w:instrText>
                        </w:r>
                        <w:r w:rsidRPr="0011018A">
                          <w:rPr>
                            <w:rFonts w:hint="eastAsia"/>
                          </w:rPr>
                          <w:instrText xml:space="preserve">SEQ </w:instrText>
                        </w:r>
                        <w:r w:rsidRPr="0011018A">
                          <w:rPr>
                            <w:rFonts w:hint="eastAsia"/>
                          </w:rPr>
                          <w:instrText>图</w:instrText>
                        </w:r>
                        <w:r w:rsidRPr="0011018A">
                          <w:rPr>
                            <w:rFonts w:hint="eastAsia"/>
                          </w:rPr>
                          <w:instrText xml:space="preserve"> \* ARABIC</w:instrText>
                        </w:r>
                        <w:r w:rsidRPr="0011018A">
                          <w:instrText xml:space="preserve"> </w:instrText>
                        </w:r>
                        <w:r w:rsidRPr="0011018A">
                          <w:fldChar w:fldCharType="separate"/>
                        </w:r>
                        <w:r>
                          <w:rPr>
                            <w:noProof/>
                          </w:rPr>
                          <w:t>13</w:t>
                        </w:r>
                        <w:r w:rsidRPr="0011018A">
                          <w:fldChar w:fldCharType="end"/>
                        </w:r>
                        <w:r w:rsidRPr="0011018A">
                          <w:rPr>
                            <w:rFonts w:hint="eastAsia"/>
                          </w:rPr>
                          <w:t>莫尔条纹和相位和初始相位关系：</w:t>
                        </w:r>
                        <w:r w:rsidRPr="0011018A">
                          <w:rPr>
                            <w:rFonts w:hint="eastAsia"/>
                          </w:rPr>
                          <w:t>a)</w:t>
                        </w:r>
                        <m:oMath>
                          <m:r>
                            <m:rPr>
                              <m:sty m:val="p"/>
                            </m:rPr>
                            <w:rPr>
                              <w:rFonts w:ascii="Cambria Math" w:hAnsi="Cambria Math"/>
                            </w:rPr>
                            <m:t>δ=0</m:t>
                          </m:r>
                        </m:oMath>
                        <w:r w:rsidRPr="0011018A">
                          <w:rPr>
                            <w:rFonts w:hint="eastAsia"/>
                          </w:rPr>
                          <w:t>，林肯脸鼻尖；</w:t>
                        </w:r>
                        <w:r w:rsidRPr="0011018A">
                          <w:rPr>
                            <w:rFonts w:hint="eastAsia"/>
                          </w:rPr>
                          <w:t>b)</w:t>
                        </w:r>
                        <m:oMath>
                          <m:r>
                            <m:rPr>
                              <m:sty m:val="p"/>
                            </m:rPr>
                            <w:rPr>
                              <w:rFonts w:ascii="Cambria Math" w:hAnsi="Cambria Math"/>
                            </w:rPr>
                            <m:t>δ=π</m:t>
                          </m:r>
                        </m:oMath>
                        <w:r w:rsidRPr="0011018A">
                          <w:rPr>
                            <w:rFonts w:hint="eastAsia"/>
                          </w:rPr>
                          <w:t>，林肯脸鼻尖；</w:t>
                        </w:r>
                        <w:r w:rsidRPr="0011018A">
                          <w:rPr>
                            <w:rFonts w:hint="eastAsia"/>
                          </w:rPr>
                          <w:t>c)</w:t>
                        </w:r>
                        <m:oMath>
                          <m:r>
                            <m:rPr>
                              <m:sty m:val="p"/>
                            </m:rPr>
                            <w:rPr>
                              <w:rFonts w:ascii="Cambria Math" w:hAnsi="Cambria Math"/>
                            </w:rPr>
                            <m:t>δ=0</m:t>
                          </m:r>
                        </m:oMath>
                        <w:r w:rsidRPr="0011018A">
                          <w:rPr>
                            <w:rFonts w:hint="eastAsia"/>
                          </w:rPr>
                          <w:t>，林肯脸发梢；</w:t>
                        </w:r>
                        <w:r w:rsidRPr="0011018A">
                          <w:rPr>
                            <w:rFonts w:hint="eastAsia"/>
                          </w:rPr>
                          <w:t>c)</w:t>
                        </w:r>
                        <m:oMath>
                          <m:r>
                            <m:rPr>
                              <m:sty m:val="p"/>
                            </m:rPr>
                            <w:rPr>
                              <w:rFonts w:ascii="Cambria Math" w:hAnsi="Cambria Math"/>
                            </w:rPr>
                            <m:t>δ=π</m:t>
                          </m:r>
                        </m:oMath>
                        <w:r w:rsidRPr="0011018A">
                          <w:rPr>
                            <w:rFonts w:hint="eastAsia"/>
                          </w:rPr>
                          <w:t>，林肯脸发梢；</w:t>
                        </w:r>
                        <w:bookmarkEnd w:id="107"/>
                      </w:p>
                    </w:txbxContent>
                  </v:textbox>
                </v:shape>
                <w10:wrap type="topAndBottom"/>
              </v:group>
            </w:pict>
          </mc:Fallback>
        </mc:AlternateContent>
      </w:r>
      <w:r w:rsidRPr="00227E49">
        <w:t>下一章将讨论如何过滤上图中的高频成分，得出对应被测面高度信息的低频成分，以便用于相位提取部分。在相位提取中，需要</w:t>
      </w:r>
      <w:r w:rsidRPr="00227E49">
        <w:t>4</w:t>
      </w:r>
      <w:r w:rsidRPr="00227E49">
        <w:t>张初始相位不同的莫尔图样，来计算折叠相位分布。但由于这</w:t>
      </w:r>
      <w:r w:rsidRPr="00227E49">
        <w:t>4</w:t>
      </w:r>
      <w:r w:rsidRPr="00227E49">
        <w:t>张莫尔图样，是在原捕捉图像上，叠加不同初始相位的同周期条纹得到。所以数字莫尔三维测量只需捕捉一张图像，就能得到一张折叠相位图像。这是数字莫尔三维测量的一大优势，并为其提供了测量变形中，或运动中物体的潜力</w:t>
      </w:r>
      <w:r w:rsidR="00101221" w:rsidRPr="00227E49">
        <w:fldChar w:fldCharType="begin"/>
      </w:r>
      <w:r w:rsidR="00101221" w:rsidRPr="00227E49">
        <w:instrText xml:space="preserve"> ADDIN EN.CITE &lt;EndNote&gt;&lt;Cite&gt;&lt;Author&gt;Zhou&lt;/Author&gt;&lt;Year&gt;2018&lt;/Year&gt;&lt;RecNum&gt;147&lt;/RecNum&gt;&lt;DisplayText&gt;[14]&lt;/DisplayText&gt;&lt;record&gt;&lt;rec-number&gt;147&lt;/rec-number&gt;&lt;foreign-keys&gt;&lt;key app="EN" db-id="25ts25aeg5wpw5edwz8pv0fnx5faar95e29z" timestamp="1558420554" guid="48d486b7-84ab-4c9a-be5d-492fcafbaa19"&gt;147&lt;/key&gt;&lt;/foreign-keys&gt;&lt;ref-type name="Journal Article"&gt;17&lt;/ref-type&gt;&lt;contributors&gt;&lt;authors&gt;&lt;author&gt;Zhou, Canlin&lt;/author&gt;&lt;author&gt;Si, Shuchun&lt;/author&gt;&lt;author&gt;Li, XiaoLei&lt;/author&gt;&lt;author&gt;Lei, Zhenkun&lt;/author&gt;&lt;author&gt;Li, Yanjie&lt;/author&gt;&lt;author&gt;Zhang, Chaorui&lt;/author&gt;&lt;/authors&gt;&lt;/contributors&gt;&lt;titles&gt;&lt;title&gt;Dynamic 3D shape measurement based on the phase-shifting moir\&amp;apos;e algorithm&lt;/title&gt;&lt;secondary-title&gt;arXiv preprint arXiv:1807.01399&lt;/secondary-title&gt;&lt;/titles&gt;&lt;periodical&gt;&lt;full-title&gt;arXiv preprint arXiv:1807.01399&lt;/full-title&gt;&lt;/periodical&gt;&lt;dates&gt;&lt;year&gt;2018&lt;/year&gt;&lt;/dates&gt;&lt;urls&gt;&lt;/urls&gt;&lt;/record&gt;&lt;/Cite&gt;&lt;/EndNote&gt;</w:instrText>
      </w:r>
      <w:r w:rsidR="00101221" w:rsidRPr="00227E49">
        <w:fldChar w:fldCharType="separate"/>
      </w:r>
      <w:r w:rsidR="00101221" w:rsidRPr="00227E49">
        <w:rPr>
          <w:noProof/>
        </w:rPr>
        <w:t>[</w:t>
      </w:r>
      <w:r w:rsidR="006239B2" w:rsidRPr="00227E49">
        <w:rPr>
          <w:noProof/>
        </w:rPr>
        <w:t>22</w:t>
      </w:r>
      <w:r w:rsidR="00101221" w:rsidRPr="00227E49">
        <w:rPr>
          <w:noProof/>
        </w:rPr>
        <w:t>]</w:t>
      </w:r>
      <w:r w:rsidR="00101221" w:rsidRPr="00227E49">
        <w:fldChar w:fldCharType="end"/>
      </w:r>
      <w:r w:rsidRPr="00227E49">
        <w:t>。</w:t>
      </w:r>
    </w:p>
    <w:p w:rsidR="0011018A" w:rsidRPr="00227E49" w:rsidRDefault="0011018A" w:rsidP="006239B2">
      <w:pPr>
        <w:pStyle w:val="aff8"/>
      </w:pPr>
      <w:r w:rsidRPr="00227E49">
        <w:br w:type="page"/>
      </w:r>
    </w:p>
    <w:p w:rsidR="0011018A" w:rsidRPr="00227E49" w:rsidRDefault="0011018A" w:rsidP="0011018A">
      <w:pPr>
        <w:pStyle w:val="1"/>
        <w:spacing w:before="312" w:after="312"/>
      </w:pPr>
      <w:bookmarkStart w:id="108" w:name="_Toc9065211"/>
      <w:bookmarkStart w:id="109" w:name="_Toc9421031"/>
      <w:bookmarkStart w:id="110" w:name="_Toc9422565"/>
      <w:r w:rsidRPr="00227E49">
        <w:lastRenderedPageBreak/>
        <w:t>高频载波滤波</w:t>
      </w:r>
      <w:bookmarkEnd w:id="108"/>
      <w:bookmarkEnd w:id="109"/>
      <w:bookmarkEnd w:id="110"/>
    </w:p>
    <w:p w:rsidR="0011018A" w:rsidRPr="00227E49" w:rsidRDefault="0011018A" w:rsidP="009E2FE8">
      <w:pPr>
        <w:pStyle w:val="aff8"/>
      </w:pPr>
      <w:r w:rsidRPr="00227E49">
        <w:t>根据第四章的讨论，为了得到去高频噪的莫尔条纹，以便于从其相位得出有关物体高度分布，需要首先去除数字相移中，叠加的同周期，不同初始相位的高频条纹和被物体高度分布扭曲的投影条纹。为了达到这一目的，很多滤波方法被提出。在早期莫尔三维测量中，该工作是由测绘员勾勒莫尔等高线，费时复杂，误差大</w:t>
      </w:r>
      <w:r w:rsidR="00101221" w:rsidRPr="00227E49">
        <w:fldChar w:fldCharType="begin"/>
      </w:r>
      <w:r w:rsidR="00101221" w:rsidRPr="00227E49">
        <w:instrText xml:space="preserve"> ADDIN EN.CITE &lt;EndNote&gt;&lt;Cite ExcludeYear="1"&gt;&lt;Author&gt;Halioua&lt;/Author&gt;&lt;Year&gt;1989&lt;/Year&gt;&lt;RecNum&gt;145&lt;/RecNum&gt;&lt;DisplayText&gt;[12]&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EndNote&gt;</w:instrText>
      </w:r>
      <w:r w:rsidR="00101221" w:rsidRPr="00227E49">
        <w:fldChar w:fldCharType="separate"/>
      </w:r>
      <w:r w:rsidR="00101221" w:rsidRPr="00227E49">
        <w:t>[</w:t>
      </w:r>
      <w:r w:rsidR="00E00E1D" w:rsidRPr="00227E49">
        <w:rPr>
          <w:rFonts w:hint="eastAsia"/>
        </w:rPr>
        <w:t>1</w:t>
      </w:r>
      <w:hyperlink w:anchor="_ENREF_12" w:tooltip="Halioua, 1989 #145" w:history="1">
        <w:r w:rsidR="006239B2" w:rsidRPr="00227E49">
          <w:rPr>
            <w:rFonts w:hint="eastAsia"/>
          </w:rPr>
          <w:t>8</w:t>
        </w:r>
      </w:hyperlink>
      <w:r w:rsidR="00101221" w:rsidRPr="00227E49">
        <w:t>]</w:t>
      </w:r>
      <w:r w:rsidR="00101221" w:rsidRPr="00227E49">
        <w:fldChar w:fldCharType="end"/>
      </w:r>
      <w:r w:rsidRPr="00227E49">
        <w:t>。随着计算机技术的发展，不断有学者利用快速傅立叶变换等算法，过滤噪声</w:t>
      </w:r>
      <w:r w:rsidR="00101221" w:rsidRPr="00227E49">
        <w:fldChar w:fldCharType="begin"/>
      </w:r>
      <w:r w:rsidR="00101221"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t>[</w:t>
      </w:r>
      <w:hyperlink w:anchor="_ENREF_5" w:tooltip="Amidror, 2010 #101" w:history="1">
        <w:r w:rsidR="00E00E1D" w:rsidRPr="00227E49">
          <w:rPr>
            <w:rFonts w:hint="eastAsia"/>
          </w:rPr>
          <w:t>20</w:t>
        </w:r>
      </w:hyperlink>
      <w:r w:rsidR="00101221" w:rsidRPr="00227E49">
        <w:t>]</w:t>
      </w:r>
      <w:r w:rsidR="00101221" w:rsidRPr="00227E49">
        <w:fldChar w:fldCharType="end"/>
      </w:r>
      <w:r w:rsidRPr="00227E49">
        <w:t>。但在傅立叶变换后，使用低通滤波器，也会使得图像细节模糊，信息丢失。为了解决这一问题，平稳小波变换结合</w:t>
      </w:r>
      <w:proofErr w:type="gramStart"/>
      <w:r w:rsidRPr="00227E49">
        <w:t>傅立叶低</w:t>
      </w:r>
      <w:proofErr w:type="gramEnd"/>
      <w:r w:rsidRPr="00227E49">
        <w:t>通滤波的方法被提出</w:t>
      </w:r>
      <w:r w:rsidRPr="00227E49">
        <w:t>[8, 23, 24]</w:t>
      </w:r>
      <w:r w:rsidRPr="00227E49">
        <w:t>。</w:t>
      </w:r>
    </w:p>
    <w:p w:rsidR="0011018A" w:rsidRPr="00227E49" w:rsidRDefault="0011018A" w:rsidP="009E2FE8">
      <w:pPr>
        <w:pStyle w:val="aff8"/>
      </w:pPr>
      <w:r w:rsidRPr="00227E49">
        <w:t>平稳小波变换，和离散小波变换不同，每经过一个</w:t>
      </w:r>
      <w:proofErr w:type="gramStart"/>
      <w:r w:rsidRPr="00227E49">
        <w:t>高通或者</w:t>
      </w:r>
      <w:proofErr w:type="gramEnd"/>
      <w:r w:rsidRPr="00227E49">
        <w:t>低通滤波器，都伴随一个上采样过程，最终得到的变换结果和原始数据个数一致。虽有实现平稳小波变化的方法多样，但均属于非抽取变换。在变化后，结果和原始数据维</w:t>
      </w:r>
      <w:proofErr w:type="gramStart"/>
      <w:r w:rsidRPr="00227E49">
        <w:t>度一致</w:t>
      </w:r>
      <w:proofErr w:type="gramEnd"/>
      <w:r w:rsidR="00101221" w:rsidRPr="00227E49">
        <w:fldChar w:fldCharType="begin"/>
      </w:r>
      <w:r w:rsidR="00101221" w:rsidRPr="00227E49">
        <w:rPr>
          <w:rFonts w:hint="eastAsia"/>
        </w:rPr>
        <w:instrText xml:space="preserve"> ADDIN EN.CITE &lt;EndNote&gt;&lt;Cite&gt;&lt;Author&gt;</w:instrText>
      </w:r>
      <w:r w:rsidR="00101221" w:rsidRPr="00227E49">
        <w:rPr>
          <w:rFonts w:hint="eastAsia"/>
        </w:rPr>
        <w:instrText>朱丽君</w:instrText>
      </w:r>
      <w:r w:rsidR="00101221" w:rsidRPr="00227E49">
        <w:rPr>
          <w:rFonts w:hint="eastAsia"/>
        </w:rPr>
        <w:instrText>&lt;/Author&gt;&lt;Year&gt;2015&lt;/Year&gt;&lt;RecNum&gt;122&lt;/RecNum&gt;&lt;DisplayText&gt;[15]&lt;/DisplayText&gt;&lt;record&gt;&lt;rec-number&gt;122&lt;/rec-number&gt;&lt;foreign-keys&gt;&lt;key app="EN" db-id="25ts25aeg5wpw5edwz8pv0fnx5faar95e29z" timestamp="1558275725" guid="8862cd72-6abb-46bc-b7fd-979db350442f"&gt;122&lt;/key&gt;&lt;/foreign-keys&gt;&lt;ref-type name="Journal Article"&gt;17&lt;/ref-type&gt;&lt;contributors&gt;&lt;authors&gt;&lt;author&gt;</w:instrText>
      </w:r>
      <w:r w:rsidR="00101221" w:rsidRPr="00227E49">
        <w:rPr>
          <w:rFonts w:hint="eastAsia"/>
        </w:rPr>
        <w:instrText>朱丽君</w:instrText>
      </w:r>
      <w:r w:rsidR="00101221" w:rsidRPr="00227E49">
        <w:rPr>
          <w:rFonts w:hint="eastAsia"/>
        </w:rPr>
        <w:instrText>&lt;/author&gt;&lt;author&gt;</w:instrText>
      </w:r>
      <w:r w:rsidR="00101221" w:rsidRPr="00227E49">
        <w:rPr>
          <w:rFonts w:hint="eastAsia"/>
        </w:rPr>
        <w:instrText>王玉荣</w:instrText>
      </w:r>
      <w:r w:rsidR="00101221" w:rsidRPr="00227E49">
        <w:rPr>
          <w:rFonts w:hint="eastAsia"/>
        </w:rPr>
        <w:instrText>&lt;/author&gt;&lt;author&gt;</w:instrText>
      </w:r>
      <w:r w:rsidR="00101221" w:rsidRPr="00227E49">
        <w:rPr>
          <w:rFonts w:hint="eastAsia"/>
        </w:rPr>
        <w:instrText>孟祥锋</w:instrText>
      </w:r>
      <w:r w:rsidR="00101221" w:rsidRPr="00227E49">
        <w:rPr>
          <w:rFonts w:hint="eastAsia"/>
        </w:rPr>
        <w:instrText>&lt;/author&gt;&lt;author&gt;</w:instrText>
      </w:r>
      <w:r w:rsidR="00101221" w:rsidRPr="00227E49">
        <w:rPr>
          <w:rFonts w:hint="eastAsia"/>
        </w:rPr>
        <w:instrText>杨修伦</w:instrText>
      </w:r>
      <w:r w:rsidR="00101221" w:rsidRPr="00227E49">
        <w:rPr>
          <w:rFonts w:hint="eastAsia"/>
        </w:rPr>
        <w:instrText>&lt;/author&gt;&lt;author&gt;</w:instrText>
      </w:r>
      <w:r w:rsidR="00101221" w:rsidRPr="00227E49">
        <w:rPr>
          <w:rFonts w:hint="eastAsia"/>
        </w:rPr>
        <w:instrText>江山</w:instrText>
      </w:r>
      <w:r w:rsidR="00101221" w:rsidRPr="00227E49">
        <w:rPr>
          <w:rFonts w:hint="eastAsia"/>
        </w:rPr>
        <w:instrText>&lt;/author&gt;&lt;/authors&gt;&lt;/contributors&gt;&lt;auth-address&gt;</w:instrText>
      </w:r>
      <w:r w:rsidR="00101221" w:rsidRPr="00227E49">
        <w:rPr>
          <w:rFonts w:hint="eastAsia"/>
        </w:rPr>
        <w:instrText>山东大学信息科学与工程学院山东省激光技术与应用重点实验室</w:instrText>
      </w:r>
      <w:r w:rsidR="00101221" w:rsidRPr="00227E49">
        <w:rPr>
          <w:rFonts w:hint="eastAsia"/>
        </w:rPr>
        <w:instrText>;&lt;/auth-address&gt;&lt;titles&gt;&lt;title&gt;</w:instrText>
      </w:r>
      <w:r w:rsidR="00101221" w:rsidRPr="00227E49">
        <w:rPr>
          <w:rFonts w:hint="eastAsia"/>
        </w:rPr>
        <w:instrText>数字合成莫尔条纹的频谱分析与滤波处理</w:instrText>
      </w:r>
      <w:r w:rsidR="00101221" w:rsidRPr="00227E49">
        <w:rPr>
          <w:rFonts w:hint="eastAsia"/>
        </w:rPr>
        <w:instrText>&lt;/title&gt;&lt;secondary-title&gt;</w:instrText>
      </w:r>
      <w:r w:rsidR="00101221" w:rsidRPr="00227E49">
        <w:rPr>
          <w:rFonts w:hint="eastAsia"/>
        </w:rPr>
        <w:instrText>中国激光</w:instrText>
      </w:r>
      <w:r w:rsidR="00101221" w:rsidRPr="00227E49">
        <w:rPr>
          <w:rFonts w:hint="eastAsia"/>
        </w:rPr>
        <w:instrText>&lt;/secondary-title&gt;&lt;/titles&gt;&lt;periodical&gt;&lt;full-title&gt;</w:instrText>
      </w:r>
      <w:r w:rsidR="00101221" w:rsidRPr="00227E49">
        <w:rPr>
          <w:rFonts w:hint="eastAsia"/>
        </w:rPr>
        <w:instrText>中国激光</w:instrText>
      </w:r>
      <w:r w:rsidR="00101221" w:rsidRPr="00227E49">
        <w:rPr>
          <w:rFonts w:hint="eastAsia"/>
        </w:rPr>
        <w:instrText>&lt;/full-title&gt;&lt;/periodical&gt;&lt;pages&gt;256-264&lt;/pages&gt;&lt;volume&gt;42&lt;/volume&gt;&lt;number&gt;12&lt;/number&gt;&lt;keywords&gt;&lt;keyword&gt;</w:instrText>
      </w:r>
      <w:r w:rsidR="00101221" w:rsidRPr="00227E49">
        <w:rPr>
          <w:rFonts w:hint="eastAsia"/>
        </w:rPr>
        <w:instrText>测量</w:instrText>
      </w:r>
      <w:r w:rsidR="00101221" w:rsidRPr="00227E49">
        <w:rPr>
          <w:rFonts w:hint="eastAsia"/>
        </w:rPr>
        <w:instrText>&lt;/keyword&gt;&lt;keyword&gt;</w:instrText>
      </w:r>
      <w:r w:rsidR="00101221" w:rsidRPr="00227E49">
        <w:rPr>
          <w:rFonts w:hint="eastAsia"/>
        </w:rPr>
        <w:instrText>三维面形测量</w:instrText>
      </w:r>
      <w:r w:rsidR="00101221" w:rsidRPr="00227E49">
        <w:rPr>
          <w:rFonts w:hint="eastAsia"/>
        </w:rPr>
        <w:instrText>&lt;/keyword&gt;&lt;keyword&gt;</w:instrText>
      </w:r>
      <w:r w:rsidR="00101221" w:rsidRPr="00227E49">
        <w:rPr>
          <w:rFonts w:hint="eastAsia"/>
        </w:rPr>
        <w:instrText>莫尔轮廓术</w:instrText>
      </w:r>
      <w:r w:rsidR="00101221" w:rsidRPr="00227E49">
        <w:rPr>
          <w:rFonts w:hint="eastAsia"/>
        </w:rPr>
        <w:instrText>&lt;/keyword&gt;&lt;keyword&gt;</w:instrText>
      </w:r>
      <w:r w:rsidR="00101221" w:rsidRPr="00227E49">
        <w:rPr>
          <w:rFonts w:hint="eastAsia"/>
        </w:rPr>
        <w:instrText>莫尔条纹</w:instrText>
      </w:r>
      <w:r w:rsidR="00101221" w:rsidRPr="00227E49">
        <w:rPr>
          <w:rFonts w:hint="eastAsia"/>
        </w:rPr>
        <w:instrText>&lt;/keyword&gt;&lt;keyword&gt;</w:instrText>
      </w:r>
      <w:r w:rsidR="00101221" w:rsidRPr="00227E49">
        <w:rPr>
          <w:rFonts w:hint="eastAsia"/>
        </w:rPr>
        <w:instrText>频谱滤波</w:instrText>
      </w:r>
      <w:r w:rsidR="00101221" w:rsidRPr="00227E49">
        <w:rPr>
          <w:rFonts w:hint="eastAsia"/>
        </w:rPr>
        <w:instrText>&lt;/keyword&gt;&lt;/keywords&gt;&lt;dates&gt;&lt;year&gt;2015&lt;/year&gt;&lt;/dates&gt;&lt;isbn&gt;0258-7025&lt;/isbn&gt;&lt;call-num&gt;31-1339/TN&lt;/call-num&gt;&lt;urls&gt;&lt;/urls&gt;&lt;remote-datab</w:instrText>
      </w:r>
      <w:r w:rsidR="00101221" w:rsidRPr="00227E49">
        <w:instrText>ase-provider&gt;Cnki&lt;/remote-database-provider&gt;&lt;/record&gt;&lt;/Cite&gt;&lt;/EndNote&gt;</w:instrText>
      </w:r>
      <w:r w:rsidR="00101221" w:rsidRPr="00227E49">
        <w:fldChar w:fldCharType="separate"/>
      </w:r>
      <w:r w:rsidR="00101221" w:rsidRPr="00227E49">
        <w:t>[</w:t>
      </w:r>
      <w:r w:rsidR="00E00E1D" w:rsidRPr="00227E49">
        <w:rPr>
          <w:rFonts w:hint="eastAsia"/>
        </w:rPr>
        <w:t>25, 26</w:t>
      </w:r>
      <w:r w:rsidR="00101221" w:rsidRPr="00227E49">
        <w:t>]</w:t>
      </w:r>
      <w:r w:rsidR="00101221" w:rsidRPr="00227E49">
        <w:fldChar w:fldCharType="end"/>
      </w:r>
      <w:r w:rsidRPr="00227E49">
        <w:t>。同时，平稳小波变化具有时移不变性，即将信号</w:t>
      </w:r>
      <w:r w:rsidRPr="00227E49">
        <w:t>t(x)</w:t>
      </w:r>
      <w:r w:rsidRPr="00227E49">
        <w:t>平移到</w:t>
      </w:r>
      <w:r w:rsidRPr="00227E49">
        <w:t>t(x-x_0 ),</w:t>
      </w:r>
      <w:r w:rsidRPr="00227E49">
        <w:t>经过平稳小波变换的结果相同。这一性质对于噪声消除极为重要</w:t>
      </w:r>
      <w:r w:rsidR="00101221" w:rsidRPr="00227E49">
        <w:fldChar w:fldCharType="begin"/>
      </w:r>
      <w:r w:rsidR="00101221" w:rsidRPr="00227E49">
        <w:rPr>
          <w:rFonts w:hint="eastAsia"/>
        </w:rPr>
        <w:instrText xml:space="preserve"> ADDIN EN.CITE &lt;EndNote&gt;&lt;Cite&gt;&lt;Author&gt;</w:instrText>
      </w:r>
      <w:r w:rsidR="00101221" w:rsidRPr="00227E49">
        <w:rPr>
          <w:rFonts w:hint="eastAsia"/>
        </w:rPr>
        <w:instrText>张丽琼</w:instrText>
      </w:r>
      <w:r w:rsidR="00101221" w:rsidRPr="00227E49">
        <w:rPr>
          <w:rFonts w:hint="eastAsia"/>
        </w:rPr>
        <w:instrText>&lt;/Author&gt;&lt;Year&gt;2018&lt;/Year&gt;&lt;RecNum&gt;130&lt;/RecNum&gt;&lt;DisplayText&gt;[16]&lt;/DisplayText&gt;&lt;record&gt;&lt;rec-number&gt;130&lt;/rec-number&gt;&lt;foreign-keys&gt;&lt;key app="EN" db-id="25ts25aeg5wpw5edwz8pv0fnx5faar95e29z" timestamp="1558275752" guid="bbfb5f21-297a-492e-a385-16bc09a68127"&gt;130&lt;/key&gt;&lt;/foreign-keys&gt;&lt;ref-type name="Journal Article"&gt;17&lt;/ref-type&gt;&lt;contributors&gt;&lt;authors&gt;&lt;author&gt;</w:instrText>
      </w:r>
      <w:r w:rsidR="00101221" w:rsidRPr="00227E49">
        <w:rPr>
          <w:rFonts w:hint="eastAsia"/>
        </w:rPr>
        <w:instrText>张丽琼</w:instrText>
      </w:r>
      <w:r w:rsidR="00101221" w:rsidRPr="00227E49">
        <w:rPr>
          <w:rFonts w:hint="eastAsia"/>
        </w:rPr>
        <w:instrText>&lt;/author&gt;&lt;author&gt;</w:instrText>
      </w:r>
      <w:r w:rsidR="00101221" w:rsidRPr="00227E49">
        <w:rPr>
          <w:rFonts w:hint="eastAsia"/>
        </w:rPr>
        <w:instrText>王劭溥</w:instrText>
      </w:r>
      <w:r w:rsidR="00101221" w:rsidRPr="00227E49">
        <w:rPr>
          <w:rFonts w:hint="eastAsia"/>
        </w:rPr>
        <w:instrText>&lt;/author&gt;&lt;author&gt;</w:instrText>
      </w:r>
      <w:r w:rsidR="00101221" w:rsidRPr="00227E49">
        <w:rPr>
          <w:rFonts w:hint="eastAsia"/>
        </w:rPr>
        <w:instrText>胡摇</w:instrText>
      </w:r>
      <w:r w:rsidR="00101221" w:rsidRPr="00227E49">
        <w:rPr>
          <w:rFonts w:hint="eastAsia"/>
        </w:rPr>
        <w:instrText>&lt;/author&gt;&lt;author&gt;</w:instrText>
      </w:r>
      <w:r w:rsidR="00101221" w:rsidRPr="00227E49">
        <w:rPr>
          <w:rFonts w:hint="eastAsia"/>
        </w:rPr>
        <w:instrText>郝群</w:instrText>
      </w:r>
      <w:r w:rsidR="00101221" w:rsidRPr="00227E49">
        <w:rPr>
          <w:rFonts w:hint="eastAsia"/>
        </w:rPr>
        <w:instrText>&lt;/author&gt;&lt;/authors&gt;&lt;/contributors&gt;&lt;auth-address&gt;</w:instrText>
      </w:r>
      <w:r w:rsidR="00101221" w:rsidRPr="00227E49">
        <w:rPr>
          <w:rFonts w:hint="eastAsia"/>
        </w:rPr>
        <w:instrText>北京理工大学光电学院精密光电测试仪器及技术北京市重点实验室</w:instrText>
      </w:r>
      <w:r w:rsidR="00101221" w:rsidRPr="00227E49">
        <w:rPr>
          <w:rFonts w:hint="eastAsia"/>
        </w:rPr>
        <w:instrText>;&lt;/auth-address&gt;&lt;titles&gt;&lt;title&gt;</w:instrText>
      </w:r>
      <w:r w:rsidR="00101221" w:rsidRPr="00227E49">
        <w:rPr>
          <w:rFonts w:hint="eastAsia"/>
        </w:rPr>
        <w:instrText>部分补偿数字莫尔移相干涉的回程误差消除</w:instrText>
      </w:r>
      <w:r w:rsidR="00101221" w:rsidRPr="00227E49">
        <w:rPr>
          <w:rFonts w:hint="eastAsia"/>
        </w:rPr>
        <w:instrText>&lt;/title&gt;&lt;secondary-title&gt;</w:instrText>
      </w:r>
      <w:r w:rsidR="00101221" w:rsidRPr="00227E49">
        <w:rPr>
          <w:rFonts w:hint="eastAsia"/>
        </w:rPr>
        <w:instrText>红外与激光工程</w:instrText>
      </w:r>
      <w:r w:rsidR="00101221" w:rsidRPr="00227E49">
        <w:rPr>
          <w:rFonts w:hint="eastAsia"/>
        </w:rPr>
        <w:instrText>&lt;/secondary-title&gt;&lt;/titles&gt;&lt;periodical&gt;&lt;full-title&gt;</w:instrText>
      </w:r>
      <w:r w:rsidR="00101221" w:rsidRPr="00227E49">
        <w:rPr>
          <w:rFonts w:hint="eastAsia"/>
        </w:rPr>
        <w:instrText>红外与激光工程</w:instrText>
      </w:r>
      <w:r w:rsidR="00101221" w:rsidRPr="00227E49">
        <w:rPr>
          <w:rFonts w:hint="eastAsia"/>
        </w:rPr>
        <w:instrText>&lt;/full-title&gt;&lt;/periodical&gt;&lt;pages&gt;230-237&lt;/pages&gt;&lt;volume&gt;47&lt;/volume&gt;&lt;number&gt;01&lt;/number&gt;&lt;keywords&gt;&lt;keyword&gt;</w:instrText>
      </w:r>
      <w:r w:rsidR="00101221" w:rsidRPr="00227E49">
        <w:rPr>
          <w:rFonts w:hint="eastAsia"/>
        </w:rPr>
        <w:instrText>回程误差</w:instrText>
      </w:r>
      <w:r w:rsidR="00101221" w:rsidRPr="00227E49">
        <w:rPr>
          <w:rFonts w:hint="eastAsia"/>
        </w:rPr>
        <w:instrText>&lt;/keyword&gt;&lt;keyword&gt;</w:instrText>
      </w:r>
      <w:r w:rsidR="00101221" w:rsidRPr="00227E49">
        <w:rPr>
          <w:rFonts w:hint="eastAsia"/>
        </w:rPr>
        <w:instrText>数字莫尔移相干涉</w:instrText>
      </w:r>
      <w:r w:rsidR="00101221" w:rsidRPr="00227E49">
        <w:rPr>
          <w:rFonts w:hint="eastAsia"/>
        </w:rPr>
        <w:instrText>&lt;/keyword&gt;&lt;keyword&gt;</w:instrText>
      </w:r>
      <w:r w:rsidR="00101221" w:rsidRPr="00227E49">
        <w:rPr>
          <w:rFonts w:hint="eastAsia"/>
        </w:rPr>
        <w:instrText>部分补偿</w:instrText>
      </w:r>
      <w:r w:rsidR="00101221" w:rsidRPr="00227E49">
        <w:rPr>
          <w:rFonts w:hint="eastAsia"/>
        </w:rPr>
        <w:instrText>&lt;/keyword&gt;&lt;keyword&gt;</w:instrText>
      </w:r>
      <w:r w:rsidR="00101221" w:rsidRPr="00227E49">
        <w:rPr>
          <w:rFonts w:hint="eastAsia"/>
        </w:rPr>
        <w:instrText>二分之一法</w:instrText>
      </w:r>
      <w:r w:rsidR="00101221" w:rsidRPr="00227E49">
        <w:rPr>
          <w:rFonts w:hint="eastAsia"/>
        </w:rPr>
        <w:instrText>&lt;/keyword&gt;&lt;keyword&gt;</w:instrText>
      </w:r>
      <w:r w:rsidR="00101221" w:rsidRPr="00227E49">
        <w:rPr>
          <w:rFonts w:hint="eastAsia"/>
        </w:rPr>
        <w:instrText>逆向优化法</w:instrText>
      </w:r>
      <w:r w:rsidR="00101221" w:rsidRPr="00227E49">
        <w:rPr>
          <w:rFonts w:hint="eastAsia"/>
        </w:rPr>
        <w:instrText>&lt;/keyword&gt;&lt;/keywords&gt;&lt;dates&gt;&lt;year&gt;2018&lt;/year&gt;&lt;/dates&gt;&lt;isbn&gt;1007-2276&lt;/isbn&gt;&lt;call-num&gt;12-1261/TN&lt;/call-num&gt;&lt;urls&gt;&lt;/urls&gt;&lt;remote-database-prov</w:instrText>
      </w:r>
      <w:r w:rsidR="00101221" w:rsidRPr="00227E49">
        <w:instrText>ider&gt;Cnki&lt;/remote-database-provider&gt;&lt;/record&gt;&lt;/Cite&gt;&lt;/EndNote&gt;</w:instrText>
      </w:r>
      <w:r w:rsidR="00101221" w:rsidRPr="00227E49">
        <w:fldChar w:fldCharType="separate"/>
      </w:r>
      <w:r w:rsidR="00101221" w:rsidRPr="00227E49">
        <w:t>[</w:t>
      </w:r>
      <w:r w:rsidR="00E00E1D" w:rsidRPr="00227E49">
        <w:rPr>
          <w:rFonts w:hint="eastAsia"/>
        </w:rPr>
        <w:t>8, 27</w:t>
      </w:r>
      <w:r w:rsidR="00101221" w:rsidRPr="00227E49">
        <w:t>]</w:t>
      </w:r>
      <w:r w:rsidR="00101221" w:rsidRPr="00227E49">
        <w:fldChar w:fldCharType="end"/>
      </w:r>
      <w:r w:rsidRPr="00227E49">
        <w:t>。</w:t>
      </w:r>
    </w:p>
    <w:p w:rsidR="0011018A" w:rsidRPr="00227E49" w:rsidRDefault="0011018A" w:rsidP="009E2FE8">
      <w:pPr>
        <w:pStyle w:val="aff8"/>
      </w:pPr>
      <w:r w:rsidRPr="00227E49">
        <w:t>一维小波变换是在每一分解层</w:t>
      </w:r>
      <w:proofErr w:type="gramStart"/>
      <w:r w:rsidRPr="00227E49">
        <w:t>通过高通和</w:t>
      </w:r>
      <w:proofErr w:type="gramEnd"/>
      <w:r w:rsidRPr="00227E49">
        <w:t>低通滤波器，不断将信号二分成子带。二维小波变换则是，分别在每一行和每一列进行一维小波变换。</w:t>
      </w:r>
    </w:p>
    <w:p w:rsidR="0011018A" w:rsidRPr="00227E49" w:rsidRDefault="0011018A" w:rsidP="0011018A">
      <w:pPr>
        <w:pStyle w:val="2"/>
        <w:spacing w:before="156" w:after="156"/>
      </w:pPr>
      <w:bookmarkStart w:id="111" w:name="_Toc9421032"/>
      <w:bookmarkStart w:id="112" w:name="_Toc9422566"/>
      <w:r w:rsidRPr="00227E49">
        <w:t>程序解释</w:t>
      </w:r>
      <w:bookmarkEnd w:id="111"/>
      <w:bookmarkEnd w:id="112"/>
    </w:p>
    <w:p w:rsidR="0011018A" w:rsidRPr="00227E49" w:rsidRDefault="0011018A" w:rsidP="0011018A">
      <w:pPr>
        <w:pStyle w:val="aff8"/>
      </w:pPr>
      <w:r w:rsidRPr="00227E49">
        <w:t>本论文去除高频信号的程序，参考了</w:t>
      </w:r>
      <w:r w:rsidRPr="00227E49">
        <w:t>[8, 24]</w:t>
      </w:r>
      <w:r w:rsidRPr="00227E49">
        <w:t>。以下是滤波算法的具体步骤：</w:t>
      </w:r>
    </w:p>
    <w:p w:rsidR="0011018A" w:rsidRPr="00227E49" w:rsidRDefault="0011018A" w:rsidP="00C40A34">
      <w:pPr>
        <w:pStyle w:val="aff8"/>
        <w:numPr>
          <w:ilvl w:val="3"/>
          <w:numId w:val="7"/>
        </w:numPr>
        <w:ind w:firstLineChars="0"/>
      </w:pPr>
      <w:r w:rsidRPr="00227E49">
        <w:t>根据分解层数</w:t>
      </w:r>
      <w:r w:rsidRPr="00227E49">
        <w:t>N</w:t>
      </w:r>
      <w:r w:rsidRPr="00227E49">
        <w:t>，小波函数</w:t>
      </w:r>
      <w:r w:rsidRPr="00227E49">
        <w:t>W</w:t>
      </w:r>
      <w:r w:rsidRPr="00227E49">
        <w:t>，利用</w:t>
      </w:r>
      <w:r w:rsidRPr="00227E49">
        <w:t>MATLAB</w:t>
      </w:r>
      <w:r w:rsidRPr="00227E49">
        <w:t>自带</w:t>
      </w:r>
      <w:r w:rsidRPr="00227E49">
        <w:t>swt2</w:t>
      </w:r>
      <w:r w:rsidRPr="00227E49">
        <w:t>函数得到近似系数</w:t>
      </w:r>
      <w:r w:rsidRPr="00227E49">
        <w:t>A</w:t>
      </w:r>
      <w:r w:rsidRPr="00227E49">
        <w:t>，水平系数</w:t>
      </w:r>
      <w:r w:rsidRPr="00227E49">
        <w:t>H</w:t>
      </w:r>
      <w:r w:rsidRPr="00227E49">
        <w:t>，竖直系数</w:t>
      </w:r>
      <w:r w:rsidRPr="00227E49">
        <w:t>V</w:t>
      </w:r>
      <w:r w:rsidRPr="00227E49">
        <w:t>和细节系数</w:t>
      </w:r>
      <w:r w:rsidRPr="00227E49">
        <w:t>D</w:t>
      </w:r>
      <w:r w:rsidRPr="00227E49">
        <w:t>。四个系数的第三个纬度表示分解层数。例如，第三分解层的近似系数在</w:t>
      </w:r>
      <w:r w:rsidRPr="00227E49">
        <w:t>MATLAB</w:t>
      </w:r>
      <w:r w:rsidRPr="00227E49">
        <w:t>中表示为</w:t>
      </w:r>
      <w:r w:rsidRPr="00227E49">
        <w:t>A(:,:,3)</w:t>
      </w:r>
    </w:p>
    <w:p w:rsidR="0011018A" w:rsidRPr="00227E49" w:rsidRDefault="0011018A" w:rsidP="00C40A34">
      <w:pPr>
        <w:pStyle w:val="aff8"/>
        <w:numPr>
          <w:ilvl w:val="3"/>
          <w:numId w:val="7"/>
        </w:numPr>
        <w:ind w:firstLineChars="0"/>
      </w:pPr>
      <w:r w:rsidRPr="00227E49">
        <w:t>对于每一分解层：</w:t>
      </w:r>
    </w:p>
    <w:p w:rsidR="0011018A" w:rsidRPr="00227E49" w:rsidRDefault="0011018A" w:rsidP="00C40A34">
      <w:pPr>
        <w:pStyle w:val="aff8"/>
        <w:numPr>
          <w:ilvl w:val="4"/>
          <w:numId w:val="7"/>
        </w:numPr>
        <w:ind w:firstLineChars="0"/>
      </w:pPr>
      <w:r w:rsidRPr="00227E49">
        <w:t>只存在水平方向</w:t>
      </w:r>
      <w:r w:rsidR="00C40A34" w:rsidRPr="00227E49">
        <w:t>条纹</w:t>
      </w:r>
      <w:r w:rsidRPr="00227E49">
        <w:t>，</w:t>
      </w:r>
      <w:r w:rsidR="00C40A34" w:rsidRPr="00227E49">
        <w:t>噪声集中在水平悉数中。故</w:t>
      </w:r>
      <w:r w:rsidRPr="00227E49">
        <w:t>仅对水平系数进行傅立叶变换得到频域分布</w:t>
      </w:r>
      <w:r w:rsidRPr="00227E49">
        <w:t>FH</w:t>
      </w:r>
      <w:r w:rsidRPr="00227E49">
        <w:t>。</w:t>
      </w:r>
    </w:p>
    <w:p w:rsidR="00C40A34" w:rsidRPr="00227E49" w:rsidRDefault="0011018A" w:rsidP="00C40A34">
      <w:pPr>
        <w:pStyle w:val="aff8"/>
        <w:numPr>
          <w:ilvl w:val="4"/>
          <w:numId w:val="7"/>
        </w:numPr>
        <w:ind w:firstLineChars="0"/>
      </w:pPr>
      <w:r w:rsidRPr="00227E49">
        <w:t>在水平系数矩阵中，只在列中出现高频率重复像素，故在傅立叶变换后，只需要针对竖直方向</w:t>
      </w:r>
      <w:r w:rsidR="00C40A34" w:rsidRPr="00227E49">
        <w:t>的空间</w:t>
      </w:r>
      <w:r w:rsidRPr="00227E49">
        <w:t>频率</w:t>
      </w:r>
      <w:r w:rsidR="00C40A34" w:rsidRPr="00227E49">
        <w:t>进行</w:t>
      </w:r>
      <w:proofErr w:type="gramStart"/>
      <w:r w:rsidRPr="00227E49">
        <w:t>高斯低</w:t>
      </w:r>
      <w:proofErr w:type="gramEnd"/>
      <w:r w:rsidRPr="00227E49">
        <w:t>通</w:t>
      </w:r>
      <w:r w:rsidR="00C40A34" w:rsidRPr="00227E49">
        <w:t>滤波。</w:t>
      </w:r>
    </w:p>
    <w:p w:rsidR="00C40A34" w:rsidRPr="00227E49" w:rsidRDefault="00C40A34" w:rsidP="00C40A34">
      <w:pPr>
        <w:pStyle w:val="aff8"/>
        <w:numPr>
          <w:ilvl w:val="4"/>
          <w:numId w:val="7"/>
        </w:numPr>
        <w:ind w:firstLineChars="0"/>
      </w:pPr>
      <w:r w:rsidRPr="00227E49">
        <w:t>在</w:t>
      </w:r>
      <w:r w:rsidR="0011018A" w:rsidRPr="00227E49">
        <w:t>低通</w:t>
      </w:r>
      <w:r w:rsidRPr="00227E49">
        <w:t>滤波</w:t>
      </w:r>
      <w:r w:rsidR="0011018A" w:rsidRPr="00227E49">
        <w:t>后，傅立叶逆变换，</w:t>
      </w:r>
      <w:proofErr w:type="gramStart"/>
      <w:r w:rsidR="0011018A" w:rsidRPr="00227E49">
        <w:t>得到低</w:t>
      </w:r>
      <w:proofErr w:type="gramEnd"/>
      <w:r w:rsidR="0011018A" w:rsidRPr="00227E49">
        <w:t>通后的水平系数矩阵</w:t>
      </w:r>
    </w:p>
    <w:p w:rsidR="00C40A34" w:rsidRPr="00227E49" w:rsidRDefault="00C40A34" w:rsidP="00C40A34">
      <w:pPr>
        <w:pStyle w:val="aff8"/>
        <w:numPr>
          <w:ilvl w:val="3"/>
          <w:numId w:val="7"/>
        </w:numPr>
        <w:ind w:firstLineChars="0"/>
      </w:pPr>
      <w:r w:rsidRPr="00227E49">
        <w:t>利用</w:t>
      </w:r>
      <w:r w:rsidRPr="00227E49">
        <w:t>MATLAB</w:t>
      </w:r>
      <w:r w:rsidRPr="00227E49">
        <w:t>自带平稳小波逆变换</w:t>
      </w:r>
      <w:proofErr w:type="spellStart"/>
      <w:r w:rsidRPr="00227E49">
        <w:t>iswt</w:t>
      </w:r>
      <w:proofErr w:type="spellEnd"/>
      <w:r w:rsidRPr="00227E49">
        <w:t>，带入未改变的近似系数</w:t>
      </w:r>
      <w:r w:rsidRPr="00227E49">
        <w:t>A,</w:t>
      </w:r>
      <w:r w:rsidRPr="00227E49">
        <w:t>竖直系数</w:t>
      </w:r>
      <w:r w:rsidRPr="00227E49">
        <w:t>V</w:t>
      </w:r>
      <w:r w:rsidRPr="00227E49">
        <w:t>，和细节系数</w:t>
      </w:r>
      <w:r w:rsidRPr="00227E49">
        <w:t>D</w:t>
      </w:r>
      <w:r w:rsidRPr="00227E49">
        <w:t>以及滤波后的水平系数，可得到去除</w:t>
      </w:r>
      <w:r w:rsidRPr="00227E49">
        <w:lastRenderedPageBreak/>
        <w:t>高</w:t>
      </w:r>
      <w:r w:rsidRPr="00227E49">
        <w:rPr>
          <w:noProof/>
        </w:rPr>
        <mc:AlternateContent>
          <mc:Choice Requires="wps">
            <w:drawing>
              <wp:anchor distT="0" distB="0" distL="114300" distR="114300" simplePos="0" relativeHeight="251754496" behindDoc="0" locked="0" layoutInCell="1" allowOverlap="1" wp14:anchorId="31072552" wp14:editId="7A2F8CE8">
                <wp:simplePos x="0" y="0"/>
                <wp:positionH relativeFrom="column">
                  <wp:posOffset>-244475</wp:posOffset>
                </wp:positionH>
                <wp:positionV relativeFrom="paragraph">
                  <wp:posOffset>6783705</wp:posOffset>
                </wp:positionV>
                <wp:extent cx="6029960" cy="635"/>
                <wp:effectExtent l="0" t="0" r="0" b="0"/>
                <wp:wrapTopAndBottom/>
                <wp:docPr id="165" name="文本框 165"/>
                <wp:cNvGraphicFramePr/>
                <a:graphic xmlns:a="http://schemas.openxmlformats.org/drawingml/2006/main">
                  <a:graphicData uri="http://schemas.microsoft.com/office/word/2010/wordprocessingShape">
                    <wps:wsp>
                      <wps:cNvSpPr txBox="1"/>
                      <wps:spPr>
                        <a:xfrm>
                          <a:off x="0" y="0"/>
                          <a:ext cx="6029960" cy="635"/>
                        </a:xfrm>
                        <a:prstGeom prst="rect">
                          <a:avLst/>
                        </a:prstGeom>
                        <a:solidFill>
                          <a:prstClr val="white"/>
                        </a:solidFill>
                        <a:ln>
                          <a:noFill/>
                        </a:ln>
                      </wps:spPr>
                      <wps:txbx>
                        <w:txbxContent>
                          <w:p w:rsidR="0013156C" w:rsidRPr="00C40A34" w:rsidRDefault="0013156C" w:rsidP="00C40A34">
                            <w:pPr>
                              <w:pStyle w:val="af1"/>
                              <w:rPr>
                                <w:rFonts w:ascii="宋体" w:hAnsi="宋体"/>
                                <w:noProof/>
                                <w:szCs w:val="20"/>
                              </w:rPr>
                            </w:pPr>
                            <w:bookmarkStart w:id="113" w:name="_Toc9424038"/>
                            <w:r>
                              <w:t>图</w:t>
                            </w:r>
                            <w:r>
                              <w:t xml:space="preserve"> </w:t>
                            </w:r>
                            <w:r>
                              <w:fldChar w:fldCharType="begin"/>
                            </w:r>
                            <w:r>
                              <w:instrText xml:space="preserve"> SEQ </w:instrText>
                            </w:r>
                            <w:r>
                              <w:instrText>图</w:instrText>
                            </w:r>
                            <w:r>
                              <w:instrText xml:space="preserve"> \* ARABIC </w:instrText>
                            </w:r>
                            <w:r>
                              <w:fldChar w:fldCharType="separate"/>
                            </w:r>
                            <w:r>
                              <w:rPr>
                                <w:noProof/>
                              </w:rPr>
                              <w:t>14</w:t>
                            </w:r>
                            <w:r>
                              <w:fldChar w:fldCharType="end"/>
                            </w:r>
                            <w:r>
                              <w:rPr>
                                <w:rFonts w:hint="eastAsia"/>
                              </w:rPr>
                              <w:t>平稳小波傅立叶滤波条纹背景：</w:t>
                            </w:r>
                            <w:r>
                              <w:rPr>
                                <w:rFonts w:hint="eastAsia"/>
                              </w:rPr>
                              <w:t>a)</w:t>
                            </w:r>
                            <w:r>
                              <w:rPr>
                                <w:rFonts w:hint="eastAsia"/>
                              </w:rPr>
                              <w:t>第三分解层水平系数；</w:t>
                            </w:r>
                            <w:r>
                              <w:rPr>
                                <w:rFonts w:hint="eastAsia"/>
                              </w:rPr>
                              <w:t>b)</w:t>
                            </w:r>
                            <w:r>
                              <w:rPr>
                                <w:rFonts w:hint="eastAsia"/>
                              </w:rPr>
                              <w:t>第三分解层经过频域</w:t>
                            </w:r>
                            <w:r>
                              <w:rPr>
                                <w:rFonts w:hint="eastAsia"/>
                              </w:rPr>
                              <w:t>高斯低通滤波后的水平系数；</w:t>
                            </w:r>
                            <w:r>
                              <w:rPr>
                                <w:rFonts w:hint="eastAsia"/>
                              </w:rPr>
                              <w:t>c) (a)</w:t>
                            </w:r>
                            <w:r>
                              <w:rPr>
                                <w:rFonts w:hint="eastAsia"/>
                              </w:rPr>
                              <w:t>中系数傅立叶变化后的频谱幅度；</w:t>
                            </w:r>
                            <w:r>
                              <w:rPr>
                                <w:rFonts w:hint="eastAsia"/>
                              </w:rPr>
                              <w:t>d)(c)</w:t>
                            </w:r>
                            <w:r>
                              <w:rPr>
                                <w:rFonts w:hint="eastAsia"/>
                              </w:rPr>
                              <w:t>中频谱经过高斯低通滤波后频谱幅度</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072552" id="文本框 165" o:spid="_x0000_s1099" type="#_x0000_t202" style="position:absolute;left:0;text-align:left;margin-left:-19.25pt;margin-top:534.15pt;width:474.8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" stroked="f">
                <v:textbox style="mso-fit-shape-to-text:t" inset="0,0,0,0">
                  <w:txbxContent>
                    <w:p w:rsidR="0013156C" w:rsidRPr="00C40A34" w:rsidRDefault="0013156C" w:rsidP="00C40A34">
                      <w:pPr>
                        <w:pStyle w:val="af1"/>
                        <w:rPr>
                          <w:rFonts w:ascii="宋体" w:hAnsi="宋体"/>
                          <w:noProof/>
                          <w:szCs w:val="20"/>
                        </w:rPr>
                      </w:pPr>
                      <w:bookmarkStart w:id="114" w:name="_Toc9424038"/>
                      <w:r>
                        <w:t>图</w:t>
                      </w:r>
                      <w:r>
                        <w:t xml:space="preserve"> </w:t>
                      </w:r>
                      <w:r>
                        <w:fldChar w:fldCharType="begin"/>
                      </w:r>
                      <w:r>
                        <w:instrText xml:space="preserve"> SEQ </w:instrText>
                      </w:r>
                      <w:r>
                        <w:instrText>图</w:instrText>
                      </w:r>
                      <w:r>
                        <w:instrText xml:space="preserve"> \* ARABIC </w:instrText>
                      </w:r>
                      <w:r>
                        <w:fldChar w:fldCharType="separate"/>
                      </w:r>
                      <w:r>
                        <w:rPr>
                          <w:noProof/>
                        </w:rPr>
                        <w:t>14</w:t>
                      </w:r>
                      <w:r>
                        <w:fldChar w:fldCharType="end"/>
                      </w:r>
                      <w:r>
                        <w:rPr>
                          <w:rFonts w:hint="eastAsia"/>
                        </w:rPr>
                        <w:t>平稳小波傅立叶滤波条纹背景：</w:t>
                      </w:r>
                      <w:r>
                        <w:rPr>
                          <w:rFonts w:hint="eastAsia"/>
                        </w:rPr>
                        <w:t>a)</w:t>
                      </w:r>
                      <w:r>
                        <w:rPr>
                          <w:rFonts w:hint="eastAsia"/>
                        </w:rPr>
                        <w:t>第三分解层水平系数；</w:t>
                      </w:r>
                      <w:r>
                        <w:rPr>
                          <w:rFonts w:hint="eastAsia"/>
                        </w:rPr>
                        <w:t>b)</w:t>
                      </w:r>
                      <w:r>
                        <w:rPr>
                          <w:rFonts w:hint="eastAsia"/>
                        </w:rPr>
                        <w:t>第三分解层经过频域</w:t>
                      </w:r>
                      <w:r>
                        <w:rPr>
                          <w:rFonts w:hint="eastAsia"/>
                        </w:rPr>
                        <w:t>高斯低通滤波后的水平系数；</w:t>
                      </w:r>
                      <w:r>
                        <w:rPr>
                          <w:rFonts w:hint="eastAsia"/>
                        </w:rPr>
                        <w:t>c) (a)</w:t>
                      </w:r>
                      <w:r>
                        <w:rPr>
                          <w:rFonts w:hint="eastAsia"/>
                        </w:rPr>
                        <w:t>中系数傅立叶变化后的频谱幅度；</w:t>
                      </w:r>
                      <w:r>
                        <w:rPr>
                          <w:rFonts w:hint="eastAsia"/>
                        </w:rPr>
                        <w:t>d)(c)</w:t>
                      </w:r>
                      <w:r>
                        <w:rPr>
                          <w:rFonts w:hint="eastAsia"/>
                        </w:rPr>
                        <w:t>中频谱经过高斯低通滤波后频谱幅度</w:t>
                      </w:r>
                      <w:bookmarkEnd w:id="114"/>
                    </w:p>
                  </w:txbxContent>
                </v:textbox>
                <w10:wrap type="topAndBottom"/>
              </v:shape>
            </w:pict>
          </mc:Fallback>
        </mc:AlternateContent>
      </w:r>
      <w:r w:rsidRPr="00227E49">
        <w:rPr>
          <w:noProof/>
        </w:rPr>
        <mc:AlternateContent>
          <mc:Choice Requires="wpg">
            <w:drawing>
              <wp:anchor distT="0" distB="0" distL="114300" distR="114300" simplePos="0" relativeHeight="251752448" behindDoc="0" locked="0" layoutInCell="1" allowOverlap="1" wp14:anchorId="4D882A09" wp14:editId="7BC1866A">
                <wp:simplePos x="0" y="0"/>
                <wp:positionH relativeFrom="margin">
                  <wp:posOffset>-244475</wp:posOffset>
                </wp:positionH>
                <wp:positionV relativeFrom="paragraph">
                  <wp:posOffset>834390</wp:posOffset>
                </wp:positionV>
                <wp:extent cx="6030000" cy="5892165"/>
                <wp:effectExtent l="0" t="0" r="8890" b="0"/>
                <wp:wrapTopAndBottom/>
                <wp:docPr id="164" name="组合 164"/>
                <wp:cNvGraphicFramePr/>
                <a:graphic xmlns:a="http://schemas.openxmlformats.org/drawingml/2006/main">
                  <a:graphicData uri="http://schemas.microsoft.com/office/word/2010/wordprocessingGroup">
                    <wpg:wgp>
                      <wpg:cNvGrpSpPr/>
                      <wpg:grpSpPr>
                        <a:xfrm>
                          <a:off x="0" y="0"/>
                          <a:ext cx="6030000" cy="5892165"/>
                          <a:chOff x="0" y="0"/>
                          <a:chExt cx="6030000" cy="5892165"/>
                        </a:xfrm>
                      </wpg:grpSpPr>
                      <wpg:grpSp>
                        <wpg:cNvPr id="62" name="组合 62"/>
                        <wpg:cNvGrpSpPr/>
                        <wpg:grpSpPr>
                          <a:xfrm>
                            <a:off x="0" y="0"/>
                            <a:ext cx="6029325" cy="2806065"/>
                            <a:chOff x="0" y="0"/>
                            <a:chExt cx="6029325" cy="2806065"/>
                          </a:xfrm>
                        </wpg:grpSpPr>
                        <wpg:grpSp>
                          <wpg:cNvPr id="61" name="组合 61"/>
                          <wpg:cNvGrpSpPr/>
                          <wpg:grpSpPr>
                            <a:xfrm>
                              <a:off x="0" y="0"/>
                              <a:ext cx="6029325" cy="2352675"/>
                              <a:chOff x="0" y="0"/>
                              <a:chExt cx="6029325" cy="2352675"/>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pic:pic xmlns:pic="http://schemas.openxmlformats.org/drawingml/2006/picture">
                            <pic:nvPicPr>
                              <pic:cNvPr id="56" name="图片 56" descr="C:\Users\Administrator\AppData\Local\Temp\ConnectorClipboard3322815400674517794\image15584405080220.png"/>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2895600" y="0"/>
                                <a:ext cx="3133725" cy="2352675"/>
                              </a:xfrm>
                              <a:prstGeom prst="rect">
                                <a:avLst/>
                              </a:prstGeom>
                              <a:noFill/>
                              <a:ln>
                                <a:noFill/>
                              </a:ln>
                            </pic:spPr>
                          </pic:pic>
                        </wpg:grpSp>
                        <wps:wsp>
                          <wps:cNvPr id="57" name="文本框 57"/>
                          <wps:cNvSpPr txBox="1"/>
                          <wps:spPr>
                            <a:xfrm>
                              <a:off x="0" y="2409825"/>
                              <a:ext cx="3143250" cy="396240"/>
                            </a:xfrm>
                            <a:prstGeom prst="rect">
                              <a:avLst/>
                            </a:prstGeom>
                            <a:solidFill>
                              <a:prstClr val="white"/>
                            </a:solidFill>
                            <a:ln>
                              <a:noFill/>
                            </a:ln>
                          </wps:spPr>
                          <wps:txbx>
                            <w:txbxContent>
                              <w:p w:rsidR="0013156C" w:rsidRPr="00373C0C" w:rsidRDefault="0013156C" w:rsidP="00C40A34">
                                <w:pPr>
                                  <w:pStyle w:val="af1"/>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8" name="文本框 58"/>
                          <wps:cNvSpPr txBox="1"/>
                          <wps:spPr>
                            <a:xfrm>
                              <a:off x="2895600" y="2409825"/>
                              <a:ext cx="3133725" cy="396240"/>
                            </a:xfrm>
                            <a:prstGeom prst="rect">
                              <a:avLst/>
                            </a:prstGeom>
                            <a:solidFill>
                              <a:prstClr val="white"/>
                            </a:solidFill>
                            <a:ln>
                              <a:noFill/>
                            </a:ln>
                          </wps:spPr>
                          <wps:txbx>
                            <w:txbxContent>
                              <w:p w:rsidR="0013156C" w:rsidRPr="004D2B9F" w:rsidRDefault="0013156C" w:rsidP="00C40A34">
                                <w:pPr>
                                  <w:pStyle w:val="af1"/>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63" name="组合 163"/>
                        <wpg:cNvGrpSpPr/>
                        <wpg:grpSpPr>
                          <a:xfrm>
                            <a:off x="0" y="3086100"/>
                            <a:ext cx="6030000" cy="2806065"/>
                            <a:chOff x="0" y="0"/>
                            <a:chExt cx="5915025" cy="2806065"/>
                          </a:xfrm>
                        </wpg:grpSpPr>
                        <wpg:grpSp>
                          <wpg:cNvPr id="161" name="组合 161"/>
                          <wpg:cNvGrpSpPr/>
                          <wpg:grpSpPr>
                            <a:xfrm>
                              <a:off x="0" y="0"/>
                              <a:ext cx="5915025" cy="2352675"/>
                              <a:chOff x="0" y="0"/>
                              <a:chExt cx="5915025" cy="235267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2771775" y="0"/>
                                <a:ext cx="3143250" cy="2352675"/>
                              </a:xfrm>
                              <a:prstGeom prst="rect">
                                <a:avLst/>
                              </a:prstGeom>
                              <a:noFill/>
                              <a:ln>
                                <a:noFill/>
                              </a:ln>
                            </pic:spPr>
                          </pic:pic>
                          <pic:pic xmlns:pic="http://schemas.openxmlformats.org/drawingml/2006/picture">
                            <pic:nvPicPr>
                              <pic:cNvPr id="60" name="图片 60" descr="C:\Users\Administrator\AppData\Local\Temp\ConnectorClipboard3322815400674517794\image15584404866820.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wpg:grpSp>
                        <wpg:grpSp>
                          <wpg:cNvPr id="162" name="组合 162"/>
                          <wpg:cNvGrpSpPr/>
                          <wpg:grpSpPr>
                            <a:xfrm>
                              <a:off x="0" y="2409825"/>
                              <a:ext cx="5915025" cy="396240"/>
                              <a:chOff x="0" y="0"/>
                              <a:chExt cx="5915025" cy="396240"/>
                            </a:xfrm>
                          </wpg:grpSpPr>
                          <wps:wsp>
                            <wps:cNvPr id="63" name="文本框 63"/>
                            <wps:cNvSpPr txBox="1"/>
                            <wps:spPr>
                              <a:xfrm>
                                <a:off x="0" y="0"/>
                                <a:ext cx="3143250" cy="396240"/>
                              </a:xfrm>
                              <a:prstGeom prst="rect">
                                <a:avLst/>
                              </a:prstGeom>
                              <a:solidFill>
                                <a:prstClr val="white"/>
                              </a:solidFill>
                              <a:ln>
                                <a:noFill/>
                              </a:ln>
                            </wps:spPr>
                            <wps:txbx>
                              <w:txbxContent>
                                <w:p w:rsidR="0013156C" w:rsidRPr="00E330BF" w:rsidRDefault="0013156C" w:rsidP="00C40A34">
                                  <w:pPr>
                                    <w:pStyle w:val="af1"/>
                                    <w:rPr>
                                      <w:rFonts w:ascii="宋体" w:hAnsi="宋体"/>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0" name="文本框 160"/>
                            <wps:cNvSpPr txBox="1"/>
                            <wps:spPr>
                              <a:xfrm>
                                <a:off x="2771775" y="0"/>
                                <a:ext cx="3143250" cy="396240"/>
                              </a:xfrm>
                              <a:prstGeom prst="rect">
                                <a:avLst/>
                              </a:prstGeom>
                              <a:solidFill>
                                <a:prstClr val="white"/>
                              </a:solidFill>
                              <a:ln>
                                <a:noFill/>
                              </a:ln>
                            </wps:spPr>
                            <wps:txbx>
                              <w:txbxContent>
                                <w:p w:rsidR="0013156C" w:rsidRPr="00412703" w:rsidRDefault="0013156C" w:rsidP="00C40A34">
                                  <w:pPr>
                                    <w:pStyle w:val="af1"/>
                                    <w:rPr>
                                      <w:rFonts w:ascii="宋体" w:hAnsi="宋体"/>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wgp>
                  </a:graphicData>
                </a:graphic>
              </wp:anchor>
            </w:drawing>
          </mc:Choice>
          <mc:Fallback>
            <w:pict>
              <v:group w14:anchorId="4D882A09" id="组合 164" o:spid="_x0000_s1100" style="position:absolute;left:0;text-align:left;margin-left:-19.25pt;margin-top:65.7pt;width:474.8pt;height:463.95pt;z-index:251752448;mso-position-horizontal-relative:margin" coordsize="60300,58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o2qhqqqqamUW&#10;qqqqqlZmoaqqqmplFqqqqqpWZqGqqqpqZRaqqqqqVmah/ia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jqqFqqqqqpVZqKqqqlqZhaqqqqqVWaiqqqpamYWqqqqqlVmoqqqqWpmF+pt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X1wfM8z/M8zxfzwfM8&#10;z/M8zxfzwfM8z/M8zxfzwfM8z/M8zxfzwfM8z/M8zxfzwfM8z/M8zxfzwfO/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8ovqg+d5nud5ni/mg+d5nud5ni/mg+d5nud5ni/mg+d5nud5&#10;ni/mg+d5nud5ni/mg+d5nud5ni/mg+d/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5RfVB8/zPM/z&#10;PF/MB8/zPM/zPF/MB8/zPM/zPF/MB8/zPM/zPF/MB8/zPM/zPF/MB8/zPM/zPF/MB7+E/vVf/5Wf&#10;/vSn/PSnP+WnP/0pP/3pT/m3f/s3nud5nuf5Gj74JfSXf/mX/PCHP+RHP/oRP/rRj/jRj37Ez372&#10;M/47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fGL6oNfMkn48Y9/zO/93u/xwx/+&#10;kN/6rd/iD//wD/n+97/P8zzP8zxfwwe/hH7/93+f7777jj/7sz/ju+++4w/+4A94nud5nufr+OB5&#10;nud5nueL+eB5nud5nueL+eB5nud5nueL+eB5nud5nueL+eD5X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lF9cHz&#10;PM/zPM8X88HzPM/zPM8X88HzPM/zPM8X88HzPM/zPM8X88HzPM/zPM8X88HzPM/zPM8X88Hzv9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t9UHzzP&#10;8zzP83xiPnie53me5/nEfPA8z/M8z/OJ+eB5nud5nucT88HzPM/zPM8n5oPneZ7neZ5PzAc/Ar7/&#10;/e/zf/uf//N/8s/+2T/jP/2n/8TvhI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m+qDHzF/&#10;8k/+SX7Lv/yX/5Lf8l/+y3/hV3/1V/nTf/pP8zzP8zzPp+GDHzEfHx/8vb/39/jud7/Lt7/9bf7q&#10;X/2r/J2/83f4g3/wD/I8z/M8z6fhg2+4n/zJn+T73/8+P+xP/ak/xb/5N/+G733ve3zxxRf8+T//&#10;53me53me59PxwfM8z/M8zyfmg+d5nud5nk/MB8/zPM/zPJ+YD57neZ7neT4xHzy/I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9UHzzP8zzP83xiPnie53me5/nEfPA8z/M8z/OJ+eB5nud5nucT88Hz&#10;PM/zPM8n5oPneZ7neZ5PzAfP74i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so31QfP&#10;8zzP8zyfmA+e53me53k+MR88z/M8z/N8Yj54nud5nuf5xHzwPM/zPM/zifngeZ7neZ7nE/PB8zuy&#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bxTfXB8zzP8zzPJ+aD53me53meT8wHz/M8z/M8n5gPnud5&#10;nud5PjEfPM/zPM/zfGI+eJ7neZ7n+cR88CPg+9//Pj/s66+/5osvvuCLL77giy++4IsvvuB//a//&#10;xW+n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2+rCcRzHcRzHlblwHMdxHMdxZS4cx3Ecx3FcmQvHcRzHcRxX&#10;5sJxHMdxHMeVuXAcx3Ecx3FlLhw/kd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bqsLx3Ecx3EcV+bCcRzHcRzHlblwHMdxHMdxZS4cx3Ecx3FcmQvHcRzHcRxX5sJx&#10;HMdxHMeVuXD8RJ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m6rC8dxHMdxHFfmwnEcx3Ecx5W5cBzH&#10;cRzHcWUuHMdxHMdxXJkLx3Ecx3EcV+bCcRzHcRzHlblw/ES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6MAPAAAAIABJREFU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JuqwvHcRzHcRxX5sJxHMdxHMeVuXAcx3Ecx3FlLhzHcRzHcVyZC8dxHMdx&#10;HFfmwnEcx3Ecx5W5cIu9/vrrvPLKKzx8+JAf9Z3vfIcHDx7w4MEDHjx4wIMHD/jf//1ffhw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G6rC7fQl7/8Zb73ve/xsY99jHv37nHv3j3u3bvHF77wBX7xF3+RT33qU/ze7/0e&#10;zz77LL/927/NH/7hH/KBD3yA4ziO4ziuw4Vb6JOf/CQ3Nzfc3Nxwc3PDzc0NNzc3fPrTn+Ydzzzz&#10;DA8fPuTFF1/k4cOHPPfccxzHcRzHcT0uHMdxHMdxXJkLx3Ecx3EcV+bCcRzHcRzHlblwHMdxHMdx&#10;ZS4cPxE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ZXb6sJxHMdxHMeVuXAcx3Ecx3Fl&#10;LhzHcRzHcVyZC8dxHMdxHFfmwnEcx3Ecx5W5cBzHcRzHcWUuHD+R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zX1YXjOI7j&#10;OI4r5sJxHMdxHMcVc+E4juM4juOKuXAcx3Ecx3HFXDiO4ziO47hiLhzHcRzHcVwxF66xt956i1df&#10;fZUHDx7wf/3nf/4nr776Km+99RY/D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dfVhWvo0aNHvPjii7zzzju87wc/+AGvv/46Tz/9NL/2a7/G++7evcv73n77bb773e/yG7/x&#10;GxzHcRzHcTVcuIY+8YlP8MILL/CZz3yGz372szz11FM8++yzfOpTn+JyufDnf/7n/PEf/zE3b97k&#10;mWee4U//9E9py3Ecx3EcV8OFa+qZZ57hzTff5Gtf+xpvvvkmn/vc5/ixX//1X+eNN97gzp073Lt3&#10;j9/6rd/iOI7jOI6r48JxHMdxHMcVc+E4juM4juOKuXAcx3Ecx3HFXDiO4ziO47hiLhw/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levqwnEcx3EcxxVz4TiO4ziO44q5cBzHcRzHccVc&#10;OI7jOI7juGIuHMdxHMdxXDEXjuM4juM4rpgLx09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XlurpwHMdxHMdxxVw4juM4juO4Yi4cx3Ecx3FcMReO4ziO4ziumAvHcRzHcRxXzIXjOI7j&#10;OI4r5sLxU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7muLhzHcRzHcVwxF47jOI7jOK6YC8dxHMdxHFfMheM4juM4&#10;jivmwnEcx3EcxxVz4TiO4ziO44q5cI299dZbvPrqqzx48IAPevjwIffu3ePevXvcu3ePe/fu8d//&#10;/d/8JC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PCieuCcc84555F54JxzzjnnkXngnHPOOeeR&#10;eeCcc84555F54JxzzjnnkXngnHPOOeeReeB8X7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l5UD5xzzjnnPDIPnHPO&#10;Oec8Mg+cc8455zwyD5xzzjnnPDIPnHPOOec8Mg+cc8455zwyD5xzzjnnPDIPnO+L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rKi+qBc84555xH5oFzzjnnnEfmgXPOOeecR+aBc84555xH&#10;5oFzzjnnnEfmgR8Ab775Jt/4xjf4Xv/xH//BX/7lX/L8+XPOOeec87g88IL7yle+wgc/+EHefPNN&#10;vuvP//zP+fVf/3X+4i/+gt/+7d/mj/7oj/j/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8qJ64AfMw8MDf/iHf8jv/M7v8KEPfYjf+I3f4Pd///d5xzvewTnnnHMehwd+&#10;ADx9+pQPfOADfNfP/dzP8fd///d8/vOf59mzZ/zSL/0S55xzznk8HjjnnHPOeWQeOOecc855ZB44&#10;55xzznlkHjjnnHPOeWQeON+X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i+qBHzBPnjzhk5/8JL/2a7/Ghz70IX75l3+Z3/qt3+J973sf55xzznkcHvgB8PTpUz7w&#10;gQ/wXb/5m7/JG2+8wec//3neeOMNPvzhD3POOeecx+OBc84555xH5oFzzjnnnEfmgXPOOeecR+aB&#10;c84555xH5oHzfUl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XhRPXDOOeec88g8cM4555zzyDxwzjnn&#10;nPPIPHDOOeec88g8cM4555zzyDxwzjnnnPPIPHC+L0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P68+eJ7neZ7n+WI+eJ7neZ7n+WI+eJ7n&#10;eZ7n+WI+eJ7neZ7n+WI+eJ7neZ7n+WI+eJ7neZ7n+WI+eP5X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fl598DzP&#10;8zzP88V88DzP8zzP88V88DzP8zzP88V88DzP8zzP88V88DzP8zzP88V88DzP8zzP88V88Py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Lz64Hme53me54v54Hme53me54v54Hme53me54v54Hme53me54v54Hme53me&#10;54v54Hme53me54v54BfQT3/6U3784x/z4x//mB//+Mf8+Mc/5t/+7d94nud5nudr+OAX0F/+5V/y&#10;wx/+kB/96Ef86Ec/4kc/+hH/8A//wH8n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5efXBLxhJ/MEf&#10;/AG/8zu/ww9/+EN+4zd+g9///d/nBz/4Ac/zPM/zfA0f/AL63d/9Xb777jv+7M/+jO+++47f+73f&#10;43me53mer+OD53me53meL+aD53me53meL+aD53me53meL+aD53me53meL+aD539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3l59UHz/M8z/M8X8wHz/M8z/M8X8wHz/M8z/M8X8wHz/M8z/M8X8wHz/M8z/M8X8wHz/M8&#10;z/M8X8wHz/+K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u+qj54nud5nuf5xHzwPM/zPM/zifng&#10;eZ7neZ7nE/PB8/83vcAAACAASURBVDzP8zzPJ+aD53me53meT8wHz/M8z/M8n5gPfgR8+9vf5v/2&#10;3//7f+ef/tN/ypdffskPQx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iq+uBHzJ/8k3+S3/Yv/sW/&#10;4Lf9p//0n/j1X/91JPE8z/M8z6fhgx8xHx8f/J2/83f45je/yde//nX+8l/+y/ytv/W3+IN/8A/y&#10;PM/zPM+n4YOvuJ/8yZ/k29/+Nj/oT/2pP8W//tf/mm9961t85zvf4c/+2T/L8zzP8zyfjg+e53me&#10;53k+MR88z/M8z/N8Yj54nud5nuf5xHzwPM/zPM/zifng+aE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R8VX3wPM/zPM/zifngeZ7neZ7nE/PB8zzP8zzPJ+aD53me53meT8wHz/M8z/M8n5gPnud5nud5&#10;PjEfPD+U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r6oPnud5nud5PjEfPM/zPM/zfGI+eJ7neZ7n+cR88DzP8zzP&#10;84n54Hme53me5xPzwfM8z/M8zyfmg+eHYh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81X1wfM8z/M8&#10;zyfmg+d5nud5nk/MB8/zPM/zPJ+YD57neZ7neT4xHzzP8zzP83xiPnie53me5/nEfPAj4Nvf/jY/&#10;6Dd/8zf5zne+w3e+8x2+853v8J3vfIf/+T//J7+T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r64EfM//pf/4uf//mf5z//5//Mb/uN3/gN/tk/+2f8hb/wF3ie53me&#10;59PwwY+Yzz77jJ/7uZ/jL/7Fv8jXv/51/tyf+3P8tb/21/iJn/gJnud5nuf5NHzwFfeTP/mTfPvb&#10;3+YH/ZW/8lf47ne/y7e+9S2++93v8lf/6l/leZ7neZ5PxwfP8zzP8zyfmA+e53me53k+MR88z/M8&#10;z/N8Yj54fij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3s/2MP7kHGT/Dqbn+4FdIE&#10;HGJI0GJADEOEBYsgciQIgbNgYbOdsfCtGLJiL0Q56jdamE0TO23ERlkQg2y1nIUlb8spxik0icxo&#10;kR1B2MJ3Uphl5GELQZ7CWHr/+V1X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eVC88Ho/H4/F4vDIvPB6Px+PxeLwyLzwej8fj8Xi8Mi88Ho/H4/F4vDIvPB6P&#10;x+PxeLwyLzwej8fj8Xi8Mi88/k6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LeVC88Ho/H4/F4vDIv&#10;PB6Px+PxeLwyLzwej8fj8Xi8Mi88Ho/H4/F4vDIvPB6Px+PxeLwyLzwej8fj8Xi8Mi88Ho/H4/F4&#10;vDIvPP5O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3lQvPB6Px+PxeLwyLzwej8fj8Xi8Mi88Ho/H&#10;4/F4vDIvPB6Px+PxeLwyLzwej8fj8Xi8Mi+8wX7/93+fL3zhC7z//vv8//3BH/wBX/jCF/jggw94&#10;PB6Px+PxurzwhvrZn/1Z3n33XT7/+c/zMz/zM3z/938/f/mXf8nXfO5zn+P7vu/7+PznP8+nP/1p&#10;/uN//I/8v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Rtk9xAAAIABJREFU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N9ULb6Bf/dVf5f/8n//Dv/k3/4ZPfOITfOIT&#10;n+ATn/gEP/dzP8fLywv/4T/8B/7tv/23/OAP/iD/+l//a37+53+ef/yP/zGPx+PxeDxehxfeQD/+&#10;4z/OBx98wAcffMAHH3zABx98wAcffEASvuY7v/M7+e///b/zK7/yK7z33nt8z/d8D4/H4/F4PF6P&#10;Fx6Px+PxeDxemRcej8fj8Xg8XpkXHo/H4/F4PF6ZFx6Px+PxeDxemRcefye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Jvqhcej8fj8Xg8XpkXHo/H4/F4PF6ZFx6Px+PxeDxemRcej8fj8Xg8XpkXHo/H&#10;4/F4PF6ZFx6Px+PxeDxemRcefyd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vqhcej8fj8Xg8XpkX&#10;Ho/H4/F4PF6ZFx6Px+PxeDxemRcej8fj8Xg8XpkXHo/H4/F4PF6ZFx6Px+PxeDxemRcefyd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vqhcej8fj8Xg8XpkXHo/H4/F4PF6ZFx6Px+PxeDxemRcej8fj&#10;8Xg8XpkXHo/H4/F4PF6ZFx6Px+PxeDxemRfeYL//+7/PF77wBd5//33+pj/+4z/mvffe47333uO9&#10;997jvffe48///M/522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vmq+uAr6N/8m3/D7/7u7/J3/+7f&#10;5Wtf+xpf+9rX+NrXvsZP/dRP8Wf+zJ/hJ37iJ/gbf+Nv8PWvf52/+lf/Kj/yIz/CX/gLf4HneZ7n&#10;eT4NH3wF/fiP/ziff/45n3/+OZ9//jmff/45n3/+OUn4lr/1t/4Wv/zLv8w3vvENfvmXf5m//bf/&#10;Ns/zPM/zfDo+eJ7neZ7n+cR88DzP8zzP84n54Hme53me5xPzwfM8z/M8zyfmg+fb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8lX1wfM8z/M8zyfmg+d5nud5nk/MB8/zPM/zPJ+YD57neZ7neT4xHzzP&#10;8zzP83xiPnie53me5/nEfPB8Wy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L6qPnie53me5/nEfPA8&#10;z/M8z/OJ+eB5nud5nucT88HzPM/zPM8n5oPneZ7neZ5PzAfP8zzP8zyfmA+eb8v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dX1QfP8zzP8zyfmA+e53me53k+MR88z/M8z/N8Yj54nud5nuf5xHzwPM/zPM/zifngeZ7n&#10;eZ7nE/PBV9jnn3/Oz/3cz/Gbv/mb/P/91m/9Fj/3cz/H559/zrcj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RYmOTSAAAgAElEQV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19VH3wFffnll/z0T/80v/Ebv8G3/M//+T/5&#10;hV/4Bf7yX/7L/Lk/9+f4lv/yX/4L3/Jrv/Zr/NIv/RKSeJ7neZ7n0/DBV9Cf/tN/mn/4D/8hf/2v&#10;/3V++Id/GNv80A/9EH/pL/0lPj4++Kf/9J/yD/7BP+DrX/86P/iDP8g/+kf/iO/+7u/meZ7neZ5P&#10;wwdfUT/4gz/Ir/zKr/Av/sW/4Fd+5Vf4O3/n7/B//fk//+f5xV/8Rb7xjW/w3/7bf+Ov/JW/wvM8&#10;z/M8n44Pnud5nud5PjEfPM/zPM/zfGI+eJ7neZ7n+cR88DzP8zzP84n54Pm2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fFV98DzP8zzP84n54Hme53me5xPzwfM8z/M8zyfmg+d5nud5nk/MB8/zPM/z&#10;PJ+YD57neZ7neT4xHzzf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q+qD57neZ7neT4xHzzP8zzP&#10;83xiPnie53me5/nEfPA8z/M8z/OJ+eB5nud5nucT88HzPM/zPM8n5oPn2yI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5rS7cQo8fP+bd7343X/jC&#10;F3jef/3Xf/HJT36S1772tXzzm9/kXe96F5///Od53le/+lU+8YlP8MY3vpHjOI7jOK7DhVvox3/8&#10;x3nnO9/JL//yL/Mbv/EbzAxvfvOb+YVf+AXu3LnDO97xDn7lV36FJ554gte//vW89a1v5TWveQ3H&#10;cRzHcVyHC7fUm970Jj796U/zZ3/2Z3z605/mN3/zN/mOX/u1X+Phw4c8/fTTPHz4kLe85S0cx3Ec&#10;x3E9LhzHcRzHcVyZC8dxHMdxHFfmwnEcx3Ecx5W5cHxP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bqsLx3Ecx3EcV+bCcRzHcRzHlblwHMdxHMdxZS4cx3Ecx3FcmQvHcRzHcRxX5sJxHMdxHMeVuXB8&#10;T2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6rC8dxHMdxHFfmwnEcx3Ecx5W5cBzHcRzHcWUuHMdxHMdxXJkLx3Ec&#10;x3EcV+bCcRzHcRzHlblwHMdxHMdxZS4c35P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b6sJxHMdxHMeVuXAcx3Ec&#10;x3FlLhzHcRzHcVyZC8dxHMdxHFfmwnEcx3Ecx5W58H/AZz7zGf7zP/+TF/qP//gPPv7xj3Nzc8Nx&#10;HMdxHNflwi33+c9/nl//9V/nM5/5DN/xN3/zN/zqr/4qH/vYx/it3/ot3v/+9/O/kY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KTJ&#10;HyMAACAASURBV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bfVhf9jLpcL73nPe3j729/OE088wZve9Cb+4A/+gJe8&#10;5CUcx3Ecx3EdLvwfcP/+fWaG7/i5n/s5PvWpT/H000/z4MEDXve613Ecx3Ecx/W4cBzHcRzHcWUu&#10;HMdxHMdxXJkLx3Ecx3EcV+bCcRzHcRzHlblwfE9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d3qw3LsizLsiz7zIZlWZZlWZZ9ZsOyLMuyLMs+s2FZlmVZlmWf&#10;2bAsy7Isy7LPbFiWZVmWZdlnNiz/Le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3erDcuyLMuyLPvMhmVZlmVZln1m&#10;w7Isy7Isyz6zYVmWZVmWZZ/ZsCzLsizLss9sWJZlWZZl2Wc2/C9w4cIFPvnkEz4zM2xvb7O9vc32&#10;9jbb29vcuHGD/5v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d6sN/8v8&#10;9V//NceOHeMf/uEfOHLkCH/3d3/HU089xeHDh1mWZVmWZX/Y8L/AqVOncHc+88QTT7Czs8Mrr7zC&#10;zs4O3/zmN1mWZVmWZf/YsCzLsizLss9sWJZlWZZl2Wc2LMuyLMuy7DMblmVZlmVZ9pkNy39L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XF3WrDsizLsizLPrNhWZZlWZZln9mwLMuyLMuyz2xYlmVZlmXZZzYsy7Isy7Ls&#10;MxuWZVmWZVn2mQ3Lf0t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">
                <v:group id="组合 62" o:spid="_x0000_s1101" style="position:absolute;width:60293;height:28060" coordsize="60293,28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组合 61" o:spid="_x0000_s1102" style="position:absolute;width:60293;height:23526" coordsize="60293,23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图片 55" o:spid="_x0000_s1103" type="#_x0000_t75" style="position:absolute;width:31432;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">
                      <v:imagedata r:id="rId72" o:title="image15584404736410"/>
                    </v:shape>
                    <v:shape id="图片 56" o:spid="_x0000_s1104" type="#_x0000_t75" style="position:absolute;left:28956;width:31337;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">
                      <v:imagedata r:id="rId73" o:title="image15584405080220"/>
                    </v:shape>
                  </v:group>
                  <v:shape id="文本框 57" o:spid="_x0000_s1105" type="#_x0000_t202" style="position:absolute;top:24098;width:3143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" stroked="f">
                    <v:textbox style="mso-fit-shape-to-text:t" inset="0,0,0,0">
                      <w:txbxContent>
                        <w:p w:rsidR="0013156C" w:rsidRPr="00373C0C" w:rsidRDefault="0013156C" w:rsidP="00C40A34">
                          <w:pPr>
                            <w:pStyle w:val="af1"/>
                            <w:rPr>
                              <w:rFonts w:ascii="宋体" w:hAnsi="宋体"/>
                              <w:sz w:val="24"/>
                              <w:szCs w:val="20"/>
                            </w:rPr>
                          </w:pPr>
                          <w:r>
                            <w:rPr>
                              <w:rFonts w:hint="eastAsia"/>
                            </w:rPr>
                            <w:t>(</w:t>
                          </w:r>
                          <w:r>
                            <w:t>a)</w:t>
                          </w:r>
                        </w:p>
                      </w:txbxContent>
                    </v:textbox>
                  </v:shape>
                  <v:shape id="文本框 58" o:spid="_x0000_s1106" type="#_x0000_t202" style="position:absolute;left:28956;top:24098;width:3133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rsidR="0013156C" w:rsidRPr="004D2B9F" w:rsidRDefault="0013156C" w:rsidP="00C40A34">
                          <w:pPr>
                            <w:pStyle w:val="af1"/>
                            <w:rPr>
                              <w:rFonts w:ascii="宋体" w:hAnsi="宋体"/>
                              <w:noProof/>
                              <w:sz w:val="24"/>
                              <w:szCs w:val="20"/>
                            </w:rPr>
                          </w:pPr>
                          <w:r>
                            <w:rPr>
                              <w:rFonts w:hint="eastAsia"/>
                            </w:rPr>
                            <w:t>(</w:t>
                          </w:r>
                          <w:r>
                            <w:t>b)</w:t>
                          </w:r>
                        </w:p>
                      </w:txbxContent>
                    </v:textbox>
                  </v:shape>
                </v:group>
                <v:group id="组合 163" o:spid="_x0000_s1107" style="position:absolute;top:30861;width:60300;height:28060" coordsize="59150,28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组合 161" o:spid="_x0000_s1108" style="position:absolute;width:59150;height:23526" coordsize="59150,23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图片 59" o:spid="_x0000_s1109" type="#_x0000_t75" style="position:absolute;left:27717;width:31433;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">
                      <v:imagedata r:id="rId74" o:title="image15584404933500"/>
                    </v:shape>
                    <v:shape id="图片 60" o:spid="_x0000_s1110" type="#_x0000_t75" style="position:absolute;width:31432;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">
                      <v:imagedata r:id="rId75" o:title="image15584404866820"/>
                    </v:shape>
                  </v:group>
                  <v:group id="组合 162" o:spid="_x0000_s1111" style="position:absolute;top:24098;width:59150;height:3962" coordsize="59150,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文本框 63" o:spid="_x0000_s1112" type="#_x0000_t202" style="position:absolute;width:3143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rsidR="0013156C" w:rsidRPr="00E330BF" w:rsidRDefault="0013156C" w:rsidP="00C40A34">
                            <w:pPr>
                              <w:pStyle w:val="af1"/>
                              <w:rPr>
                                <w:rFonts w:ascii="宋体" w:hAnsi="宋体"/>
                                <w:sz w:val="24"/>
                                <w:szCs w:val="20"/>
                              </w:rPr>
                            </w:pPr>
                            <w:r>
                              <w:rPr>
                                <w:rFonts w:hint="eastAsia"/>
                              </w:rPr>
                              <w:t>(</w:t>
                            </w:r>
                            <w:r>
                              <w:t>b)</w:t>
                            </w:r>
                          </w:p>
                        </w:txbxContent>
                      </v:textbox>
                    </v:shape>
                    <v:shape id="文本框 160" o:spid="_x0000_s1113" type="#_x0000_t202" style="position:absolute;left:27717;width:3143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czW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PCMT6NUvAAAA//8DAFBLAQItABQABgAIAAAAIQDb4fbL7gAAAIUBAAATAAAAAAAA&#10;AAAAAAAAAAAAAABbQ29udGVudF9UeXBlc10ueG1sUEsBAi0AFAAGAAgAAAAhAFr0LFu/AAAAFQEA&#10;AAsAAAAAAAAAAAAAAAAAHwEAAF9yZWxzLy5yZWxzUEsBAi0AFAAGAAgAAAAhAE5pzNbHAAAA3AAA&#10;AA8AAAAAAAAAAAAAAAAABwIAAGRycy9kb3ducmV2LnhtbFBLBQYAAAAAAwADALcAAAD7AgAAAAA=&#10;" stroked="f">
                      <v:textbox style="mso-fit-shape-to-text:t" inset="0,0,0,0">
                        <w:txbxContent>
                          <w:p w:rsidR="0013156C" w:rsidRPr="00412703" w:rsidRDefault="0013156C" w:rsidP="00C40A34">
                            <w:pPr>
                              <w:pStyle w:val="af1"/>
                              <w:rPr>
                                <w:rFonts w:ascii="宋体" w:hAnsi="宋体"/>
                                <w:sz w:val="24"/>
                                <w:szCs w:val="20"/>
                              </w:rPr>
                            </w:pPr>
                            <w:r>
                              <w:rPr>
                                <w:rFonts w:hint="eastAsia"/>
                              </w:rPr>
                              <w:t>(</w:t>
                            </w:r>
                            <w:r>
                              <w:t>c)</w:t>
                            </w:r>
                          </w:p>
                        </w:txbxContent>
                      </v:textbox>
                    </v:shape>
                  </v:group>
                </v:group>
                <w10:wrap type="topAndBottom" anchorx="margin"/>
              </v:group>
            </w:pict>
          </mc:Fallback>
        </mc:AlternateContent>
      </w:r>
      <w:r w:rsidRPr="00227E49">
        <w:t>频噪声的莫尔条纹图样。</w:t>
      </w:r>
    </w:p>
    <w:p w:rsidR="00C40A34" w:rsidRPr="00227E49" w:rsidRDefault="00C40A34" w:rsidP="00C40A34">
      <w:pPr>
        <w:pStyle w:val="aff8"/>
      </w:pPr>
      <w:r w:rsidRPr="00227E49">
        <w:t>假设向滤波函数，输入条纹背景灰度矩阵，并规定</w:t>
      </w:r>
      <w:r w:rsidRPr="00227E49">
        <w:t>N=3,W</w:t>
      </w:r>
      <w:r w:rsidRPr="00227E49">
        <w:t>为</w:t>
      </w:r>
      <w:proofErr w:type="gramStart"/>
      <w:r w:rsidRPr="00227E49">
        <w:t>第五多贝西</w:t>
      </w:r>
      <w:proofErr w:type="gramEnd"/>
      <w:r w:rsidRPr="00227E49">
        <w:t>小波函数，得出的结果如上图。根据</w:t>
      </w:r>
      <w:r w:rsidR="00101221" w:rsidRPr="00227E49">
        <w:fldChar w:fldCharType="begin"/>
      </w:r>
      <w:r w:rsidR="00101221"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101221" w:rsidRPr="00227E49">
        <w:rPr>
          <w:noProof/>
        </w:rPr>
        <w:t>[</w:t>
      </w:r>
      <w:r w:rsidR="00E00E1D" w:rsidRPr="00227E49">
        <w:rPr>
          <w:noProof/>
        </w:rPr>
        <w:t>8</w:t>
      </w:r>
      <w:r w:rsidR="00101221" w:rsidRPr="00227E49">
        <w:rPr>
          <w:noProof/>
        </w:rPr>
        <w:t>]</w:t>
      </w:r>
      <w:r w:rsidR="00101221" w:rsidRPr="00227E49">
        <w:fldChar w:fldCharType="end"/>
      </w:r>
      <w:r w:rsidRPr="00227E49">
        <w:t>，可由以下粗糙指数公式衡量滤波效果</w:t>
      </w:r>
    </w:p>
    <w:p w:rsidR="00C40A34" w:rsidRPr="00227E49" w:rsidRDefault="00C40A34" w:rsidP="00C40A34">
      <w:pPr>
        <w:spacing w:before="120" w:after="120"/>
      </w:pPr>
      <m:oMathPara>
        <m:oMath>
          <m:r>
            <m:rPr>
              <m:sty m:val="p"/>
            </m:rPr>
            <w:rPr>
              <w:rFonts w:ascii="Cambria Math" w:hAnsi="Cambria Math"/>
            </w:rPr>
            <m:t>ρ=</m:t>
          </m:r>
          <m:f>
            <m:fPr>
              <m:ctrlPr>
                <w:rPr>
                  <w:rFonts w:ascii="Cambria Math" w:hAnsi="Cambria Math"/>
                </w:rPr>
              </m:ctrlPr>
            </m:fPr>
            <m:num>
              <m:d>
                <m:dPr>
                  <m:begChr m:val="‖"/>
                  <m:endChr m:val="‖"/>
                  <m:ctrlPr>
                    <w:rPr>
                      <w:rFonts w:ascii="Cambria Math" w:hAnsi="Cambria Math"/>
                      <w:i/>
                    </w:rPr>
                  </m:ctrlPr>
                </m:dPr>
                <m:e>
                  <m:r>
                    <w:rPr>
                      <w:rFonts w:ascii="Cambria Math" w:hAnsi="Cambria Math"/>
                    </w:rPr>
                    <m:t>h⨂X</m:t>
                  </m:r>
                </m:e>
              </m:d>
            </m:num>
            <m:den>
              <m:d>
                <m:dPr>
                  <m:begChr m:val="‖"/>
                  <m:endChr m:val="‖"/>
                  <m:ctrlPr>
                    <w:rPr>
                      <w:rFonts w:ascii="Cambria Math" w:hAnsi="Cambria Math"/>
                      <w:i/>
                    </w:rPr>
                  </m:ctrlPr>
                </m:dPr>
                <m:e>
                  <m:r>
                    <w:rPr>
                      <w:rFonts w:ascii="Cambria Math" w:hAnsi="Cambria Math"/>
                    </w:rPr>
                    <m:t>X</m:t>
                  </m:r>
                </m:e>
              </m:d>
            </m:den>
          </m:f>
        </m:oMath>
      </m:oMathPara>
    </w:p>
    <w:p w:rsidR="00C40A34" w:rsidRPr="00227E49" w:rsidRDefault="00C40A34" w:rsidP="00C40A34">
      <w:pPr>
        <w:pStyle w:val="aff8"/>
      </w:pPr>
      <w:r w:rsidRPr="00227E49">
        <w:lastRenderedPageBreak/>
        <w:t>其中，</w:t>
      </w:r>
      <w:r w:rsidRPr="00227E49">
        <w:t>h</w:t>
      </w:r>
      <w:r w:rsidRPr="00227E49">
        <w:t>为索伯算子中检测横向边缘的卷积核。在</w:t>
      </w:r>
      <m:oMath>
        <m:r>
          <w:rPr>
            <w:rFonts w:ascii="Cambria Math" w:hAnsi="Cambria Math"/>
          </w:rPr>
          <m:t>h⨂X</m:t>
        </m:r>
      </m:oMath>
      <w:r w:rsidRPr="00227E49">
        <w:t>中，横向条纹处，灰度值较大，而其他位置灰度值较小。经过取模运算后，相对原图</w:t>
      </w:r>
      <w:r w:rsidRPr="00227E49">
        <w:t>X</w:t>
      </w:r>
      <w:r w:rsidRPr="00227E49">
        <w:t>，该值越大，则横向条纹越多，滤波效果越差，这一标准也可用来优化，滤波参数，例如，</w:t>
      </w:r>
      <w:proofErr w:type="gramStart"/>
      <w:r w:rsidRPr="00227E49">
        <w:t>多贝西</w:t>
      </w:r>
      <w:proofErr w:type="gramEnd"/>
      <w:r w:rsidRPr="00227E49">
        <w:t>小波函数，</w:t>
      </w:r>
      <w:proofErr w:type="gramStart"/>
      <w:r w:rsidRPr="00227E49">
        <w:t>高斯</w:t>
      </w:r>
      <w:proofErr w:type="gramEnd"/>
      <w:r w:rsidRPr="00227E49">
        <w:t>低通滤波带宽，平稳小波变换分解层数。图</w:t>
      </w:r>
      <w:r w:rsidRPr="00227E49">
        <w:t>13-a</w:t>
      </w:r>
      <w:r w:rsidRPr="00227E49">
        <w:t>粗糙指数为</w:t>
      </w:r>
      <w:r w:rsidRPr="00227E49">
        <w:t>6.3426</w:t>
      </w:r>
      <w:r w:rsidRPr="00227E49">
        <w:t>，图</w:t>
      </w:r>
      <w:r w:rsidRPr="00227E49">
        <w:t>13-b</w:t>
      </w:r>
      <w:r w:rsidRPr="00227E49">
        <w:t>粗糙指数为</w:t>
      </w:r>
      <w:r w:rsidRPr="00227E49">
        <w:t>0.3333</w:t>
      </w:r>
      <w:r w:rsidRPr="00227E49">
        <w:t>，滤波后，粗糙指数相对降幅</w:t>
      </w:r>
      <w:r w:rsidRPr="00227E49">
        <w:t>94.74%</w:t>
      </w:r>
      <w:r w:rsidRPr="00227E49">
        <w:t>。</w:t>
      </w:r>
    </w:p>
    <w:p w:rsidR="00C40A34" w:rsidRPr="00227E49" w:rsidRDefault="00C40A34" w:rsidP="00C40A34">
      <w:pPr>
        <w:pStyle w:val="2"/>
        <w:spacing w:before="156" w:after="156"/>
      </w:pPr>
      <w:bookmarkStart w:id="115" w:name="_Toc9421033"/>
      <w:bookmarkStart w:id="116" w:name="_Toc9422567"/>
      <w:r w:rsidRPr="00227E49">
        <w:rPr>
          <w:noProof/>
        </w:rPr>
        <mc:AlternateContent>
          <mc:Choice Requires="wps">
            <w:drawing>
              <wp:anchor distT="0" distB="0" distL="114300" distR="114300" simplePos="0" relativeHeight="251776000" behindDoc="0" locked="0" layoutInCell="1" allowOverlap="1" wp14:anchorId="0DA948CF" wp14:editId="325ADF8D">
                <wp:simplePos x="0" y="0"/>
                <wp:positionH relativeFrom="column">
                  <wp:posOffset>-65405</wp:posOffset>
                </wp:positionH>
                <wp:positionV relativeFrom="paragraph">
                  <wp:posOffset>5782945</wp:posOffset>
                </wp:positionV>
                <wp:extent cx="5667375" cy="635"/>
                <wp:effectExtent l="0" t="0" r="9525" b="7620"/>
                <wp:wrapTopAndBottom/>
                <wp:docPr id="181" name="文本框 181"/>
                <wp:cNvGraphicFramePr/>
                <a:graphic xmlns:a="http://schemas.openxmlformats.org/drawingml/2006/main">
                  <a:graphicData uri="http://schemas.microsoft.com/office/word/2010/wordprocessingShape">
                    <wps:wsp>
                      <wps:cNvSpPr txBox="1"/>
                      <wps:spPr>
                        <a:xfrm>
                          <a:off x="0" y="0"/>
                          <a:ext cx="5667375" cy="635"/>
                        </a:xfrm>
                        <a:prstGeom prst="rect">
                          <a:avLst/>
                        </a:prstGeom>
                        <a:solidFill>
                          <a:prstClr val="white"/>
                        </a:solidFill>
                        <a:ln>
                          <a:noFill/>
                        </a:ln>
                      </wps:spPr>
                      <wps:txbx>
                        <w:txbxContent>
                          <w:p w:rsidR="0013156C" w:rsidRPr="008207D5" w:rsidRDefault="0013156C" w:rsidP="00C40A34">
                            <w:pPr>
                              <w:pStyle w:val="af1"/>
                              <w:rPr>
                                <w:rFonts w:eastAsia="黑体"/>
                                <w:noProof/>
                                <w:sz w:val="24"/>
                                <w:szCs w:val="24"/>
                              </w:rPr>
                            </w:pPr>
                            <w:bookmarkStart w:id="117" w:name="_Toc942403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r>
                              <w:rPr>
                                <w:rFonts w:hint="eastAsia"/>
                              </w:rPr>
                              <w:t>平稳小波傅立叶滤波林肯脸条纹叠加图：</w:t>
                            </w:r>
                            <w:r>
                              <w:rPr>
                                <w:rFonts w:hint="eastAsia"/>
                              </w:rPr>
                              <w:t>a)</w:t>
                            </w:r>
                            <w:r>
                              <w:rPr>
                                <w:rFonts w:hint="eastAsia"/>
                              </w:rPr>
                              <w:t>第三层水平分解系数</w:t>
                            </w:r>
                            <w:r>
                              <w:rPr>
                                <w:rFonts w:hint="eastAsia"/>
                              </w:rPr>
                              <w:t>;b)</w:t>
                            </w:r>
                            <w:r>
                              <w:rPr>
                                <w:rFonts w:hint="eastAsia"/>
                              </w:rPr>
                              <w:t>滤波后第三层分解层水平系数</w:t>
                            </w:r>
                            <w:r>
                              <w:rPr>
                                <w:rFonts w:hint="eastAsia"/>
                              </w:rPr>
                              <w:t>;c)</w:t>
                            </w:r>
                            <w:r w:rsidRPr="00955981">
                              <w:rPr>
                                <w:rFonts w:hint="eastAsia"/>
                              </w:rPr>
                              <w:t xml:space="preserve"> </w:t>
                            </w:r>
                            <w:r>
                              <w:rPr>
                                <w:rFonts w:hint="eastAsia"/>
                              </w:rPr>
                              <w:t>(a)</w:t>
                            </w:r>
                            <w:r>
                              <w:rPr>
                                <w:rFonts w:hint="eastAsia"/>
                              </w:rPr>
                              <w:t>中系数傅立叶变化后的频谱幅度</w:t>
                            </w:r>
                            <w:r>
                              <w:rPr>
                                <w:rFonts w:hint="eastAsia"/>
                              </w:rPr>
                              <w:t>;d)</w:t>
                            </w:r>
                            <w:r w:rsidRPr="00955981">
                              <w:rPr>
                                <w:rFonts w:hint="eastAsia"/>
                              </w:rPr>
                              <w:t xml:space="preserve"> </w:t>
                            </w:r>
                            <w:r>
                              <w:rPr>
                                <w:rFonts w:hint="eastAsia"/>
                              </w:rPr>
                              <w:t>(c)</w:t>
                            </w:r>
                            <w:r>
                              <w:rPr>
                                <w:rFonts w:hint="eastAsia"/>
                              </w:rPr>
                              <w:t>中频谱经过</w:t>
                            </w:r>
                            <w:r>
                              <w:rPr>
                                <w:rFonts w:hint="eastAsia"/>
                              </w:rPr>
                              <w:t>高斯低通滤波后的频谱幅度</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A948CF" id="文本框 181" o:spid="_x0000_s1114" type="#_x0000_t202" style="position:absolute;left:0;text-align:left;margin-left:-5.15pt;margin-top:455.35pt;width:446.25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" stroked="f">
                <v:textbox style="mso-fit-shape-to-text:t" inset="0,0,0,0">
                  <w:txbxContent>
                    <w:p w:rsidR="0013156C" w:rsidRPr="008207D5" w:rsidRDefault="0013156C" w:rsidP="00C40A34">
                      <w:pPr>
                        <w:pStyle w:val="af1"/>
                        <w:rPr>
                          <w:rFonts w:eastAsia="黑体"/>
                          <w:noProof/>
                          <w:sz w:val="24"/>
                          <w:szCs w:val="24"/>
                        </w:rPr>
                      </w:pPr>
                      <w:bookmarkStart w:id="118" w:name="_Toc942403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r>
                        <w:rPr>
                          <w:rFonts w:hint="eastAsia"/>
                        </w:rPr>
                        <w:t>平稳小波傅立叶滤波林肯脸条纹叠加图：</w:t>
                      </w:r>
                      <w:r>
                        <w:rPr>
                          <w:rFonts w:hint="eastAsia"/>
                        </w:rPr>
                        <w:t>a)</w:t>
                      </w:r>
                      <w:r>
                        <w:rPr>
                          <w:rFonts w:hint="eastAsia"/>
                        </w:rPr>
                        <w:t>第三层水平分解系数</w:t>
                      </w:r>
                      <w:r>
                        <w:rPr>
                          <w:rFonts w:hint="eastAsia"/>
                        </w:rPr>
                        <w:t>;b)</w:t>
                      </w:r>
                      <w:r>
                        <w:rPr>
                          <w:rFonts w:hint="eastAsia"/>
                        </w:rPr>
                        <w:t>滤波后第三层分解层水平系数</w:t>
                      </w:r>
                      <w:r>
                        <w:rPr>
                          <w:rFonts w:hint="eastAsia"/>
                        </w:rPr>
                        <w:t>;c)</w:t>
                      </w:r>
                      <w:r w:rsidRPr="00955981">
                        <w:rPr>
                          <w:rFonts w:hint="eastAsia"/>
                        </w:rPr>
                        <w:t xml:space="preserve"> </w:t>
                      </w:r>
                      <w:r>
                        <w:rPr>
                          <w:rFonts w:hint="eastAsia"/>
                        </w:rPr>
                        <w:t>(a)</w:t>
                      </w:r>
                      <w:r>
                        <w:rPr>
                          <w:rFonts w:hint="eastAsia"/>
                        </w:rPr>
                        <w:t>中系数傅立叶变化后的频谱幅度</w:t>
                      </w:r>
                      <w:r>
                        <w:rPr>
                          <w:rFonts w:hint="eastAsia"/>
                        </w:rPr>
                        <w:t>;d)</w:t>
                      </w:r>
                      <w:r w:rsidRPr="00955981">
                        <w:rPr>
                          <w:rFonts w:hint="eastAsia"/>
                        </w:rPr>
                        <w:t xml:space="preserve"> </w:t>
                      </w:r>
                      <w:r>
                        <w:rPr>
                          <w:rFonts w:hint="eastAsia"/>
                        </w:rPr>
                        <w:t>(c)</w:t>
                      </w:r>
                      <w:r>
                        <w:rPr>
                          <w:rFonts w:hint="eastAsia"/>
                        </w:rPr>
                        <w:t>中频谱经过</w:t>
                      </w:r>
                      <w:r>
                        <w:rPr>
                          <w:rFonts w:hint="eastAsia"/>
                        </w:rPr>
                        <w:t>高斯低通滤波后的频谱幅度</w:t>
                      </w:r>
                      <w:bookmarkEnd w:id="118"/>
                    </w:p>
                  </w:txbxContent>
                </v:textbox>
                <w10:wrap type="topAndBottom"/>
              </v:shape>
            </w:pict>
          </mc:Fallback>
        </mc:AlternateContent>
      </w:r>
      <w:r w:rsidRPr="00227E49">
        <w:rPr>
          <w:noProof/>
        </w:rPr>
        <mc:AlternateContent>
          <mc:Choice Requires="wpg">
            <w:drawing>
              <wp:anchor distT="0" distB="0" distL="114300" distR="114300" simplePos="0" relativeHeight="251773952" behindDoc="0" locked="0" layoutInCell="1" allowOverlap="1" wp14:anchorId="633F0075" wp14:editId="0301795A">
                <wp:simplePos x="0" y="0"/>
                <wp:positionH relativeFrom="column">
                  <wp:posOffset>-65405</wp:posOffset>
                </wp:positionH>
                <wp:positionV relativeFrom="paragraph">
                  <wp:posOffset>384175</wp:posOffset>
                </wp:positionV>
                <wp:extent cx="5667375" cy="5377815"/>
                <wp:effectExtent l="0" t="0" r="9525" b="0"/>
                <wp:wrapTopAndBottom/>
                <wp:docPr id="180" name="组合 180"/>
                <wp:cNvGraphicFramePr/>
                <a:graphic xmlns:a="http://schemas.openxmlformats.org/drawingml/2006/main">
                  <a:graphicData uri="http://schemas.microsoft.com/office/word/2010/wordprocessingGroup">
                    <wpg:wgp>
                      <wpg:cNvGrpSpPr/>
                      <wpg:grpSpPr>
                        <a:xfrm>
                          <a:off x="0" y="0"/>
                          <a:ext cx="5667375" cy="5377815"/>
                          <a:chOff x="0" y="0"/>
                          <a:chExt cx="5667375" cy="5377815"/>
                        </a:xfrm>
                      </wpg:grpSpPr>
                      <wpg:grpSp>
                        <wpg:cNvPr id="171" name="组合 171"/>
                        <wpg:cNvGrpSpPr/>
                        <wpg:grpSpPr>
                          <a:xfrm>
                            <a:off x="0" y="0"/>
                            <a:ext cx="5667375" cy="2691765"/>
                            <a:chOff x="0" y="0"/>
                            <a:chExt cx="5667375" cy="2691765"/>
                          </a:xfrm>
                        </wpg:grpSpPr>
                        <wpg:grpSp>
                          <wpg:cNvPr id="170" name="组合 170"/>
                          <wpg:cNvGrpSpPr/>
                          <wpg:grpSpPr>
                            <a:xfrm>
                              <a:off x="0" y="0"/>
                              <a:ext cx="5667375" cy="2238375"/>
                              <a:chOff x="0" y="0"/>
                              <a:chExt cx="5667375" cy="2238375"/>
                            </a:xfrm>
                          </wpg:grpSpPr>
                          <pic:pic xmlns:pic="http://schemas.openxmlformats.org/drawingml/2006/picture">
                            <pic:nvPicPr>
                              <pic:cNvPr id="166" name="图片 166" descr="C:\Users\Administrator\AppData\Local\Temp\ConnectorClipboard3322815400674517794\image15584428567650.png"/>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pic:pic xmlns:pic="http://schemas.openxmlformats.org/drawingml/2006/picture">
                            <pic:nvPicPr>
                              <pic:cNvPr id="167" name="图片 167" descr="C:\Users\Administrator\AppData\Local\Temp\ConnectorClipboard3322815400674517794\image15584429440980.png"/>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2686050" y="0"/>
                                <a:ext cx="2981325" cy="2238375"/>
                              </a:xfrm>
                              <a:prstGeom prst="rect">
                                <a:avLst/>
                              </a:prstGeom>
                              <a:noFill/>
                              <a:ln>
                                <a:noFill/>
                              </a:ln>
                            </pic:spPr>
                          </pic:pic>
                        </wpg:grpSp>
                        <wps:wsp>
                          <wps:cNvPr id="168" name="文本框 168"/>
                          <wps:cNvSpPr txBox="1"/>
                          <wps:spPr>
                            <a:xfrm>
                              <a:off x="0" y="2295525"/>
                              <a:ext cx="2981325" cy="396240"/>
                            </a:xfrm>
                            <a:prstGeom prst="rect">
                              <a:avLst/>
                            </a:prstGeom>
                            <a:solidFill>
                              <a:prstClr val="white"/>
                            </a:solidFill>
                            <a:ln>
                              <a:noFill/>
                            </a:ln>
                          </wps:spPr>
                          <wps:txbx>
                            <w:txbxContent>
                              <w:p w:rsidR="0013156C" w:rsidRPr="003C5AB9" w:rsidRDefault="0013156C" w:rsidP="00C40A34">
                                <w:pPr>
                                  <w:pStyle w:val="af1"/>
                                  <w:rPr>
                                    <w:rFonts w:eastAsia="黑体"/>
                                    <w:sz w:val="24"/>
                                    <w:szCs w:val="24"/>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686050" y="2295525"/>
                              <a:ext cx="2981325" cy="396240"/>
                            </a:xfrm>
                            <a:prstGeom prst="rect">
                              <a:avLst/>
                            </a:prstGeom>
                            <a:solidFill>
                              <a:prstClr val="white"/>
                            </a:solidFill>
                            <a:ln>
                              <a:noFill/>
                            </a:ln>
                          </wps:spPr>
                          <wps:txbx>
                            <w:txbxContent>
                              <w:p w:rsidR="0013156C" w:rsidRPr="001947CB" w:rsidRDefault="0013156C" w:rsidP="00C40A34">
                                <w:pPr>
                                  <w:pStyle w:val="af1"/>
                                  <w:rPr>
                                    <w:rFonts w:eastAsia="黑体"/>
                                    <w:sz w:val="24"/>
                                    <w:szCs w:val="24"/>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79" name="组合 179"/>
                        <wpg:cNvGrpSpPr/>
                        <wpg:grpSpPr>
                          <a:xfrm>
                            <a:off x="0" y="2686050"/>
                            <a:ext cx="5667375" cy="2691765"/>
                            <a:chOff x="0" y="0"/>
                            <a:chExt cx="5667375" cy="2691765"/>
                          </a:xfrm>
                        </wpg:grpSpPr>
                        <wpg:grpSp>
                          <wpg:cNvPr id="178" name="组合 178"/>
                          <wpg:cNvGrpSpPr/>
                          <wpg:grpSpPr>
                            <a:xfrm>
                              <a:off x="0" y="0"/>
                              <a:ext cx="5667375" cy="2238375"/>
                              <a:chOff x="0" y="0"/>
                              <a:chExt cx="5667375" cy="2238375"/>
                            </a:xfrm>
                          </wpg:grpSpPr>
                          <pic:pic xmlns:pic="http://schemas.openxmlformats.org/drawingml/2006/picture">
                            <pic:nvPicPr>
                              <pic:cNvPr id="172" name="图片 172" descr="C:\Users\Administrator\AppData\Local\Temp\ConnectorClipboard3322815400674517794\image15584428890060.png"/>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pic:pic xmlns:pic="http://schemas.openxmlformats.org/drawingml/2006/picture">
                            <pic:nvPicPr>
                              <pic:cNvPr id="173" name="图片 173" descr="C:\Users\Administrator\AppData\Local\Temp\ConnectorClipboard3322815400674517794\image15584429168140.png"/>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2686050" y="0"/>
                                <a:ext cx="2981325" cy="2238375"/>
                              </a:xfrm>
                              <a:prstGeom prst="rect">
                                <a:avLst/>
                              </a:prstGeom>
                              <a:noFill/>
                              <a:ln>
                                <a:noFill/>
                              </a:ln>
                            </pic:spPr>
                          </pic:pic>
                        </wpg:grpSp>
                        <wps:wsp>
                          <wps:cNvPr id="176" name="文本框 176"/>
                          <wps:cNvSpPr txBox="1"/>
                          <wps:spPr>
                            <a:xfrm>
                              <a:off x="0" y="2295525"/>
                              <a:ext cx="2981325" cy="396240"/>
                            </a:xfrm>
                            <a:prstGeom prst="rect">
                              <a:avLst/>
                            </a:prstGeom>
                            <a:solidFill>
                              <a:prstClr val="white"/>
                            </a:solidFill>
                            <a:ln>
                              <a:noFill/>
                            </a:ln>
                          </wps:spPr>
                          <wps:txbx>
                            <w:txbxContent>
                              <w:p w:rsidR="0013156C" w:rsidRPr="00D8756B" w:rsidRDefault="0013156C" w:rsidP="00C40A34">
                                <w:pPr>
                                  <w:pStyle w:val="af1"/>
                                  <w:rPr>
                                    <w:rFonts w:eastAsia="黑体"/>
                                    <w:sz w:val="24"/>
                                    <w:szCs w:val="24"/>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2686050" y="2295525"/>
                              <a:ext cx="2981325" cy="396240"/>
                            </a:xfrm>
                            <a:prstGeom prst="rect">
                              <a:avLst/>
                            </a:prstGeom>
                            <a:solidFill>
                              <a:prstClr val="white"/>
                            </a:solidFill>
                            <a:ln>
                              <a:noFill/>
                            </a:ln>
                          </wps:spPr>
                          <wps:txbx>
                            <w:txbxContent>
                              <w:p w:rsidR="0013156C" w:rsidRPr="00A535A4" w:rsidRDefault="0013156C" w:rsidP="00C40A34">
                                <w:pPr>
                                  <w:pStyle w:val="af1"/>
                                  <w:rPr>
                                    <w:rFonts w:eastAsia="黑体"/>
                                    <w:sz w:val="24"/>
                                    <w:szCs w:val="24"/>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633F0075" id="组合 180" o:spid="_x0000_s1115" style="position:absolute;left:0;text-align:left;margin-left:-5.15pt;margin-top:30.25pt;width:446.25pt;height:423.45pt;z-index:251773952" coordsize="56673,53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VsJXAQAAG2FJREFU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&#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cG9l3sv917u&#10;vdx7ufdy7+Xey72Xey/3Xu693Hu593LvRRKSkIQkzjlI4pzDOYdzDucczjn8t/rB6z9iG9vYxja2&#10;sc1vtrGNbWyzu9hmd9lddhfb2GZ3sY1tbGMb29jGNraxjW1sYxvb2MY2tt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3FNraxjW1sYxvb2MY2trGNbWxjG9vYxja22V1ss7vYxja2sY1t/lv94PUf2V12l91l&#10;d9lddpd///2XmWFmmBlmhplhZpgZZoaZ4devX/z69Yt///2XX79+8evXL379+sWvX7/49esXv379&#10;4vv7m+/vb76/v/n+/ub7+5vv72++v7/5/v7m+/ub7+9vvr+/+f7+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vM8Oc+T8zyJCM7z5DgOzvPkPE/O8+Q8&#10;T87z5DxPzvPkOA6O4+A4Do7j4DgOjuPgOA6O4+DxePB4PHg8Hvy3+hf/8x/5/X78fj9mhpnh9/vx&#10;+/34/X78fj/+/v74+/vj7++Pv78/vt8v3++X7/fL9/vl+/3y/X75fD58Ph8+nw+fz4fP58Pn8+H9&#10;fvP5fHi9XrxeL16vF6/Xi9frxev14vV6YZvX64V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vF4vXq8Xr9eL1+vF6/Xi9Xrxfr95v9+8328+nw+f&#10;z4fP58Pn8+Hz+fD9fvl+v3y/X77fL9/vl+/3y/f75fv98vf3x9/fH39/f/y3+hf/8x+575v7vrnv&#10;m/u+ue+b+76575v7vvl/3ffNfd/c981939z3zX3f3PfNfd/c981939z3ze6yu9z3ze5y3zf3fXPf&#10;N/d9c983931z3zf3fXPfN/d9c983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fd/c981939z3zX3f3PfNfd/c981939z3&#10;zX3f3PfNfd/c983uct83931z3zf3fXPfN/d9c983931z3zf3fXPfN/d98/+Df/E//5HjODiOg+M4&#10;OI6D4zg4joPjODiOg+M4OI6D4zg4z5PzPIkIIoKIICKICCKCiCAiiAiezyfP5xNJPJ9Pns8nz+eT&#10;5/PJ8/nk+XzyfD55Pp88n0+ezyfP55N//vmH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EQSkpCE&#10;JCQhCUlIIiKICCKCiCAiiAgigojgPE/O8+Q8T87z5DxPzvPkPE+O4+A4Do7j4DgOjuPgv9W/+J//&#10;yOPx4PF48Hg8eDwePB4PHo8Hj8eDx+PB4/Hg8XhwHAfHcXAcB8dxcBwHx3FwnifneXKeJ+d5cp4n&#10;53lynifneRIRRAQRQUQQEUQEEUFEIA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Twxx9/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PD777/z8fHBx8cHHx8ffHx88PHxwcfHBx8fH3x8fPDx8cHz+eT5fPJ8Pnk+n4wxGGPw&#10;V/UP/vYveTwePB4P/pfH48Hj8eDxePB4PHg8HpgZZoaZ8Xg8MDMejwePx4PH48Hj8cDMMDPMDDPD&#10;zDAzHo8Hj8eDx+OBmWFmmBlmhplhZpgZZoaZYWaYGWaGmWFmmBlmhplhZpgZZoaZYWaYGWaGmWFm&#10;mBlmhplhZpgZZoaZYWaYGWaGmWFmmBlmhplhZpgZZoaZYWaYGWaGmWFmmBlmhpnxeDx4PB6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PD06VOePn3K06dPERFEBBFBRBARnjx5wpMnT3jy5AlPnjzhyZMnPHnyhO+++47vvvuO&#10;J0+e8OTJE548ecKTJ0/47rvv+O677/juu+/4b/UP/udvMTNUFVVFVVFVzIzT6cTpdOJ0OnE6nXj+&#10;/DnPnz/n+fPn/PTTT/z000+8evWKV69e8erVK169esWrV6+4vr7m+vqa6+trrq+vub6+5s2bN7x5&#10;84a3b9/y9u1b3rx5w9u3b3n79i0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zs3NDTc3N9zc3HBzc8PlcuFyuXC5XLhcLlwuFy6XC5fLBTPDzPjP//xPfvazn/Gzn/2Mn/3sZ/yh&#10;esLvoT/6oz/iT/7kT/jf/vVf/5XXr1/zp3/6p7x//56bmxt+29e+9jV+8Ytf8Bvv37/n5uaG3/a1&#10;r32NX/ziF/wuH3/8MR9//DEff/wxL1684Hq9cr1euV6vXK9Xrtcr1+uV6/XK9XpFEpKQhCQkcb1e&#10;uV6vXK9Xrtcr1+uV6/WK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XF5XLhcrlwuVy4XC5cLhculwuXy4XL5cLlcuGH6iP+&#10;F/q3f/s3/vM//5O///u/5+OPP+bjjz/m448/5l/+5V/46KOP+P3vf89vf/tbfvOb3/DFF1/wu9/9&#10;DhHhrz766CN+//vf89vf/pbf/OY3fPHFF/zud79DRPif3NzccHNzw83NDTc3N9zc3HBzc8PNzQ03&#10;Nzfc3Nxwc3PDzc0NNzc33NzccHt7y+3tLbe3t4gINzc3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br9cr1euV6vXK9Xrler1yvV67XKz9UH/Gjv0lV&#10;0d10N91Nd9PdVBVVRVVRVTw/P/P8/Mzz8zPPz888Pz/z/PzM09MTT09PPD098fT0xNPTE09PTzw9&#10;PfH09MTT0xO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k8PT3x9PTE09MTT09PPD098fT0xNPTE8/Pzzw/P/P8/Mzz8zPPz888Pz/z/PxMVVFV&#10;/FB9xI/+Jnd3d4gIIoKIICKICKqKqnJ3d4eqstZircVai7UWay3WWpxOJ06nE6fTidPpxOl04nQ6&#10;cTqdOJ1OnE4nXr16hZlhZpgZZoaZ8erVK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I3b94QEUQE&#10;EUFEEBFEBBHBmzdviAgigoggIogIIoKIICKICCKCiCAiiAgigoggIogIIoKIICJ49eoVb9684c2b&#10;N7x69YpXr17x6tUrXr16xYsXL3jx4gUvXrzgxYsXvHjxgufPn/P8+XOeP3/OZ599xmeffcZnn33G&#10;J598wieffMLfqu/wd3+Vp6cnPn78yMePH/n48SMfP37k6emJp6cnnp6eeHp64sOHD3z48IGnpyce&#10;Hx95fHzkw4cPfPjwgQ8fPvD4+Mjj4yOPj488Pj7y+PjIw8MDDw8PPDw88PDwwMPDAw8PD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Y3btwgM7lx&#10;4waZSWZy/fp19vb2uHbtGhcvXuTll19me3ubf/iHf+C73/0uhw4d4m//9m/56U9/ykMPPcT+/j5X&#10;r17l8uXLvP7667z++uu4O8vlkkuXLvHaa69x8eJFXnzxRZ5//nmeffZZzp8/z/nz53nqqac4e/Ys&#10;Z86c4fz58/zgBz/gtttu48yZM7zyyiv8/d//Pa+88goPP/wwP/zhD/nkJz/JCy+8wG233cb+/j5X&#10;rlzhypUrvPXWW1y/fp3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fNmze8efOGN2/e8ObNG9wdd8fdOT8/5/z8&#10;nPPzc87Pzzk/P+fi4oKLiwsuLi64vLzk8vKSi4sLLi4uuLy85PLyksvLS969e8e7d+/4e/U7/uFv&#10;8urVK87Pzzk/P+f8/Jzz83PcnVevXvHq1StevnzJy5cvefnyJS9fvuTs7IyzszPOzs548eIFp6en&#10;nJ6ecnp6ysnJCScnJ5ycnHBycsLJyQknJyccHx9zfHzM8fExR0dHHB0dcXR0xNHREUdHRxwfH2N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m8znz+Zz5fM58&#10;PmdtbY21tTXW1tZYW1tjbW2NtbU1cs7knMk5k3MmpURKiZQS/65+xk/+JWMMxhgsl0uWyyVjDMYY&#10;jDEYYzDGYIzBGIMxBpKQhCQkMcZgjMEYgzEGYww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E5OTpBERBARnJycIAlJ&#10;SEISkpCEJCQhiX9XP+Mn/5LJZMJkMmEymTCZTJhMJkwmEyaTCZPJhMlkwmQyYTKZMJlMmEwmTCYT&#10;ptMp0+kUM8PMmEwmTCYTptMp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9PpRHfT3ZxOJ06nE6fTidPpxN+q7/F3f5Xu&#10;prs5nU50N91Nd9PddDfdTXfT3XQ33U13091IorvpbiQhie5G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&#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E5PTzk9PeX09JTT01NOT085PT1luVyy&#10;XC5ZLpecnp5yenrK2dkZZ2dnnJ2dcXZ2xtnZGWdnZ5ydnXF2dsbZ2Rl/qr7FN/4o5+fnZCaZSWaS&#10;mZyfn3N+fs75+TmvX7/m9evXvH79mtevX/Pll1/y5Zdf8uWXX/Lq1StOTk44OTnh5OSEk5MTTk5O&#10;ODk54eTkhJOTE46Pjzk+Pub4+Bh35/j4GH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nJ+fk5msrGxQSmFmzdvcnBwwNbWFleuXGFnZ4fNzU3evHlDZpKZXFxcUGtlc3OT1WrF&#10;xcUFmcnZ2Rlf29vb48GDB/zoRz/iJz/5Cffu3WN7e5uNjQ1evnzJp59+ytOnT3n+/DlffPEFi8WC&#10;9XpNrZWbN2+yt7c7imOIAAAgAElEQVTH7u4uu7u7bG9vU2vlypUrXF5e8rU3b96wXC6JCM7OzshM&#10;1us1m5ub7O7usrOzw9bWFpubm3ztzZs3lFLY39/n4OCAzc1NNjY2uHr1KpeXl6xWKz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4OHhgW+++YaHhweqig8yk59++ok3b95wHAc/&#10;/PADT09PvHv3jrdv3/L4+MjlcqGq+Pjjj/nss8/Yto3r9YqIcD6fubu7449//CPffvst/+N//A/+&#10;23/7b3z55Zc8PDwwM5xOJ7ZtY9s2TqcTt7e3bNuGmWFmbNvGtm2stVhrISLc3t5SVVwuFy6XC4+P&#10;j3zzzTd88803fPvtt/z0009UFbe3t4gIqoqZ8emnn3I+n+lujuMgInh4e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rMpKqoKi6XC+/evePx8ZGH&#10;hwcigh9++IHL5cL1euXu7o7T6YSIcDqd+Pbbb7ler5gZb9++JTO5vb0lInj37h0vXrzg9vaWn376&#10;iZubGz64XC5kJlVFZnK5XJgZbm5uuL295Xq9UlXMDCLC7e0tj4+P/OEPf+Dx8ZEP7u7umBkeHh74&#10;P//n//DDDz/w7t077u/v+V//63/x9u1bRAQR4fb2lszkD3/4Aw8PD2Qm3U1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N56623yEwyk7feeouvf/3rvPHGG7zxxhvcvXuX8/Nz9vs9+/2eS5cu8VPb7Zbz83PO&#10;z8/55JNP+PDDD/nwww/5+OOP+fjjj/nkk0/Y7Xacn5/z53/+52y3Wy5evMjly5e5fPkyly9f5uLF&#10;i+z3ex4/fszjx4+pKj7++GPeffdd7ty5w9e//nXcnZOTE9566y3u3LnD2dkZvXfeeust3nrrLT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bt++TWZy+/Ztbt++ze3bt7l9+zbv&#10;vPMO77zzDpvNhs1mw2azYbPZsNlsOD095fT0lNPTU05PTzk7O+Ps7Ix3332Xd999l/v373P//n3u&#10;37/Pe++9xy+qJ/hH4sGDB/zPPvnkE+7fv89//s//mf+VH/3oR9y/f5+/+Iu/4H/2ox/9iPv37/MX&#10;f/EX/DwePXrE48ePefz4MY8fP+bx48c8fPiQR48e8ejRIx4+fMjDhw959OgRjx494uHDhzx8+JDH&#10;jx+z2+3Y7Xbsdjt2ux1VRVWx2+3Y7XbsdjuqiqqiqqgqqoqqYrfbsdvt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OD8/p6r4qari/fff5969e7z//vv88Ic/5Pz8nDEG3//+9/n+97/Pj370&#10;Ix4+fMijR4/Y7/fs93v+63/9r7z//vs8ePCA7373u5ydnfEHf/AH/P7v/z5vvvkmb7/9Nnfu3OHs&#10;7IzNZsObb77JH/zBH3D37l3+6q/+ih/96EdUFfv9nv1+T1Xx+PFjHj9+zOPHj6k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mmBk+Pz/5/Pxk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z89PPj8/+fz8&#10;5PPzk8/PTz4/P/mu+oq/AH/zN3/Df/zHf/A//umf/olvv/2Wb7/9lm+//ZZvv/2Wb7/9ln/+53/m&#10;f/zoRz/iN7/5Db/61a/45ptv+MlPfsL/+NGPfsRvfvMbfvWrX/HNN9/wk5/8hP+f3WV32V12l91l&#10;d9lddpfdZXfZXXaX3WV32V12l91ld9lddpfdZ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dpfdZ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3O73bjdbtxuN263G7fbjdvtxu1243a7&#10;cbvduN1u7C67y+6yu+wur6+vvL6+8vb2xtvbG29vb7y9vfH29sa3b9/4b/U3/uc/8u7dO969e4ck&#10;3r17x7t373j37h3v3r3j3bt3vHv3jnfv3vHu3TseHx95fHzk3bt3PD4+8vj4yOPjI4+Pjzw+PvL4&#10;+Mjj4yNPT088PT3x9PTE09MTT09PPD098fT0xNPTE09PT7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yd19dX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eN+X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wf/93//x9PTE09MTT09PPD098fT0xNPTE09PTzw9PfHvf/+bHz9+8OPHD378+MGP&#10;Hz/4448/+OOPP8hMMpPMZO/N3pu9N8/Pzzw/P/Py8sLLywsvLy/8t/oH//MfOZ1OnE4n7u/vub+/&#10;53Q6cTqdOJ1OnE4nxhiMMRhjMMZgjMEYAxFBRBARRAQR4fPnz3z+/JnPnz/z+fNnPn/+zOfPn3l8&#10;fOTx8ZHHx0ceHx95fHzk8fGRx8dHHh8feXx8RF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b9+/eLXr1/8+vWLX79+8evXL379+kV30910N91Nd3O7&#10;3bjdbtxuN263G6+vr7y+vnK73bjdbtxuN15fX3l9feX19ZXX11fe3995f3/nv9U/+J//yMPDA58+&#10;fUJEEBE+ffrEw8MDDw8PnM9nzucz5/OZ8/nMly9f+PLlC1+/fuXr169cLhculwuXy4XL5YKZYWZc&#10;r1eu1yvfvn3j27dvfPv2jW/fvvHt2ze+ffvG9+/f+f79O9+/f+f79+/861//wt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QhCQkIQlJSEISkpCEJCQhCUlIQhKSkIQkJCGJ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AklIQhKSkIQkJBERRAQRQUQQEUhCEpKQhCQkIQlJSEISd0lCEpKQhCQk8Xq1o31H1lqs&#10;tVhrsdZircVai7UWay3WWqy1uGutxVqLtRZrLdZarLVYa7HWYq3FWou1Fmst1lqstVhrsdZircVa&#10;i7UWay3WWqy1WGux1mKtxVqLtRZrLdZarLVYa7HWYq3FWou1Fmst1lqstVhrsdZircVai7UWay3W&#10;Wqy1WGux1mKtxVqLtRZrLaqKqqKqqCqqiqqiqqgqqoq1Fmst1lp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XFWou1Fmst1lqstVhr&#10;sdZircVai7UWay3WWqy1WGux1mKtxVqLtRZrLdZa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0zw8wwM8wMM8PMMDPMDH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">
                <v:group id="组合 171" o:spid="_x0000_s1116" style="position:absolute;width:56673;height:26917" coordsize="56673,26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group id="组合 170" o:spid="_x0000_s1117" style="position:absolute;width:56673;height:22383" coordsize="56673,22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">
                    <v:shape id="图片 166" o:spid="_x0000_s1118" type="#_x0000_t75" style="position:absolute;width:29813;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">
                      <v:imagedata r:id="rId80" o:title="image15584428567650"/>
                    </v:shape>
                    <v:shape id="图片 167" o:spid="_x0000_s1119" type="#_x0000_t75" style="position:absolute;left:26860;width:29813;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">
                      <v:imagedata r:id="rId81" o:title="image15584429440980"/>
                    </v:shape>
                  </v:group>
                  <v:shape id="文本框 168" o:spid="_x0000_s1120" type="#_x0000_t202" style="position:absolute;top:22955;width:2981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13156C" w:rsidRPr="003C5AB9" w:rsidRDefault="0013156C" w:rsidP="00C40A34">
                          <w:pPr>
                            <w:pStyle w:val="af1"/>
                            <w:rPr>
                              <w:rFonts w:eastAsia="黑体"/>
                              <w:sz w:val="24"/>
                              <w:szCs w:val="24"/>
                            </w:rPr>
                          </w:pPr>
                          <w:r>
                            <w:rPr>
                              <w:rFonts w:hint="eastAsia"/>
                            </w:rPr>
                            <w:t>(</w:t>
                          </w:r>
                          <w:r>
                            <w:t>a)</w:t>
                          </w:r>
                        </w:p>
                      </w:txbxContent>
                    </v:textbox>
                  </v:shape>
                  <v:shape id="文本框 169" o:spid="_x0000_s1121" type="#_x0000_t202" style="position:absolute;left:26860;top:22955;width:2981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13156C" w:rsidRPr="001947CB" w:rsidRDefault="0013156C" w:rsidP="00C40A34">
                          <w:pPr>
                            <w:pStyle w:val="af1"/>
                            <w:rPr>
                              <w:rFonts w:eastAsia="黑体"/>
                              <w:sz w:val="24"/>
                              <w:szCs w:val="24"/>
                            </w:rPr>
                          </w:pPr>
                          <w:r>
                            <w:rPr>
                              <w:rFonts w:hint="eastAsia"/>
                            </w:rPr>
                            <w:t>(</w:t>
                          </w:r>
                          <w:r>
                            <w:t>c)</w:t>
                          </w:r>
                        </w:p>
                      </w:txbxContent>
                    </v:textbox>
                  </v:shape>
                </v:group>
                <v:group id="组合 179" o:spid="_x0000_s1122" style="position:absolute;top:26860;width:56673;height:26918" coordsize="56673,26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">
                  <v:group id="组合 178" o:spid="_x0000_s1123" style="position:absolute;width:56673;height:22383" coordsize="56673,22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shape id="图片 172" o:spid="_x0000_s1124" type="#_x0000_t75" style="position:absolute;width:29813;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">
                      <v:imagedata r:id="rId82" o:title="image15584428890060"/>
                    </v:shape>
                    <v:shape id="图片 173" o:spid="_x0000_s1125" type="#_x0000_t75" style="position:absolute;left:26860;width:29813;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">
                      <v:imagedata r:id="rId83" o:title="image15584429168140"/>
                    </v:shape>
                  </v:group>
                  <v:shape id="文本框 176" o:spid="_x0000_s1126" type="#_x0000_t202" style="position:absolute;top:22955;width:2981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13156C" w:rsidRPr="00D8756B" w:rsidRDefault="0013156C" w:rsidP="00C40A34">
                          <w:pPr>
                            <w:pStyle w:val="af1"/>
                            <w:rPr>
                              <w:rFonts w:eastAsia="黑体"/>
                              <w:sz w:val="24"/>
                              <w:szCs w:val="24"/>
                            </w:rPr>
                          </w:pPr>
                          <w:r>
                            <w:rPr>
                              <w:rFonts w:hint="eastAsia"/>
                            </w:rPr>
                            <w:t>(</w:t>
                          </w:r>
                          <w:r>
                            <w:t>c)</w:t>
                          </w:r>
                        </w:p>
                      </w:txbxContent>
                    </v:textbox>
                  </v:shape>
                  <v:shape id="文本框 177" o:spid="_x0000_s1127" type="#_x0000_t202" style="position:absolute;left:26860;top:22955;width:2981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13156C" w:rsidRPr="00A535A4" w:rsidRDefault="0013156C" w:rsidP="00C40A34">
                          <w:pPr>
                            <w:pStyle w:val="af1"/>
                            <w:rPr>
                              <w:rFonts w:eastAsia="黑体"/>
                              <w:sz w:val="24"/>
                              <w:szCs w:val="24"/>
                            </w:rPr>
                          </w:pPr>
                          <w:r>
                            <w:rPr>
                              <w:rFonts w:hint="eastAsia"/>
                            </w:rPr>
                            <w:t>(</w:t>
                          </w:r>
                          <w:r>
                            <w:t>d)</w:t>
                          </w:r>
                        </w:p>
                      </w:txbxContent>
                    </v:textbox>
                  </v:shape>
                </v:group>
                <w10:wrap type="topAndBottom"/>
              </v:group>
            </w:pict>
          </mc:Fallback>
        </mc:AlternateContent>
      </w:r>
      <w:r w:rsidRPr="00227E49">
        <w:t>结果分析</w:t>
      </w:r>
      <w:bookmarkEnd w:id="115"/>
      <w:bookmarkEnd w:id="116"/>
    </w:p>
    <w:p w:rsidR="00C40A34" w:rsidRPr="00227E49" w:rsidRDefault="00C40A34" w:rsidP="00C40A34">
      <w:pPr>
        <w:pStyle w:val="aff8"/>
      </w:pPr>
      <w:r w:rsidRPr="00227E49">
        <w:rPr>
          <w:noProof/>
        </w:rPr>
        <w:lastRenderedPageBreak/>
        <mc:AlternateContent>
          <mc:Choice Requires="wpg">
            <w:drawing>
              <wp:anchor distT="0" distB="0" distL="114300" distR="114300" simplePos="0" relativeHeight="251781120" behindDoc="0" locked="0" layoutInCell="1" allowOverlap="1" wp14:anchorId="6ABFD92F" wp14:editId="5CFBC081">
                <wp:simplePos x="0" y="0"/>
                <wp:positionH relativeFrom="margin">
                  <wp:align>center</wp:align>
                </wp:positionH>
                <wp:positionV relativeFrom="paragraph">
                  <wp:posOffset>3072765</wp:posOffset>
                </wp:positionV>
                <wp:extent cx="4926965" cy="4149090"/>
                <wp:effectExtent l="0" t="0" r="6985" b="3810"/>
                <wp:wrapTopAndBottom/>
                <wp:docPr id="184" name="组合 184"/>
                <wp:cNvGraphicFramePr/>
                <a:graphic xmlns:a="http://schemas.openxmlformats.org/drawingml/2006/main">
                  <a:graphicData uri="http://schemas.microsoft.com/office/word/2010/wordprocessingGroup">
                    <wpg:wgp>
                      <wpg:cNvGrpSpPr/>
                      <wpg:grpSpPr>
                        <a:xfrm>
                          <a:off x="0" y="0"/>
                          <a:ext cx="4926965" cy="4149090"/>
                          <a:chOff x="0" y="0"/>
                          <a:chExt cx="4926965" cy="4149090"/>
                        </a:xfrm>
                      </wpg:grpSpPr>
                      <pic:pic xmlns:pic="http://schemas.openxmlformats.org/drawingml/2006/picture">
                        <pic:nvPicPr>
                          <pic:cNvPr id="182" name="图片 182"/>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0"/>
                            <a:ext cx="4926965" cy="3695700"/>
                          </a:xfrm>
                          <a:prstGeom prst="rect">
                            <a:avLst/>
                          </a:prstGeom>
                        </pic:spPr>
                      </pic:pic>
                      <wps:wsp>
                        <wps:cNvPr id="183" name="文本框 183"/>
                        <wps:cNvSpPr txBox="1"/>
                        <wps:spPr>
                          <a:xfrm>
                            <a:off x="0" y="3752850"/>
                            <a:ext cx="4926965" cy="396240"/>
                          </a:xfrm>
                          <a:prstGeom prst="rect">
                            <a:avLst/>
                          </a:prstGeom>
                          <a:solidFill>
                            <a:prstClr val="white"/>
                          </a:solidFill>
                          <a:ln>
                            <a:noFill/>
                          </a:ln>
                        </wps:spPr>
                        <wps:txbx>
                          <w:txbxContent>
                            <w:p w:rsidR="0013156C" w:rsidRPr="00682E2A" w:rsidRDefault="0013156C" w:rsidP="00C40A34">
                              <w:pPr>
                                <w:pStyle w:val="af1"/>
                                <w:rPr>
                                  <w:noProof/>
                                  <w:kern w:val="0"/>
                                  <w:sz w:val="24"/>
                                  <w:szCs w:val="24"/>
                                </w:rPr>
                              </w:pPr>
                              <w:bookmarkStart w:id="119" w:name="_Toc9424040"/>
                              <w:r>
                                <w:t>图</w:t>
                              </w:r>
                              <w:r>
                                <w:t xml:space="preserve"> </w:t>
                              </w:r>
                              <w:r>
                                <w:fldChar w:fldCharType="begin"/>
                              </w:r>
                              <w:r>
                                <w:instrText xml:space="preserve"> SEQ </w:instrText>
                              </w:r>
                              <w:r>
                                <w:instrText>图</w:instrText>
                              </w:r>
                              <w:r>
                                <w:instrText xml:space="preserve"> \* ARABIC </w:instrText>
                              </w:r>
                              <w:r>
                                <w:fldChar w:fldCharType="separate"/>
                              </w:r>
                              <w:r>
                                <w:rPr>
                                  <w:noProof/>
                                </w:rPr>
                                <w:t>16</w:t>
                              </w:r>
                              <w:r>
                                <w:fldChar w:fldCharType="end"/>
                              </w:r>
                              <w:r>
                                <w:rPr>
                                  <w:rFonts w:hint="eastAsia"/>
                                </w:rPr>
                                <w:t>经平稳小波傅立叶滤波后的强度分布图</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BFD92F" id="组合 184" o:spid="_x0000_s1128" style="position:absolute;left:0;text-align:left;margin-left:0;margin-top:241.95pt;width:387.95pt;height:326.7pt;z-index:251781120;mso-position-horizontal:center;mso-position-horizontal-relative:margin" coordsize="49269,414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">
                <v:shape id="图片 182" o:spid="_x0000_s1129" type="#_x0000_t75" style="position:absolute;width:49269;height:36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">
                  <v:imagedata r:id="rId85" o:title=""/>
                </v:shape>
                <v:shape id="文本框 183" o:spid="_x0000_s1130" type="#_x0000_t202" style="position:absolute;top:37528;width:492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" stroked="f">
                  <v:textbox style="mso-fit-shape-to-text:t" inset="0,0,0,0">
                    <w:txbxContent>
                      <w:p w:rsidR="0013156C" w:rsidRPr="00682E2A" w:rsidRDefault="0013156C" w:rsidP="00C40A34">
                        <w:pPr>
                          <w:pStyle w:val="af1"/>
                          <w:rPr>
                            <w:noProof/>
                            <w:kern w:val="0"/>
                            <w:sz w:val="24"/>
                            <w:szCs w:val="24"/>
                          </w:rPr>
                        </w:pPr>
                        <w:bookmarkStart w:id="120" w:name="_Toc9424040"/>
                        <w:r>
                          <w:t>图</w:t>
                        </w:r>
                        <w:r>
                          <w:t xml:space="preserve"> </w:t>
                        </w:r>
                        <w:r>
                          <w:fldChar w:fldCharType="begin"/>
                        </w:r>
                        <w:r>
                          <w:instrText xml:space="preserve"> SEQ </w:instrText>
                        </w:r>
                        <w:r>
                          <w:instrText>图</w:instrText>
                        </w:r>
                        <w:r>
                          <w:instrText xml:space="preserve"> \* ARABIC </w:instrText>
                        </w:r>
                        <w:r>
                          <w:fldChar w:fldCharType="separate"/>
                        </w:r>
                        <w:r>
                          <w:rPr>
                            <w:noProof/>
                          </w:rPr>
                          <w:t>16</w:t>
                        </w:r>
                        <w:r>
                          <w:fldChar w:fldCharType="end"/>
                        </w:r>
                        <w:r>
                          <w:rPr>
                            <w:rFonts w:hint="eastAsia"/>
                          </w:rPr>
                          <w:t>经平稳小波傅立叶滤波后的强度分布图</w:t>
                        </w:r>
                        <w:bookmarkEnd w:id="120"/>
                      </w:p>
                    </w:txbxContent>
                  </v:textbox>
                </v:shape>
                <w10:wrap type="topAndBottom" anchorx="margin"/>
              </v:group>
            </w:pict>
          </mc:Fallback>
        </mc:AlternateContent>
      </w:r>
      <w:r w:rsidRPr="00227E49">
        <w:t>如上图所示，图</w:t>
      </w:r>
      <w:r w:rsidRPr="00227E49">
        <w:t>15-a</w:t>
      </w:r>
      <w:r w:rsidRPr="00227E49">
        <w:t>是由平稳小波变换中第三分解层的水平系数，可见经过</w:t>
      </w:r>
      <w:proofErr w:type="gramStart"/>
      <w:r w:rsidRPr="00227E49">
        <w:t>三次高通滤波</w:t>
      </w:r>
      <w:proofErr w:type="gramEnd"/>
      <w:r w:rsidRPr="00227E49">
        <w:t>后，叠加和物体高度分布扭曲的高频条纹集中水平系数中。图</w:t>
      </w:r>
      <w:r w:rsidRPr="00227E49">
        <w:t>15-c</w:t>
      </w:r>
      <w:r w:rsidRPr="00227E49">
        <w:t>是该水平系数经傅立叶变化后，频谱的幅度分布。在图</w:t>
      </w:r>
      <w:r w:rsidRPr="00227E49">
        <w:t>15-c</w:t>
      </w:r>
      <w:r w:rsidRPr="00227E49">
        <w:t>中，只在竖向频率出现较高幅度分布，符合</w:t>
      </w:r>
      <w:proofErr w:type="gramStart"/>
      <w:r w:rsidRPr="00227E49">
        <w:t>高斯低</w:t>
      </w:r>
      <w:proofErr w:type="gramEnd"/>
      <w:r w:rsidRPr="00227E49">
        <w:t>通滤波算法部署时的假设</w:t>
      </w:r>
      <w:r w:rsidRPr="00227E49">
        <w:t>——</w:t>
      </w:r>
      <w:r w:rsidRPr="00227E49">
        <w:t>无需对水平空间频率滤波。在图</w:t>
      </w:r>
      <w:r w:rsidRPr="00227E49">
        <w:t>15-c</w:t>
      </w:r>
      <w:r w:rsidRPr="00227E49">
        <w:t>每一列乘以标准差为</w:t>
      </w:r>
      <w:r w:rsidRPr="00227E49">
        <w:t>10</w:t>
      </w:r>
      <w:r w:rsidRPr="00227E49">
        <w:t>，平均值为</w:t>
      </w:r>
      <w:r w:rsidRPr="00227E49">
        <w:t>0</w:t>
      </w:r>
      <w:r w:rsidRPr="00227E49">
        <w:t>的高斯函数取样序列便得到了图</w:t>
      </w:r>
      <w:r w:rsidRPr="00227E49">
        <w:t>15-d</w:t>
      </w:r>
      <w:r w:rsidRPr="00227E49">
        <w:t>。图</w:t>
      </w:r>
      <w:r w:rsidRPr="00227E49">
        <w:t>15-d</w:t>
      </w:r>
      <w:r w:rsidRPr="00227E49">
        <w:t>是经</w:t>
      </w:r>
      <w:proofErr w:type="gramStart"/>
      <w:r w:rsidRPr="00227E49">
        <w:t>高斯低</w:t>
      </w:r>
      <w:proofErr w:type="gramEnd"/>
      <w:r w:rsidRPr="00227E49">
        <w:t>通滤波后的频谱幅度图，。从图中可见，集中于竖向空间频率的带状幅度分布，这表明在最后得到的图样中，依然有条纹出现，只是频率较低。在图</w:t>
      </w:r>
      <w:r w:rsidRPr="00227E49">
        <w:t>15-b</w:t>
      </w:r>
      <w:r w:rsidRPr="00227E49">
        <w:t>中，可观察到莫尔等高线，以及在背景中未去除中的条纹噪声。最后，将经过</w:t>
      </w:r>
      <w:proofErr w:type="gramStart"/>
      <w:r w:rsidRPr="00227E49">
        <w:t>高斯低</w:t>
      </w:r>
      <w:proofErr w:type="gramEnd"/>
      <w:r w:rsidRPr="00227E49">
        <w:t>通滤波后的水平系数和其他系数，回带到</w:t>
      </w:r>
      <w:r w:rsidRPr="00227E49">
        <w:t>MATLAB</w:t>
      </w:r>
      <w:r w:rsidRPr="00227E49">
        <w:t>平稳小波逆变化中，得到最终强度分布结果，如图</w:t>
      </w:r>
      <w:r w:rsidRPr="00227E49">
        <w:t>16</w:t>
      </w:r>
      <w:r w:rsidRPr="00227E49">
        <w:t>。</w:t>
      </w:r>
    </w:p>
    <w:p w:rsidR="00333414" w:rsidRPr="00227E49" w:rsidRDefault="00C40A34" w:rsidP="00C40A34">
      <w:pPr>
        <w:pStyle w:val="aff8"/>
      </w:pPr>
      <w:r w:rsidRPr="00227E49">
        <w:t>在上图中，发现有对应低频噪声的背景条纹，该条纹频率小于所需的莫尔等高线频率，无法直接通过</w:t>
      </w:r>
      <w:r w:rsidR="00333414" w:rsidRPr="00227E49">
        <w:t>高斯低通滤波器</w:t>
      </w:r>
      <w:r w:rsidRPr="00227E49">
        <w:t>滤除</w:t>
      </w:r>
      <w:r w:rsidR="00333414" w:rsidRPr="00227E49">
        <w:t>。如果选择</w:t>
      </w:r>
      <w:r w:rsidRPr="00227E49">
        <w:t>选择带通，</w:t>
      </w:r>
      <w:r w:rsidR="00333414" w:rsidRPr="00227E49">
        <w:t>该滤波方法</w:t>
      </w:r>
      <w:r w:rsidRPr="00227E49">
        <w:t>无法</w:t>
      </w:r>
      <w:r w:rsidR="00333414" w:rsidRPr="00227E49">
        <w:t>适用于多样的测量任务。而</w:t>
      </w:r>
      <w:r w:rsidRPr="00227E49">
        <w:t>关于滤波参数的优化，</w:t>
      </w:r>
      <w:r w:rsidR="00333414" w:rsidRPr="00227E49">
        <w:t>本就</w:t>
      </w:r>
      <w:r w:rsidRPr="00227E49">
        <w:t>需要针对单一测量物体来进行</w:t>
      </w:r>
      <w:r w:rsidR="00333414" w:rsidRPr="00227E49">
        <w:t>。</w:t>
      </w:r>
      <w:r w:rsidRPr="00227E49">
        <w:t>这也是该滤波方法的缺陷。</w:t>
      </w:r>
      <w:r w:rsidR="00333414" w:rsidRPr="00227E49">
        <w:t>在</w:t>
      </w:r>
      <w:r w:rsidRPr="00227E49">
        <w:t>优化滤波参数过程中，</w:t>
      </w:r>
      <w:proofErr w:type="gramStart"/>
      <w:r w:rsidRPr="00227E49">
        <w:t>高斯低</w:t>
      </w:r>
      <w:proofErr w:type="gramEnd"/>
      <w:r w:rsidRPr="00227E49">
        <w:t>通滤波的</w:t>
      </w:r>
      <w:r w:rsidR="00333414" w:rsidRPr="00227E49">
        <w:t>器</w:t>
      </w:r>
      <w:r w:rsidRPr="00227E49">
        <w:t>标准差</w:t>
      </w:r>
      <m:oMath>
        <m:r>
          <m:rPr>
            <m:sty m:val="p"/>
          </m:rPr>
          <w:rPr>
            <w:rFonts w:ascii="Cambria Math" w:hAnsi="Cambria Math"/>
          </w:rPr>
          <m:t>σ</m:t>
        </m:r>
      </m:oMath>
      <w:r w:rsidRPr="00227E49">
        <w:lastRenderedPageBreak/>
        <w:t>确定了低通带的带宽</w:t>
      </w:r>
      <w:bookmarkStart w:id="121" w:name="_Hlk9414498"/>
      <w:r w:rsidR="00333414" w:rsidRPr="00227E49">
        <w:t>。</w:t>
      </w:r>
      <m:oMath>
        <m:r>
          <m:rPr>
            <m:sty m:val="p"/>
          </m:rPr>
          <w:rPr>
            <w:rFonts w:ascii="Cambria Math" w:hAnsi="Cambria Math"/>
          </w:rPr>
          <m:t>σ</m:t>
        </m:r>
      </m:oMath>
      <w:bookmarkEnd w:id="121"/>
      <w:r w:rsidRPr="00227E49">
        <w:t>太大，对高频过滤作用</w:t>
      </w:r>
      <w:r w:rsidR="00333414" w:rsidRPr="00227E49">
        <w:t>有限。</w:t>
      </w:r>
      <m:oMath>
        <m:r>
          <m:rPr>
            <m:sty m:val="p"/>
          </m:rPr>
          <w:rPr>
            <w:rFonts w:ascii="Cambria Math" w:hAnsi="Cambria Math"/>
          </w:rPr>
          <m:t>σ</m:t>
        </m:r>
      </m:oMath>
      <w:r w:rsidRPr="00227E49">
        <w:t>太小，</w:t>
      </w:r>
      <w:r w:rsidRPr="00227E49">
        <w:t xml:space="preserve"> </w:t>
      </w:r>
      <w:r w:rsidRPr="00227E49">
        <w:t>无法让莫尔登高线的频谱通过</w:t>
      </w:r>
      <w:r w:rsidR="00333414" w:rsidRPr="00227E49">
        <w:t>。</w:t>
      </w:r>
      <w:r w:rsidRPr="00227E49">
        <w:t>分解层数</w:t>
      </w:r>
      <w:r w:rsidRPr="00227E49">
        <w:t>N</w:t>
      </w:r>
      <w:r w:rsidRPr="00227E49">
        <w:t>决定了</w:t>
      </w:r>
      <w:r w:rsidR="00333414" w:rsidRPr="00227E49">
        <w:t>经过多少子带二分，当分解层数恰好能</w:t>
      </w:r>
      <w:r w:rsidRPr="00227E49">
        <w:t>分离出水平参数里的高频信号</w:t>
      </w:r>
      <w:r w:rsidR="00333414" w:rsidRPr="00227E49">
        <w:t>而保留莫尔图样。</w:t>
      </w:r>
      <w:r w:rsidRPr="00227E49">
        <w:t>该参数过小，高频成分过滤效果差，该参数过大，得到的图像会严重变形</w:t>
      </w:r>
      <w:r w:rsidR="00333414" w:rsidRPr="00227E49">
        <w:t>。</w:t>
      </w:r>
      <w:r w:rsidRPr="00227E49">
        <w:t>同时，由于小波变换和傅立叶变化不同，完备正交对是具有局部特性的小波函数系，在使用不同小波函数时，对于图像细节产生影响</w:t>
      </w:r>
      <w:r w:rsidR="00333414" w:rsidRPr="00227E49">
        <w:t>也就大</w:t>
      </w:r>
      <w:r w:rsidRPr="00227E49">
        <w:t>。</w:t>
      </w:r>
    </w:p>
    <w:p w:rsidR="00C40A34" w:rsidRPr="00227E49" w:rsidRDefault="00333414" w:rsidP="00C40A34">
      <w:pPr>
        <w:pStyle w:val="aff8"/>
      </w:pPr>
      <w:r w:rsidRPr="00227E49">
        <w:rPr>
          <w:noProof/>
        </w:rPr>
        <mc:AlternateContent>
          <mc:Choice Requires="wps">
            <w:drawing>
              <wp:anchor distT="0" distB="0" distL="114300" distR="114300" simplePos="0" relativeHeight="251809792" behindDoc="0" locked="0" layoutInCell="1" allowOverlap="1" wp14:anchorId="3ECC236C" wp14:editId="3877BA88">
                <wp:simplePos x="0" y="0"/>
                <wp:positionH relativeFrom="column">
                  <wp:posOffset>58420</wp:posOffset>
                </wp:positionH>
                <wp:positionV relativeFrom="paragraph">
                  <wp:posOffset>5691505</wp:posOffset>
                </wp:positionV>
                <wp:extent cx="5427345" cy="635"/>
                <wp:effectExtent l="0" t="0" r="0" b="0"/>
                <wp:wrapTopAndBottom/>
                <wp:docPr id="210" name="文本框 210"/>
                <wp:cNvGraphicFramePr/>
                <a:graphic xmlns:a="http://schemas.openxmlformats.org/drawingml/2006/main">
                  <a:graphicData uri="http://schemas.microsoft.com/office/word/2010/wordprocessingShape">
                    <wps:wsp>
                      <wps:cNvSpPr txBox="1"/>
                      <wps:spPr>
                        <a:xfrm>
                          <a:off x="0" y="0"/>
                          <a:ext cx="5427345" cy="635"/>
                        </a:xfrm>
                        <a:prstGeom prst="rect">
                          <a:avLst/>
                        </a:prstGeom>
                        <a:solidFill>
                          <a:prstClr val="white"/>
                        </a:solidFill>
                        <a:ln>
                          <a:noFill/>
                        </a:ln>
                      </wps:spPr>
                      <wps:txbx>
                        <w:txbxContent>
                          <w:p w:rsidR="0013156C" w:rsidRPr="00333414" w:rsidRDefault="0013156C" w:rsidP="00333414">
                            <w:pPr>
                              <w:pStyle w:val="af1"/>
                              <w:rPr>
                                <w:rFonts w:ascii="宋体" w:hAnsi="宋体" w:cs="宋体"/>
                                <w:noProof/>
                                <w:kern w:val="0"/>
                              </w:rPr>
                            </w:pPr>
                            <w:bookmarkStart w:id="122" w:name="_Toc9424041"/>
                            <w:r>
                              <w:t>图</w:t>
                            </w:r>
                            <w:r>
                              <w:t xml:space="preserve"> </w:t>
                            </w:r>
                            <w:r>
                              <w:fldChar w:fldCharType="begin"/>
                            </w:r>
                            <w:r>
                              <w:instrText xml:space="preserve"> SEQ </w:instrText>
                            </w:r>
                            <w:r>
                              <w:instrText>图</w:instrText>
                            </w:r>
                            <w:r>
                              <w:instrText xml:space="preserve"> \* ARABIC </w:instrText>
                            </w:r>
                            <w:r>
                              <w:fldChar w:fldCharType="separate"/>
                            </w:r>
                            <w:r>
                              <w:rPr>
                                <w:noProof/>
                              </w:rPr>
                              <w:t>17</w:t>
                            </w:r>
                            <w:r>
                              <w:fldChar w:fldCharType="end"/>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小波函数为</w:t>
                            </w:r>
                            <w:r>
                              <w:rPr>
                                <w:rFonts w:hint="eastAsia"/>
                              </w:rPr>
                              <w:t>db8</w:t>
                            </w:r>
                            <w:r>
                              <w:rPr>
                                <w:rFonts w:hint="eastAsia"/>
                              </w:rPr>
                              <w:t>，边缘变形</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C236C" id="文本框 210" o:spid="_x0000_s1131" type="#_x0000_t202" style="position:absolute;left:0;text-align:left;margin-left:4.6pt;margin-top:448.15pt;width:427.35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" stroked="f">
                <v:textbox style="mso-fit-shape-to-text:t" inset="0,0,0,0">
                  <w:txbxContent>
                    <w:p w:rsidR="0013156C" w:rsidRPr="00333414" w:rsidRDefault="0013156C" w:rsidP="00333414">
                      <w:pPr>
                        <w:pStyle w:val="af1"/>
                        <w:rPr>
                          <w:rFonts w:ascii="宋体" w:hAnsi="宋体" w:cs="宋体"/>
                          <w:noProof/>
                          <w:kern w:val="0"/>
                        </w:rPr>
                      </w:pPr>
                      <w:bookmarkStart w:id="123" w:name="_Toc9424041"/>
                      <w:r>
                        <w:t>图</w:t>
                      </w:r>
                      <w:r>
                        <w:t xml:space="preserve"> </w:t>
                      </w:r>
                      <w:r>
                        <w:fldChar w:fldCharType="begin"/>
                      </w:r>
                      <w:r>
                        <w:instrText xml:space="preserve"> SEQ </w:instrText>
                      </w:r>
                      <w:r>
                        <w:instrText>图</w:instrText>
                      </w:r>
                      <w:r>
                        <w:instrText xml:space="preserve"> \* ARABIC </w:instrText>
                      </w:r>
                      <w:r>
                        <w:fldChar w:fldCharType="separate"/>
                      </w:r>
                      <w:r>
                        <w:rPr>
                          <w:noProof/>
                        </w:rPr>
                        <w:t>17</w:t>
                      </w:r>
                      <w:r>
                        <w:fldChar w:fldCharType="end"/>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小波函数为</w:t>
                      </w:r>
                      <w:r>
                        <w:rPr>
                          <w:rFonts w:hint="eastAsia"/>
                        </w:rPr>
                        <w:t>db8</w:t>
                      </w:r>
                      <w:r>
                        <w:rPr>
                          <w:rFonts w:hint="eastAsia"/>
                        </w:rPr>
                        <w:t>，边缘变形</w:t>
                      </w:r>
                      <w:bookmarkEnd w:id="123"/>
                    </w:p>
                  </w:txbxContent>
                </v:textbox>
                <w10:wrap type="topAndBottom"/>
              </v:shape>
            </w:pict>
          </mc:Fallback>
        </mc:AlternateContent>
      </w:r>
      <w:r w:rsidRPr="00227E49">
        <w:rPr>
          <w:noProof/>
        </w:rPr>
        <mc:AlternateContent>
          <mc:Choice Requires="wpg">
            <w:drawing>
              <wp:anchor distT="0" distB="0" distL="114300" distR="114300" simplePos="0" relativeHeight="251807744" behindDoc="0" locked="0" layoutInCell="1" allowOverlap="1" wp14:anchorId="3232410F" wp14:editId="4CF6B29E">
                <wp:simplePos x="0" y="0"/>
                <wp:positionH relativeFrom="column">
                  <wp:posOffset>58420</wp:posOffset>
                </wp:positionH>
                <wp:positionV relativeFrom="paragraph">
                  <wp:posOffset>1113790</wp:posOffset>
                </wp:positionV>
                <wp:extent cx="5427345" cy="4520565"/>
                <wp:effectExtent l="0" t="0" r="1905" b="0"/>
                <wp:wrapTopAndBottom/>
                <wp:docPr id="209" name="组合 209"/>
                <wp:cNvGraphicFramePr/>
                <a:graphic xmlns:a="http://schemas.openxmlformats.org/drawingml/2006/main">
                  <a:graphicData uri="http://schemas.microsoft.com/office/word/2010/wordprocessingGroup">
                    <wpg:wgp>
                      <wpg:cNvGrpSpPr/>
                      <wpg:grpSpPr>
                        <a:xfrm>
                          <a:off x="0" y="0"/>
                          <a:ext cx="5427345" cy="4520565"/>
                          <a:chOff x="0" y="0"/>
                          <a:chExt cx="5427345" cy="4520565"/>
                        </a:xfrm>
                      </wpg:grpSpPr>
                      <wpg:grpSp>
                        <wpg:cNvPr id="200" name="组合 200"/>
                        <wpg:cNvGrpSpPr/>
                        <wpg:grpSpPr>
                          <a:xfrm>
                            <a:off x="0" y="0"/>
                            <a:ext cx="5427345" cy="2072640"/>
                            <a:chOff x="0" y="0"/>
                            <a:chExt cx="5427345" cy="2072640"/>
                          </a:xfrm>
                        </wpg:grpSpPr>
                        <wpg:grpSp>
                          <wpg:cNvPr id="198" name="组合 198"/>
                          <wpg:cNvGrpSpPr/>
                          <wpg:grpSpPr>
                            <a:xfrm>
                              <a:off x="0" y="0"/>
                              <a:ext cx="5427345" cy="1614170"/>
                              <a:chOff x="0" y="0"/>
                              <a:chExt cx="5427345" cy="1614170"/>
                            </a:xfrm>
                          </wpg:grpSpPr>
                          <pic:pic xmlns:pic="http://schemas.openxmlformats.org/drawingml/2006/picture">
                            <pic:nvPicPr>
                              <pic:cNvPr id="185" name="图片 185" descr="D:\Undergraduate-Thesis\pictures\2-db5-10.png"/>
                              <pic:cNvPicPr>
                                <a:picLocks noChangeAspect="1"/>
                              </pic:cNvPicPr>
                            </pic:nvPicPr>
                            <pic:blipFill rotWithShape="1">
                              <a:blip r:embed="rId86">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6" name="图片 186" descr="D:\Undergraduate-Thesis\pictures\5-db5-10.png"/>
                              <pic:cNvPicPr>
                                <a:picLocks noChangeAspect="1"/>
                              </pic:cNvPicPr>
                            </pic:nvPicPr>
                            <pic:blipFill rotWithShape="1">
                              <a:blip r:embed="rId87">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7" name="图片 187"/>
                              <pic:cNvPicPr>
                                <a:picLocks noChangeAspect="1"/>
                              </pic:cNvPicPr>
                            </pic:nvPicPr>
                            <pic:blipFill rotWithShape="1">
                              <a:blip r:embed="rId88">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8" name="图片 188"/>
                              <pic:cNvPicPr>
                                <a:picLocks noChangeAspect="1"/>
                              </pic:cNvPicPr>
                            </pic:nvPicPr>
                            <pic:blipFill rotWithShape="1">
                              <a:blip r:embed="rId89">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99" name="组合 199"/>
                          <wpg:cNvGrpSpPr/>
                          <wpg:grpSpPr>
                            <a:xfrm>
                              <a:off x="0" y="1666875"/>
                              <a:ext cx="5427345" cy="405765"/>
                              <a:chOff x="0" y="0"/>
                              <a:chExt cx="5427345" cy="405765"/>
                            </a:xfrm>
                          </wpg:grpSpPr>
                          <wps:wsp>
                            <wps:cNvPr id="189" name="文本框 189"/>
                            <wps:cNvSpPr txBox="1"/>
                            <wps:spPr>
                              <a:xfrm>
                                <a:off x="0" y="9525"/>
                                <a:ext cx="1282700" cy="396240"/>
                              </a:xfrm>
                              <a:prstGeom prst="rect">
                                <a:avLst/>
                              </a:prstGeom>
                              <a:solidFill>
                                <a:prstClr val="white"/>
                              </a:solidFill>
                              <a:ln>
                                <a:noFill/>
                              </a:ln>
                            </wps:spPr>
                            <wps:txbx>
                              <w:txbxContent>
                                <w:p w:rsidR="0013156C" w:rsidRPr="00775843" w:rsidRDefault="0013156C" w:rsidP="00333414">
                                  <w:pPr>
                                    <w:pStyle w:val="af1"/>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0" name="文本框 190"/>
                            <wps:cNvSpPr txBox="1"/>
                            <wps:spPr>
                              <a:xfrm>
                                <a:off x="1381125" y="9525"/>
                                <a:ext cx="1285240" cy="396240"/>
                              </a:xfrm>
                              <a:prstGeom prst="rect">
                                <a:avLst/>
                              </a:prstGeom>
                              <a:solidFill>
                                <a:prstClr val="white"/>
                              </a:solidFill>
                              <a:ln>
                                <a:noFill/>
                              </a:ln>
                            </wps:spPr>
                            <wps:txbx>
                              <w:txbxContent>
                                <w:p w:rsidR="0013156C" w:rsidRPr="00F825F9" w:rsidRDefault="0013156C" w:rsidP="00333414">
                                  <w:pPr>
                                    <w:pStyle w:val="af1"/>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1" name="文本框 191"/>
                            <wps:cNvSpPr txBox="1"/>
                            <wps:spPr>
                              <a:xfrm>
                                <a:off x="2762250" y="0"/>
                                <a:ext cx="1283970" cy="396240"/>
                              </a:xfrm>
                              <a:prstGeom prst="rect">
                                <a:avLst/>
                              </a:prstGeom>
                              <a:solidFill>
                                <a:prstClr val="white"/>
                              </a:solidFill>
                              <a:ln>
                                <a:noFill/>
                              </a:ln>
                            </wps:spPr>
                            <wps:txbx>
                              <w:txbxContent>
                                <w:p w:rsidR="0013156C" w:rsidRPr="00BB75F0" w:rsidRDefault="0013156C" w:rsidP="00333414">
                                  <w:pPr>
                                    <w:pStyle w:val="af1"/>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2" name="文本框 192"/>
                            <wps:cNvSpPr txBox="1"/>
                            <wps:spPr>
                              <a:xfrm>
                                <a:off x="4143375" y="0"/>
                                <a:ext cx="1283970" cy="396240"/>
                              </a:xfrm>
                              <a:prstGeom prst="rect">
                                <a:avLst/>
                              </a:prstGeom>
                              <a:solidFill>
                                <a:prstClr val="white"/>
                              </a:solidFill>
                              <a:ln>
                                <a:noFill/>
                              </a:ln>
                            </wps:spPr>
                            <wps:txbx>
                              <w:txbxContent>
                                <w:p w:rsidR="0013156C" w:rsidRPr="00DF3D40" w:rsidRDefault="0013156C" w:rsidP="00333414">
                                  <w:pPr>
                                    <w:pStyle w:val="af1"/>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208" name="组合 208"/>
                        <wpg:cNvGrpSpPr/>
                        <wpg:grpSpPr>
                          <a:xfrm>
                            <a:off x="1000125" y="2447925"/>
                            <a:ext cx="3046095" cy="2072640"/>
                            <a:chOff x="0" y="0"/>
                            <a:chExt cx="3046095" cy="2072640"/>
                          </a:xfrm>
                        </wpg:grpSpPr>
                        <pic:pic xmlns:pic="http://schemas.openxmlformats.org/drawingml/2006/picture">
                          <pic:nvPicPr>
                            <pic:cNvPr id="203" name="图片 203"/>
                            <pic:cNvPicPr>
                              <a:picLocks noChangeAspect="1"/>
                            </pic:cNvPicPr>
                          </pic:nvPicPr>
                          <pic:blipFill rotWithShape="1">
                            <a:blip r:embed="rId90">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4" name="图片 204"/>
                            <pic:cNvPicPr>
                              <a:picLocks noChangeAspect="1"/>
                            </pic:cNvPicPr>
                          </pic:nvPicPr>
                          <pic:blipFill rotWithShape="1">
                            <a:blip r:embed="rId91">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206" name="文本框 206"/>
                          <wps:cNvSpPr txBox="1"/>
                          <wps:spPr>
                            <a:xfrm>
                              <a:off x="0" y="1676400"/>
                              <a:ext cx="1283970" cy="396240"/>
                            </a:xfrm>
                            <a:prstGeom prst="rect">
                              <a:avLst/>
                            </a:prstGeom>
                            <a:solidFill>
                              <a:prstClr val="white"/>
                            </a:solidFill>
                            <a:ln>
                              <a:noFill/>
                            </a:ln>
                          </wps:spPr>
                          <wps:txbx>
                            <w:txbxContent>
                              <w:p w:rsidR="0013156C" w:rsidRPr="007F2E3C" w:rsidRDefault="0013156C" w:rsidP="00333414">
                                <w:pPr>
                                  <w:pStyle w:val="af1"/>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07" name="文本框 207"/>
                          <wps:cNvSpPr txBox="1"/>
                          <wps:spPr>
                            <a:xfrm>
                              <a:off x="1762125" y="1666875"/>
                              <a:ext cx="1283970" cy="396240"/>
                            </a:xfrm>
                            <a:prstGeom prst="rect">
                              <a:avLst/>
                            </a:prstGeom>
                            <a:solidFill>
                              <a:prstClr val="white"/>
                            </a:solidFill>
                            <a:ln>
                              <a:noFill/>
                            </a:ln>
                          </wps:spPr>
                          <wps:txbx>
                            <w:txbxContent>
                              <w:p w:rsidR="0013156C" w:rsidRPr="009B06F7" w:rsidRDefault="0013156C" w:rsidP="00333414">
                                <w:pPr>
                                  <w:pStyle w:val="af1"/>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3232410F" id="组合 209" o:spid="_x0000_s1132" style="position:absolute;left:0;text-align:left;margin-left:4.6pt;margin-top:87.7pt;width:427.35pt;height:355.95pt;z-index:251807744" coordsize="54273,45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">
                <v:group id="组合 200" o:spid="_x0000_s1133" style="position:absolute;width:54273;height:20726" coordsize="54273,20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group id="组合 198" o:spid="_x0000_s1134"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 id="图片 185" o:spid="_x0000_s1135"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">
                      <v:imagedata r:id="rId92" o:title="2-db5-10" croptop="17623f" cropbottom="18449f" cropleft="27674f" cropright="20308f"/>
                    </v:shape>
                    <v:shape id="图片 186" o:spid="_x0000_s1136"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">
                      <v:imagedata r:id="rId93" o:title="5-db5-10" croptop="12934f" cropbottom=".125" cropleft="21298f" cropright="17368f"/>
                    </v:shape>
                    <v:shape id="图片 187" o:spid="_x0000_s1137"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">
                      <v:imagedata r:id="rId94" o:title="" croptop="16661f" cropbottom="36043f" cropleft="34616f" cropright="23033f"/>
                    </v:shape>
                    <v:shape id="图片 188" o:spid="_x0000_s1138"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">
                      <v:imagedata r:id="rId95" o:title="" croptop="16305f" cropbottom="36290f" cropleft="34709f" cropright="23238f"/>
                    </v:shape>
                  </v:group>
                  <v:group id="组合 199" o:spid="_x0000_s1139" style="position:absolute;top:16668;width:54273;height:4058" coordsize="54273,4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 id="文本框 189" o:spid="_x0000_s1140" type="#_x0000_t202" style="position:absolute;top:95;width:1282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" stroked="f">
                      <v:textbox style="mso-fit-shape-to-text:t" inset="0,0,0,0">
                        <w:txbxContent>
                          <w:p w:rsidR="0013156C" w:rsidRPr="00775843" w:rsidRDefault="0013156C" w:rsidP="00333414">
                            <w:pPr>
                              <w:pStyle w:val="af1"/>
                              <w:rPr>
                                <w:sz w:val="24"/>
                                <w:szCs w:val="20"/>
                              </w:rPr>
                            </w:pPr>
                            <w:r>
                              <w:rPr>
                                <w:rFonts w:hint="eastAsia"/>
                              </w:rPr>
                              <w:t>(</w:t>
                            </w:r>
                            <w:r>
                              <w:t>a)</w:t>
                            </w:r>
                          </w:p>
                        </w:txbxContent>
                      </v:textbox>
                    </v:shape>
                    <v:shape id="文本框 190" o:spid="_x0000_s1141" type="#_x0000_t202" style="position:absolute;left:13811;top:95;width:1285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" stroked="f">
                      <v:textbox style="mso-fit-shape-to-text:t" inset="0,0,0,0">
                        <w:txbxContent>
                          <w:p w:rsidR="0013156C" w:rsidRPr="00F825F9" w:rsidRDefault="0013156C" w:rsidP="00333414">
                            <w:pPr>
                              <w:pStyle w:val="af1"/>
                              <w:rPr>
                                <w:rFonts w:ascii="宋体" w:hAnsi="宋体"/>
                                <w:noProof/>
                                <w:sz w:val="24"/>
                                <w:szCs w:val="20"/>
                              </w:rPr>
                            </w:pPr>
                            <w:r>
                              <w:rPr>
                                <w:rFonts w:hint="eastAsia"/>
                              </w:rPr>
                              <w:t>(</w:t>
                            </w:r>
                            <w:r>
                              <w:t>b)</w:t>
                            </w:r>
                          </w:p>
                        </w:txbxContent>
                      </v:textbox>
                    </v:shape>
                    <v:shape id="文本框 191" o:spid="_x0000_s1142" type="#_x0000_t202" style="position:absolute;left:27622;width:12840;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" stroked="f">
                      <v:textbox style="mso-fit-shape-to-text:t" inset="0,0,0,0">
                        <w:txbxContent>
                          <w:p w:rsidR="0013156C" w:rsidRPr="00BB75F0" w:rsidRDefault="0013156C" w:rsidP="00333414">
                            <w:pPr>
                              <w:pStyle w:val="af1"/>
                              <w:rPr>
                                <w:rFonts w:ascii="宋体" w:hAnsi="宋体"/>
                                <w:noProof/>
                                <w:sz w:val="24"/>
                                <w:szCs w:val="20"/>
                              </w:rPr>
                            </w:pPr>
                            <w:r>
                              <w:rPr>
                                <w:rFonts w:hint="eastAsia"/>
                              </w:rPr>
                              <w:t>(</w:t>
                            </w:r>
                            <w:r>
                              <w:t>c)</w:t>
                            </w:r>
                          </w:p>
                        </w:txbxContent>
                      </v:textbox>
                    </v:shape>
                    <v:shape id="文本框 192" o:spid="_x0000_s1143" type="#_x0000_t202" style="position:absolute;left:41433;width:12840;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" stroked="f">
                      <v:textbox style="mso-fit-shape-to-text:t" inset="0,0,0,0">
                        <w:txbxContent>
                          <w:p w:rsidR="0013156C" w:rsidRPr="00DF3D40" w:rsidRDefault="0013156C" w:rsidP="00333414">
                            <w:pPr>
                              <w:pStyle w:val="af1"/>
                              <w:rPr>
                                <w:rFonts w:ascii="宋体" w:hAnsi="宋体"/>
                                <w:noProof/>
                                <w:sz w:val="24"/>
                                <w:szCs w:val="20"/>
                              </w:rPr>
                            </w:pPr>
                            <w:r>
                              <w:rPr>
                                <w:rFonts w:hint="eastAsia"/>
                              </w:rPr>
                              <w:t>(</w:t>
                            </w:r>
                            <w:r>
                              <w:t>d)</w:t>
                            </w:r>
                          </w:p>
                        </w:txbxContent>
                      </v:textbox>
                    </v:shape>
                  </v:group>
                </v:group>
                <v:group id="组合 208" o:spid="_x0000_s1144" style="position:absolute;left:10001;top:24479;width:30461;height:20726" coordsize="30460,20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shape id="图片 203" o:spid="_x0000_s1145"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">
                    <v:imagedata r:id="rId96" o:title="" croptop="24823f" cropbottom="27643f" cropleft="35565f" cropright="22625f"/>
                  </v:shape>
                  <v:shape id="图片 204" o:spid="_x0000_s1146"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">
                    <v:imagedata r:id="rId97" o:title="" croptop="22310f" cropbottom="31018f" cropleft="37061f" cropright="21184f"/>
                  </v:shape>
                  <v:shape id="文本框 206" o:spid="_x0000_s1147" type="#_x0000_t202" style="position:absolute;top:16764;width:1283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" stroked="f">
                    <v:textbox style="mso-fit-shape-to-text:t" inset="0,0,0,0">
                      <w:txbxContent>
                        <w:p w:rsidR="0013156C" w:rsidRPr="007F2E3C" w:rsidRDefault="0013156C" w:rsidP="00333414">
                          <w:pPr>
                            <w:pStyle w:val="af1"/>
                            <w:rPr>
                              <w:noProof/>
                              <w:kern w:val="0"/>
                              <w:sz w:val="24"/>
                              <w:szCs w:val="24"/>
                            </w:rPr>
                          </w:pPr>
                          <w:r>
                            <w:rPr>
                              <w:rFonts w:hint="eastAsia"/>
                            </w:rPr>
                            <w:t>(</w:t>
                          </w:r>
                          <w:r>
                            <w:t>e)</w:t>
                          </w:r>
                        </w:p>
                      </w:txbxContent>
                    </v:textbox>
                  </v:shape>
                  <v:shape id="文本框 207" o:spid="_x0000_s1148" type="#_x0000_t202" style="position:absolute;left:17621;top:16668;width:1283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" stroked="f">
                    <v:textbox style="mso-fit-shape-to-text:t" inset="0,0,0,0">
                      <w:txbxContent>
                        <w:p w:rsidR="0013156C" w:rsidRPr="009B06F7" w:rsidRDefault="0013156C" w:rsidP="00333414">
                          <w:pPr>
                            <w:pStyle w:val="af1"/>
                            <w:rPr>
                              <w:noProof/>
                              <w:kern w:val="0"/>
                              <w:sz w:val="24"/>
                              <w:szCs w:val="24"/>
                            </w:rPr>
                          </w:pPr>
                          <w:r>
                            <w:rPr>
                              <w:rFonts w:hint="eastAsia"/>
                            </w:rPr>
                            <w:t>(</w:t>
                          </w:r>
                          <w:r>
                            <w:t>f)</w:t>
                          </w:r>
                        </w:p>
                      </w:txbxContent>
                    </v:textbox>
                  </v:shape>
                </v:group>
                <w10:wrap type="topAndBottom"/>
              </v:group>
            </w:pict>
          </mc:Fallback>
        </mc:AlternateContent>
      </w:r>
      <w:r w:rsidRPr="00227E49">
        <w:t>确定滤波参数的优化过程</w:t>
      </w:r>
      <w:r w:rsidR="00C40A34" w:rsidRPr="00227E49">
        <w:t>一般可采取网格搜索优化，或先大致确定参数范围，然后在逐步缩小</w:t>
      </w:r>
      <w:r w:rsidRPr="00227E49">
        <w:t>可调参数</w:t>
      </w:r>
      <w:r w:rsidR="00C40A34" w:rsidRPr="00227E49">
        <w:t>范围</w:t>
      </w:r>
      <w:r w:rsidRPr="00227E49">
        <w:t>，并利用粗糙指数和观察评判所得莫尔条纹的效果</w:t>
      </w:r>
      <w:r w:rsidR="00C40A34" w:rsidRPr="00227E49">
        <w:t>。</w:t>
      </w:r>
    </w:p>
    <w:p w:rsidR="00333414" w:rsidRPr="00227E49" w:rsidRDefault="00333414">
      <w:pPr>
        <w:widowControl/>
        <w:spacing w:line="240" w:lineRule="auto"/>
        <w:jc w:val="left"/>
        <w:rPr>
          <w:sz w:val="24"/>
          <w:szCs w:val="20"/>
        </w:rPr>
      </w:pPr>
      <w:r w:rsidRPr="00227E49">
        <w:br w:type="page"/>
      </w:r>
    </w:p>
    <w:p w:rsidR="00333414" w:rsidRPr="00227E49" w:rsidRDefault="00333414" w:rsidP="00333414">
      <w:pPr>
        <w:pStyle w:val="1"/>
        <w:spacing w:before="312" w:after="312"/>
      </w:pPr>
      <w:bookmarkStart w:id="124" w:name="_Toc9065212"/>
      <w:bookmarkStart w:id="125" w:name="_Toc9421034"/>
      <w:bookmarkStart w:id="126" w:name="_Toc9422568"/>
      <w:r w:rsidRPr="00227E49">
        <w:lastRenderedPageBreak/>
        <w:t>相位提取展开</w:t>
      </w:r>
      <w:bookmarkEnd w:id="124"/>
      <w:bookmarkEnd w:id="125"/>
      <w:bookmarkEnd w:id="126"/>
    </w:p>
    <w:p w:rsidR="00333414" w:rsidRPr="00227E49" w:rsidRDefault="00333414" w:rsidP="00333414">
      <w:pPr>
        <w:pStyle w:val="2"/>
        <w:spacing w:before="156" w:after="156"/>
      </w:pPr>
      <w:bookmarkStart w:id="127" w:name="_Toc9421035"/>
      <w:bookmarkStart w:id="128" w:name="_Toc9422569"/>
      <w:r w:rsidRPr="00227E49">
        <w:t>相位提取</w:t>
      </w:r>
      <w:bookmarkEnd w:id="127"/>
      <w:bookmarkEnd w:id="128"/>
    </w:p>
    <w:p w:rsidR="00135940" w:rsidRPr="00227E49" w:rsidRDefault="00135940" w:rsidP="009E2FE8">
      <w:pPr>
        <w:pStyle w:val="aff8"/>
      </w:pPr>
      <w:r w:rsidRPr="00227E49">
        <w:t>4.1</w:t>
      </w:r>
      <w:r w:rsidRPr="00227E49">
        <w:t>节中，假设了通过滤波得到的强度分布可由下式</w:t>
      </w:r>
      <w:r w:rsidRPr="00227E49">
        <w:t>(4.4)</w:t>
      </w:r>
      <w:r w:rsidRPr="00227E49">
        <w:t>表述</w:t>
      </w:r>
    </w:p>
    <w:p w:rsidR="00135940" w:rsidRPr="00227E49" w:rsidRDefault="002D6B37" w:rsidP="00135940">
      <w:pPr>
        <w:spacing w:before="120" w:after="120"/>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135940" w:rsidRPr="00227E49" w:rsidRDefault="00135940" w:rsidP="00135940">
      <w:pPr>
        <w:pStyle w:val="Affa"/>
        <w:spacing w:before="156" w:after="156"/>
        <w:ind w:firstLine="480"/>
        <w:rPr>
          <w:rStyle w:val="aff9"/>
        </w:rPr>
      </w:pPr>
      <w:r w:rsidRPr="00227E49">
        <w:rPr>
          <w:rStyle w:val="aff9"/>
          <w:noProof/>
        </w:rPr>
        <mc:AlternateContent>
          <mc:Choice Requires="wpg">
            <w:drawing>
              <wp:anchor distT="0" distB="0" distL="114300" distR="114300" simplePos="0" relativeHeight="251813888" behindDoc="0" locked="0" layoutInCell="1" allowOverlap="1" wp14:anchorId="77AEE247" wp14:editId="0B2BB5AF">
                <wp:simplePos x="0" y="0"/>
                <wp:positionH relativeFrom="column">
                  <wp:posOffset>306070</wp:posOffset>
                </wp:positionH>
                <wp:positionV relativeFrom="paragraph">
                  <wp:posOffset>400050</wp:posOffset>
                </wp:positionV>
                <wp:extent cx="5061585" cy="4482465"/>
                <wp:effectExtent l="0" t="0" r="5715" b="0"/>
                <wp:wrapTopAndBottom/>
                <wp:docPr id="215" name="组合 215"/>
                <wp:cNvGraphicFramePr/>
                <a:graphic xmlns:a="http://schemas.openxmlformats.org/drawingml/2006/main">
                  <a:graphicData uri="http://schemas.microsoft.com/office/word/2010/wordprocessingGroup">
                    <wpg:wgp>
                      <wpg:cNvGrpSpPr/>
                      <wpg:grpSpPr>
                        <a:xfrm>
                          <a:off x="0" y="0"/>
                          <a:ext cx="5061585" cy="4482465"/>
                          <a:chOff x="0" y="0"/>
                          <a:chExt cx="5061585" cy="4482465"/>
                        </a:xfrm>
                      </wpg:grpSpPr>
                      <pic:pic xmlns:pic="http://schemas.openxmlformats.org/drawingml/2006/picture">
                        <pic:nvPicPr>
                          <pic:cNvPr id="213" name="图片 213" descr="C:\Users\Administrator\AppData\Local\Temp\ConnectorClipboard3322815400674517794\image15584577787550.png"/>
                          <pic:cNvPicPr>
                            <a:picLocks noChangeAspect="1"/>
                          </pic:cNvPicPr>
                        </pic:nvPicPr>
                        <pic:blipFill rotWithShape="1">
                          <a:blip r:embed="rId98">
                            <a:extLst>
                              <a:ext uri="{28A0092B-C50C-407E-A947-70E740481C1C}">
                                <a14:useLocalDpi xmlns:a14="http://schemas.microsoft.com/office/drawing/2010/main" val="0"/>
                              </a:ext>
                            </a:extLst>
                          </a:blip>
                          <a:srcRect l="9897" t="5231" r="9557" b="7880"/>
                          <a:stretch/>
                        </pic:blipFill>
                        <pic:spPr bwMode="auto">
                          <a:xfrm>
                            <a:off x="0" y="0"/>
                            <a:ext cx="5061585" cy="4096385"/>
                          </a:xfrm>
                          <a:prstGeom prst="rect">
                            <a:avLst/>
                          </a:prstGeom>
                          <a:noFill/>
                          <a:ln>
                            <a:noFill/>
                          </a:ln>
                          <a:extLst>
                            <a:ext uri="{53640926-AAD7-44D8-BBD7-CCE9431645EC}">
                              <a14:shadowObscured xmlns:a14="http://schemas.microsoft.com/office/drawing/2010/main"/>
                            </a:ext>
                          </a:extLst>
                        </pic:spPr>
                      </pic:pic>
                      <wps:wsp>
                        <wps:cNvPr id="211" name="文本框 211"/>
                        <wps:cNvSpPr txBox="1"/>
                        <wps:spPr>
                          <a:xfrm>
                            <a:off x="0" y="4086225"/>
                            <a:ext cx="5061585" cy="396240"/>
                          </a:xfrm>
                          <a:prstGeom prst="rect">
                            <a:avLst/>
                          </a:prstGeom>
                          <a:solidFill>
                            <a:prstClr val="white"/>
                          </a:solidFill>
                          <a:ln>
                            <a:noFill/>
                          </a:ln>
                          <a:effectLst/>
                        </wps:spPr>
                        <wps:txbx>
                          <w:txbxContent>
                            <w:p w:rsidR="0013156C" w:rsidRPr="000C6948" w:rsidRDefault="0013156C" w:rsidP="00135940">
                              <w:pPr>
                                <w:pStyle w:val="af1"/>
                                <w:rPr>
                                  <w:rFonts w:ascii="宋体" w:hAnsi="宋体" w:cs="宋体"/>
                                  <w:noProof/>
                                  <w:kern w:val="0"/>
                                </w:rPr>
                              </w:pPr>
                              <w:r>
                                <w:t>图</w:t>
                              </w:r>
                              <w:r>
                                <w:t xml:space="preserve"> </w:t>
                              </w:r>
                              <w:r>
                                <w:rPr>
                                  <w:rFonts w:hint="eastAsia"/>
                                </w:rPr>
                                <w:t>17</w:t>
                              </w:r>
                              <w:r>
                                <w:rPr>
                                  <w:rFonts w:hint="eastAsia"/>
                                </w:rPr>
                                <w:t>滤波后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7AEE247" id="组合 215" o:spid="_x0000_s1149" style="position:absolute;left:0;text-align:left;margin-left:24.1pt;margin-top:31.5pt;width:398.55pt;height:352.95pt;z-index:251813888" coordsize="50615,44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pg7tPAAAgAElEQV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mhvbyfi&#10;o/SZz3wG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10;/Oc/c7v9K/3pT3+i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PvWpTxHxYWpoaEA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1WGlfwAAIABJREFU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7AL9gjDMAzD7jAMu2AYhl0wDHt6+k+rdletWrW7atWq&#10;3VWrVq1atWr/jz14x5HswLZtOVEwIfvf2isM4WEJG3A4IpiZJE99Ht0Me4V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t+/PFHTqc/0o8//kh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">
                <v:shape id="图片 213" o:spid="_x0000_s1150" type="#_x0000_t75" style="position:absolute;width:50615;height:4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">
                  <v:imagedata r:id="rId99" o:title="image15584577787550" croptop="3428f" cropbottom="5164f" cropleft="6486f" cropright="6263f"/>
                </v:shape>
                <v:shape id="文本框 211" o:spid="_x0000_s1151" type="#_x0000_t202" style="position:absolute;top:40862;width:50615;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" stroked="f">
                  <v:textbox style="mso-fit-shape-to-text:t" inset="0,0,0,0">
                    <w:txbxContent>
                      <w:p w:rsidR="0013156C" w:rsidRPr="000C6948" w:rsidRDefault="0013156C" w:rsidP="00135940">
                        <w:pPr>
                          <w:pStyle w:val="af1"/>
                          <w:rPr>
                            <w:rFonts w:ascii="宋体" w:hAnsi="宋体" w:cs="宋体"/>
                            <w:noProof/>
                            <w:kern w:val="0"/>
                          </w:rPr>
                        </w:pPr>
                        <w:r>
                          <w:t>图</w:t>
                        </w:r>
                        <w:r>
                          <w:t xml:space="preserve"> </w:t>
                        </w:r>
                        <w:r>
                          <w:rPr>
                            <w:rFonts w:hint="eastAsia"/>
                          </w:rPr>
                          <w:t>17</w:t>
                        </w:r>
                        <w:r>
                          <w:rPr>
                            <w:rFonts w:hint="eastAsia"/>
                          </w:rPr>
                          <w:t>滤波后的莫尔图样</w:t>
                        </w:r>
                      </w:p>
                    </w:txbxContent>
                  </v:textbox>
                </v:shape>
                <w10:wrap type="topAndBottom"/>
              </v:group>
            </w:pict>
          </mc:Fallback>
        </mc:AlternateContent>
      </w:r>
      <w:r w:rsidRPr="00227E49">
        <w:rPr>
          <w:rStyle w:val="aff9"/>
        </w:rPr>
        <w:t>观察不同初始相位的滤波后的莫尔图样，</w:t>
      </w:r>
    </w:p>
    <w:p w:rsidR="00135940" w:rsidRPr="00227E49" w:rsidRDefault="00135940" w:rsidP="009E2FE8">
      <w:pPr>
        <w:pStyle w:val="aff8"/>
      </w:pPr>
      <w:r w:rsidRPr="00227E49">
        <w:t>发现，有背景噪声和调制系数项，对</w:t>
      </w:r>
      <w:r w:rsidRPr="00227E49">
        <w:t>(4.4)</w:t>
      </w:r>
      <w:r w:rsidRPr="00227E49">
        <w:t>式进行修正，得，</w:t>
      </w:r>
    </w:p>
    <w:p w:rsidR="00135940" w:rsidRPr="00227E49" w:rsidRDefault="00135940" w:rsidP="00135940">
      <w:pPr>
        <w:pStyle w:val="afff3"/>
      </w:pPr>
      <w:r w:rsidRPr="00227E49">
        <w:tab/>
      </w:r>
      <m:oMath>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x,y)sin⁡(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oMath>
      <w:r w:rsidRPr="00227E49">
        <w:tab/>
        <w:t>(6.1)</w:t>
      </w:r>
    </w:p>
    <w:p w:rsidR="00135940" w:rsidRPr="00227E49" w:rsidRDefault="00135940" w:rsidP="009E2FE8">
      <w:pPr>
        <w:pStyle w:val="aff8"/>
      </w:pPr>
      <w:r w:rsidRPr="00227E49">
        <w:t>根据相位提取公式</w:t>
      </w:r>
      <w:r w:rsidR="00101221" w:rsidRPr="00227E49">
        <w:fldChar w:fldCharType="begin"/>
      </w:r>
      <w:r w:rsidR="00101221" w:rsidRPr="00227E49">
        <w:instrText xml:space="preserve"> ADDIN EN.CITE &lt;EndNote&gt;&lt;Cite&gt;&lt;Author&gt;Surrel&lt;/Author&gt;&lt;Year&gt;1996&lt;/Year&gt;&lt;RecNum&gt;144&lt;/RecNum&gt;&lt;DisplayText&gt;[17]&lt;/DisplayText&gt;&lt;record&gt;&lt;rec-number&gt;144&lt;/rec-number&gt;&lt;foreign-keys&gt;&lt;key app="EN" db-id="25ts25aeg5wpw5edwz8pv0fnx5faar95e29z" timestamp="1558413916" guid="a6637327-967f-4b76-808c-f74ba9d4c3bb"&gt;144&lt;/key&gt;&lt;/foreign-keys&gt;&lt;ref-type name="Journal Article"&gt;17&lt;/ref-type&gt;&lt;contributors&gt;&lt;authors&gt;&lt;author&gt;Surrel, Yves&lt;/author&gt;&lt;/authors&gt;&lt;/contributors&gt;&lt;titles&gt;&lt;title&gt;Design of algorithms for phase measurements by the use of phase stepping&lt;/title&gt;&lt;secondary-title&gt;Applied optics&lt;/secondary-title&gt;&lt;/titles&gt;&lt;periodical&gt;&lt;full-title&gt;Applied Optics&lt;/full-title&gt;&lt;/periodical&gt;&lt;pages&gt;51-60&lt;/pages&gt;&lt;volume&gt;35&lt;/volume&gt;&lt;number&gt;1&lt;/number&gt;&lt;dates&gt;&lt;year&gt;1996&lt;/year&gt;&lt;/dates&gt;&lt;isbn&gt;2155-3165&lt;/isbn&gt;&lt;urls&gt;&lt;/urls&gt;&lt;/record&gt;&lt;/Cite&gt;&lt;/EndNote&gt;</w:instrText>
      </w:r>
      <w:r w:rsidR="00101221" w:rsidRPr="00227E49">
        <w:fldChar w:fldCharType="separate"/>
      </w:r>
      <w:r w:rsidR="00101221" w:rsidRPr="00227E49">
        <w:rPr>
          <w:noProof/>
        </w:rPr>
        <w:t>[</w:t>
      </w:r>
      <w:hyperlink w:anchor="_ENREF_17" w:tooltip="Surrel, 1996 #144" w:history="1">
        <w:r w:rsidR="00E00E1D" w:rsidRPr="00227E49">
          <w:rPr>
            <w:noProof/>
          </w:rPr>
          <w:t>21</w:t>
        </w:r>
      </w:hyperlink>
      <w:r w:rsidR="00101221" w:rsidRPr="00227E49">
        <w:rPr>
          <w:noProof/>
        </w:rPr>
        <w:t>]</w:t>
      </w:r>
      <w:r w:rsidR="00101221" w:rsidRPr="00227E49">
        <w:fldChar w:fldCharType="end"/>
      </w:r>
      <w:r w:rsidRPr="00227E49">
        <w:t>，</w:t>
      </w:r>
    </w:p>
    <w:p w:rsidR="00135940" w:rsidRPr="00227E49" w:rsidRDefault="00135940" w:rsidP="00135940">
      <w:pPr>
        <w:pStyle w:val="afff3"/>
      </w:pPr>
      <w:r w:rsidRPr="00227E49">
        <w:tab/>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oMath>
      <w:r w:rsidRPr="00227E49">
        <w:tab/>
        <w:t>(6.2)</w:t>
      </w:r>
    </w:p>
    <w:p w:rsidR="00135940" w:rsidRPr="00227E49" w:rsidRDefault="00135940" w:rsidP="009E2FE8">
      <w:pPr>
        <w:pStyle w:val="aff8"/>
      </w:pPr>
      <w:r w:rsidRPr="00227E49">
        <w:t>在本论文中，采用了四个不同初始相位</w:t>
      </w:r>
      <m:oMath>
        <m:r>
          <m:rPr>
            <m:sty m:val="p"/>
          </m:rPr>
          <w:rPr>
            <w:rFonts w:ascii="Cambria Math" w:hAnsi="Cambria Math"/>
          </w:rPr>
          <m:t>0</m:t>
        </m:r>
        <m:r>
          <m:rPr>
            <m:sty m:val="p"/>
          </m:rPr>
          <w:rPr>
            <w:rFonts w:ascii="Cambria Math" w:hAnsi="Cambria Math"/>
          </w:rPr>
          <m:t>，</m:t>
        </m:r>
        <m:r>
          <m:rPr>
            <m:sty m:val="p"/>
          </m:rPr>
          <w:rPr>
            <w:rFonts w:ascii="Cambria Math" w:hAnsi="Cambria Math"/>
          </w:rPr>
          <m:t>π</m:t>
        </m:r>
        <m:r>
          <m:rPr>
            <m:sty m:val="p"/>
          </m:rPr>
          <w:rPr>
            <w:rFonts w:ascii="Cambria Math" w:hAnsi="Cambria Math"/>
          </w:rPr>
          <m:t>，</m:t>
        </m:r>
        <m:r>
          <m:rPr>
            <m:sty m:val="p"/>
          </m:rPr>
          <w:rPr>
            <w:rFonts w:ascii="Cambria Math" w:hAnsi="Cambria Math"/>
          </w:rPr>
          <m:t>δ</m:t>
        </m:r>
        <m:r>
          <m:rPr>
            <m:sty m:val="p"/>
          </m:rPr>
          <w:rPr>
            <w:rFonts w:ascii="Cambria Math" w:hAnsi="Cambria Math"/>
          </w:rPr>
          <m:t>，</m:t>
        </m:r>
        <m:r>
          <m:rPr>
            <m:sty m:val="p"/>
          </m:rPr>
          <w:rPr>
            <w:rFonts w:ascii="Cambria Math" w:hAnsi="Cambria Math"/>
          </w:rPr>
          <m:t xml:space="preserve">δ+π </m:t>
        </m:r>
      </m:oMath>
      <w:r w:rsidRPr="00227E49">
        <w:t>的叠加图，带入计算过滤后的强度分布公式</w:t>
      </w:r>
      <w:r w:rsidRPr="00227E49">
        <w:t>(6.1)</w:t>
      </w:r>
      <w:r w:rsidRPr="00227E49">
        <w:t>，得</w:t>
      </w:r>
    </w:p>
    <w:p w:rsidR="00135940" w:rsidRPr="00227E49" w:rsidRDefault="00135940" w:rsidP="00135940">
      <w:pPr>
        <w:pStyle w:val="afff3"/>
        <w:ind w:left="840" w:hanging="840"/>
      </w:pPr>
      <w:r w:rsidRPr="00227E49">
        <w:lastRenderedPageBreak/>
        <w:tab/>
      </w:r>
      <m:oMath>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d>
          </m:e>
        </m:func>
      </m:oMath>
      <w:r w:rsidRPr="00227E49">
        <w:tab/>
      </w:r>
      <m:oMath>
        <m:r>
          <m:rPr>
            <m:sty m:val="p"/>
          </m:rPr>
          <w:rPr>
            <w:rFonts w:ascii="Cambria Math" w:hAnsi="Cambria Math"/>
          </w:rPr>
          <m:t>(6.3)</m:t>
        </m:r>
        <m:r>
          <m:rPr>
            <m:sty m:val="p"/>
          </m:rPr>
          <w:rPr>
            <w:rFonts w:ascii="Cambria Math" w:hAnsi="Cambria Math"/>
          </w:rPr>
          <w:b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oMath>
      <w:r w:rsidRPr="00227E49">
        <w:tab/>
        <w:t>(6.4)</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oMath>
      <w:r w:rsidRPr="00227E49">
        <w:tab/>
        <w:t>(6.5)</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oMath>
      <w:r w:rsidRPr="00227E49">
        <w:tab/>
        <w:t>(6.6)</w:t>
      </w:r>
    </w:p>
    <w:p w:rsidR="00135940" w:rsidRPr="00227E49" w:rsidRDefault="00135940" w:rsidP="009E2FE8">
      <w:pPr>
        <w:pStyle w:val="aff8"/>
      </w:pPr>
      <w:r w:rsidRPr="00227E49">
        <w:t>利用</w:t>
      </w:r>
      <w:proofErr w:type="gramStart"/>
      <w:r w:rsidRPr="00227E49">
        <w:t>和差化积</w:t>
      </w:r>
      <w:proofErr w:type="gramEnd"/>
      <w:r w:rsidRPr="00227E49">
        <w:t>公式和</w:t>
      </w:r>
      <w:proofErr w:type="gramStart"/>
      <w:r w:rsidRPr="00227E49">
        <w:t>相位反解公</w:t>
      </w:r>
      <w:proofErr w:type="gramEnd"/>
      <w:r w:rsidRPr="00227E49">
        <w:t>式可得，</w:t>
      </w:r>
    </w:p>
    <w:p w:rsidR="00135940" w:rsidRPr="00227E49" w:rsidRDefault="00135940" w:rsidP="00135940">
      <w:pPr>
        <w:pStyle w:val="afff3"/>
      </w:pP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oMath>
      <w:r w:rsidRPr="00227E49">
        <w:t>)</w:t>
      </w:r>
      <w:r w:rsidRPr="00227E49">
        <w:tab/>
        <w:t>(</w:t>
      </w:r>
      <w:proofErr w:type="gramStart"/>
      <w:r w:rsidRPr="00227E49">
        <w:t>6.7)`</w:t>
      </w:r>
      <w:proofErr w:type="gramEnd"/>
      <w:r w:rsidRPr="00227E49">
        <w:tab/>
      </w:r>
      <w:r w:rsidRPr="00227E49">
        <w:tab/>
      </w:r>
    </w:p>
    <w:p w:rsidR="00135940" w:rsidRPr="00227E49" w:rsidRDefault="00135940" w:rsidP="00135940">
      <w:pPr>
        <w:pStyle w:val="Affa"/>
        <w:spacing w:before="156" w:after="156"/>
        <w:ind w:firstLine="480"/>
        <w:rPr>
          <w:rStyle w:val="aff9"/>
          <w:rFonts w:ascii="Times New Roman" w:hAnsi="Times New Roman"/>
        </w:rPr>
      </w:pPr>
      <w:r w:rsidRPr="00227E49">
        <w:rPr>
          <w:rStyle w:val="aff9"/>
          <w:rFonts w:ascii="Times New Roman" w:hAnsi="Times New Roman"/>
          <w:noProof/>
        </w:rPr>
        <mc:AlternateContent>
          <mc:Choice Requires="wps">
            <w:drawing>
              <wp:anchor distT="0" distB="0" distL="114300" distR="114300" simplePos="0" relativeHeight="251815936" behindDoc="0" locked="0" layoutInCell="1" allowOverlap="1" wp14:anchorId="10C60314" wp14:editId="1770CD6A">
                <wp:simplePos x="0" y="0"/>
                <wp:positionH relativeFrom="column">
                  <wp:posOffset>73971</wp:posOffset>
                </wp:positionH>
                <wp:positionV relativeFrom="paragraph">
                  <wp:posOffset>4816475</wp:posOffset>
                </wp:positionV>
                <wp:extent cx="5332730" cy="635"/>
                <wp:effectExtent l="0" t="0" r="1270" b="3810"/>
                <wp:wrapTopAndBottom/>
                <wp:docPr id="212" name="文本框 212"/>
                <wp:cNvGraphicFramePr/>
                <a:graphic xmlns:a="http://schemas.openxmlformats.org/drawingml/2006/main">
                  <a:graphicData uri="http://schemas.microsoft.com/office/word/2010/wordprocessingShape">
                    <wps:wsp>
                      <wps:cNvSpPr txBox="1"/>
                      <wps:spPr>
                        <a:xfrm>
                          <a:off x="0" y="0"/>
                          <a:ext cx="5332730" cy="635"/>
                        </a:xfrm>
                        <a:prstGeom prst="rect">
                          <a:avLst/>
                        </a:prstGeom>
                        <a:solidFill>
                          <a:prstClr val="white"/>
                        </a:solidFill>
                        <a:ln>
                          <a:noFill/>
                        </a:ln>
                        <a:effectLst/>
                      </wps:spPr>
                      <wps:txbx>
                        <w:txbxContent>
                          <w:p w:rsidR="0013156C" w:rsidRPr="0081602D" w:rsidRDefault="0013156C" w:rsidP="00135940">
                            <w:pPr>
                              <w:pStyle w:val="af1"/>
                              <w:rPr>
                                <w:rFonts w:ascii="宋体" w:hAnsi="宋体"/>
                                <w:noProof/>
                                <w:szCs w:val="20"/>
                              </w:rPr>
                            </w:pPr>
                            <w:r>
                              <w:t>图</w:t>
                            </w:r>
                            <w:r>
                              <w:t xml:space="preserve"> </w:t>
                            </w:r>
                            <w:r>
                              <w:rPr>
                                <w:rFonts w:hint="eastAsia"/>
                              </w:rPr>
                              <w:t>18</w:t>
                            </w:r>
                            <w:r>
                              <w:rPr>
                                <w:rFonts w:hint="eastAsia"/>
                              </w:rPr>
                              <w:t>相位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C60314" id="文本框 212" o:spid="_x0000_s1152" type="#_x0000_t202" style="position:absolute;left:0;text-align:left;margin-left:5.8pt;margin-top:379.25pt;width:419.9pt;height:.05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" stroked="f">
                <v:textbox style="mso-fit-shape-to-text:t" inset="0,0,0,0">
                  <w:txbxContent>
                    <w:p w:rsidR="0013156C" w:rsidRPr="0081602D" w:rsidRDefault="0013156C" w:rsidP="00135940">
                      <w:pPr>
                        <w:pStyle w:val="af1"/>
                        <w:rPr>
                          <w:rFonts w:ascii="宋体" w:hAnsi="宋体"/>
                          <w:noProof/>
                          <w:szCs w:val="20"/>
                        </w:rPr>
                      </w:pPr>
                      <w:r>
                        <w:t>图</w:t>
                      </w:r>
                      <w:r>
                        <w:t xml:space="preserve"> </w:t>
                      </w:r>
                      <w:r>
                        <w:rPr>
                          <w:rFonts w:hint="eastAsia"/>
                        </w:rPr>
                        <w:t>18</w:t>
                      </w:r>
                      <w:r>
                        <w:rPr>
                          <w:rFonts w:hint="eastAsia"/>
                        </w:rPr>
                        <w:t>相位提取</w:t>
                      </w:r>
                    </w:p>
                  </w:txbxContent>
                </v:textbox>
                <w10:wrap type="topAndBottom"/>
              </v:shape>
            </w:pict>
          </mc:Fallback>
        </mc:AlternateContent>
      </w:r>
      <w:r w:rsidRPr="00227E49">
        <w:rPr>
          <w:rStyle w:val="aff9"/>
          <w:rFonts w:ascii="Times New Roman" w:hAnsi="Times New Roman"/>
          <w:noProof/>
        </w:rPr>
        <w:drawing>
          <wp:anchor distT="0" distB="0" distL="114300" distR="114300" simplePos="0" relativeHeight="251814912" behindDoc="0" locked="0" layoutInCell="1" allowOverlap="1" wp14:anchorId="58907DB2" wp14:editId="3A32F63F">
            <wp:simplePos x="0" y="0"/>
            <wp:positionH relativeFrom="column">
              <wp:posOffset>71755</wp:posOffset>
            </wp:positionH>
            <wp:positionV relativeFrom="paragraph">
              <wp:posOffset>758190</wp:posOffset>
            </wp:positionV>
            <wp:extent cx="5332730" cy="3999865"/>
            <wp:effectExtent l="0" t="0" r="1270" b="635"/>
            <wp:wrapTopAndBottom/>
            <wp:docPr id="214" name="图片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rappedPhase.png"/>
                    <pic:cNvPicPr/>
                  </pic:nvPicPr>
                  <pic:blipFill>
                    <a:blip r:embed="rId100">
                      <a:extLst>
                        <a:ext uri="{28A0092B-C50C-407E-A947-70E740481C1C}">
                          <a14:useLocalDpi xmlns:a14="http://schemas.microsoft.com/office/drawing/2010/main" val="0"/>
                        </a:ext>
                      </a:extLst>
                    </a:blip>
                    <a:stretch>
                      <a:fillRect/>
                    </a:stretch>
                  </pic:blipFill>
                  <pic:spPr>
                    <a:xfrm>
                      <a:off x="0" y="0"/>
                      <a:ext cx="5332730" cy="3999865"/>
                    </a:xfrm>
                    <a:prstGeom prst="rect">
                      <a:avLst/>
                    </a:prstGeom>
                  </pic:spPr>
                </pic:pic>
              </a:graphicData>
            </a:graphic>
            <wp14:sizeRelH relativeFrom="page">
              <wp14:pctWidth>0</wp14:pctWidth>
            </wp14:sizeRelH>
            <wp14:sizeRelV relativeFrom="page">
              <wp14:pctHeight>0</wp14:pctHeight>
            </wp14:sizeRelV>
          </wp:anchor>
        </w:drawing>
      </w:r>
      <w:r w:rsidRPr="00227E49">
        <w:rPr>
          <w:rStyle w:val="aff9"/>
          <w:rFonts w:ascii="Times New Roman" w:hAnsi="Times New Roman"/>
        </w:rPr>
        <w:t>该公式</w:t>
      </w:r>
      <w:r w:rsidR="00101221" w:rsidRPr="00227E49">
        <w:rPr>
          <w:rStyle w:val="aff9"/>
          <w:rFonts w:ascii="Times New Roman" w:hAnsi="Times New Roman"/>
        </w:rPr>
        <w:fldChar w:fldCharType="begin"/>
      </w:r>
      <w:r w:rsidR="00101221" w:rsidRPr="00227E49">
        <w:rPr>
          <w:rStyle w:val="aff9"/>
          <w:rFonts w:ascii="Times New Roman" w:hAnsi="Times New Roman"/>
        </w:rPr>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01221" w:rsidRPr="00227E49">
        <w:rPr>
          <w:rStyle w:val="aff9"/>
          <w:rFonts w:ascii="Times New Roman" w:hAnsi="Times New Roman"/>
        </w:rPr>
        <w:fldChar w:fldCharType="separate"/>
      </w:r>
      <w:r w:rsidR="00101221" w:rsidRPr="00227E49">
        <w:rPr>
          <w:rStyle w:val="aff9"/>
          <w:rFonts w:ascii="Times New Roman" w:hAnsi="Times New Roman"/>
        </w:rPr>
        <w:t>[</w:t>
      </w:r>
      <w:r w:rsidR="00E00E1D" w:rsidRPr="00227E49">
        <w:rPr>
          <w:rStyle w:val="aff9"/>
          <w:rFonts w:ascii="Times New Roman" w:hAnsi="Times New Roman"/>
        </w:rPr>
        <w:t>8</w:t>
      </w:r>
      <w:r w:rsidR="00101221" w:rsidRPr="00227E49">
        <w:rPr>
          <w:rStyle w:val="aff9"/>
          <w:rFonts w:ascii="Times New Roman" w:hAnsi="Times New Roman"/>
        </w:rPr>
        <w:t>]</w:t>
      </w:r>
      <w:r w:rsidR="00101221" w:rsidRPr="00227E49">
        <w:rPr>
          <w:rStyle w:val="aff9"/>
          <w:rFonts w:ascii="Times New Roman" w:hAnsi="Times New Roman"/>
        </w:rPr>
        <w:fldChar w:fldCharType="end"/>
      </w:r>
      <w:r w:rsidRPr="00227E49">
        <w:rPr>
          <w:rStyle w:val="aff9"/>
          <w:rFonts w:ascii="Times New Roman" w:hAnsi="Times New Roman"/>
        </w:rPr>
        <w:t>是莫尔三维测量外差法求相位分布的方法。其中</w:t>
      </w:r>
      <m:oMath>
        <m:r>
          <m:rPr>
            <m:sty m:val="p"/>
          </m:rPr>
          <w:rPr>
            <w:rStyle w:val="aff9"/>
            <w:rFonts w:ascii="Cambria Math" w:hAnsi="Cambria Math"/>
          </w:rPr>
          <m:t>δ</m:t>
        </m:r>
      </m:oMath>
      <w:r w:rsidRPr="00227E49">
        <w:rPr>
          <w:rStyle w:val="aff9"/>
          <w:rFonts w:ascii="Times New Roman" w:hAnsi="Times New Roman"/>
        </w:rPr>
        <w:t>为平移一个像素，所对应的相位。将经过滤波的强度分布矩阵带入上式，可得相位分布。该相位分布和被测物体高度并不是直接对应。问题出在，该相位分布出现多个断带</w:t>
      </w:r>
      <w:r w:rsidR="002D0B27" w:rsidRPr="00227E49">
        <w:rPr>
          <w:rStyle w:val="aff9"/>
          <w:rFonts w:ascii="Times New Roman" w:hAnsi="Times New Roman"/>
        </w:rPr>
        <w:t>(</w:t>
      </w:r>
      <w:r w:rsidRPr="00227E49">
        <w:rPr>
          <w:rStyle w:val="aff9"/>
          <w:rFonts w:ascii="Times New Roman" w:hAnsi="Times New Roman"/>
        </w:rPr>
        <w:t>不连续处</w:t>
      </w:r>
      <w:r w:rsidR="002D0B27" w:rsidRPr="00227E49">
        <w:rPr>
          <w:rStyle w:val="aff9"/>
          <w:rFonts w:ascii="Times New Roman" w:hAnsi="Times New Roman"/>
        </w:rPr>
        <w:t>)</w:t>
      </w:r>
      <w:r w:rsidRPr="00227E49">
        <w:rPr>
          <w:rStyle w:val="aff9"/>
          <w:rFonts w:ascii="Times New Roman" w:hAnsi="Times New Roman"/>
        </w:rPr>
        <w:t>而被测物体高度无此突变。</w:t>
      </w:r>
      <w:r w:rsidR="002D0B27" w:rsidRPr="00227E49">
        <w:rPr>
          <w:rStyle w:val="aff9"/>
          <w:rFonts w:ascii="Times New Roman" w:hAnsi="Times New Roman"/>
        </w:rPr>
        <w:t>在</w:t>
      </w:r>
      <w:r w:rsidRPr="00227E49">
        <w:rPr>
          <w:rStyle w:val="aff9"/>
          <w:rFonts w:ascii="Times New Roman" w:hAnsi="Times New Roman"/>
        </w:rPr>
        <w:t>利用</w:t>
      </w:r>
      <w:r w:rsidR="002D0B27" w:rsidRPr="00227E49">
        <w:rPr>
          <w:rStyle w:val="aff9"/>
          <w:rFonts w:ascii="Times New Roman" w:hAnsi="Times New Roman"/>
        </w:rPr>
        <w:t>(6.7)</w:t>
      </w:r>
      <w:r w:rsidRPr="00227E49">
        <w:rPr>
          <w:rStyle w:val="aff9"/>
          <w:rFonts w:ascii="Times New Roman" w:hAnsi="Times New Roman"/>
        </w:rPr>
        <w:t>式，得出相位分布时，由于</w:t>
      </w:r>
      <m:oMath>
        <m:r>
          <m:rPr>
            <m:sty m:val="p"/>
          </m:rPr>
          <w:rPr>
            <w:rStyle w:val="aff9"/>
            <w:rFonts w:ascii="Cambria Math" w:hAnsi="Cambria Math"/>
          </w:rPr>
          <m:t>arctan</m:t>
        </m:r>
      </m:oMath>
      <w:r w:rsidRPr="00227E49">
        <w:rPr>
          <w:rStyle w:val="aff9"/>
          <w:rFonts w:ascii="Times New Roman" w:hAnsi="Times New Roman"/>
        </w:rPr>
        <w:t>函数所的求出相位范围处于</w:t>
      </w:r>
    </w:p>
    <w:p w:rsidR="00135940" w:rsidRPr="00227E49" w:rsidRDefault="00135940" w:rsidP="00A571F9">
      <w:pPr>
        <w:pStyle w:val="afff3"/>
      </w:pPr>
      <m:oMathPara>
        <m:oMath>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oMath>
      </m:oMathPara>
    </w:p>
    <w:p w:rsidR="00135940" w:rsidRPr="00227E49" w:rsidRDefault="00135940" w:rsidP="009E2FE8">
      <w:pPr>
        <w:pStyle w:val="aff8"/>
      </w:pPr>
      <w:r w:rsidRPr="00227E49">
        <w:t>通过判断</w:t>
      </w:r>
      <w:r w:rsidR="00A571F9" w:rsidRPr="00227E49">
        <w:t>(6.7)</w:t>
      </w:r>
      <w:r w:rsidRPr="00227E49">
        <w:t>式中分子分母符号，可将上述范围延拓到</w:t>
      </w:r>
      <m:oMath>
        <m:r>
          <m:rPr>
            <m:sty m:val="p"/>
          </m:rPr>
          <w:rPr>
            <w:rFonts w:ascii="Cambria Math" w:hAnsi="Cambria Math"/>
          </w:rPr>
          <m:t>[-π,π]</m:t>
        </m:r>
      </m:oMath>
      <w:r w:rsidRPr="00227E49">
        <w:t>。但</w:t>
      </w:r>
      <w:r w:rsidR="00A571F9" w:rsidRPr="00227E49">
        <w:t>此范围</w:t>
      </w:r>
      <w:r w:rsidRPr="00227E49">
        <w:t>仍不</w:t>
      </w:r>
      <w:r w:rsidRPr="00227E49">
        <w:lastRenderedPageBreak/>
        <w:t>能和物体高度分布一一对应。这一相位分布称为折叠相位</w:t>
      </w:r>
      <w:r w:rsidR="00A571F9" w:rsidRPr="00227E49">
        <w:t>，需经过相位展开，和高度转换得出最终被测物体的三维模型。</w:t>
      </w:r>
      <w:r w:rsidR="00A571F9" w:rsidRPr="00227E49">
        <w:t xml:space="preserve"> </w:t>
      </w:r>
    </w:p>
    <w:p w:rsidR="00135940" w:rsidRPr="00227E49" w:rsidRDefault="00135940" w:rsidP="00A571F9">
      <w:pPr>
        <w:pStyle w:val="2"/>
        <w:spacing w:before="156" w:after="156"/>
      </w:pPr>
      <w:bookmarkStart w:id="129" w:name="_Toc9421036"/>
      <w:bookmarkStart w:id="130" w:name="_Toc9422570"/>
      <w:r w:rsidRPr="00227E49">
        <w:t>相位展开</w:t>
      </w:r>
      <w:bookmarkEnd w:id="129"/>
      <w:bookmarkEnd w:id="130"/>
    </w:p>
    <w:p w:rsidR="00590BD6" w:rsidRPr="00227E49" w:rsidRDefault="00135940" w:rsidP="009E2FE8">
      <w:pPr>
        <w:pStyle w:val="aff8"/>
      </w:pPr>
      <w:r w:rsidRPr="00227E49">
        <w:t>本论文使用了</w:t>
      </w:r>
      <w:r w:rsidR="00101221" w:rsidRPr="00227E49">
        <w:fldChar w:fldCharType="begin"/>
      </w:r>
      <w:r w:rsidR="00101221" w:rsidRPr="00227E49">
        <w:instrText xml:space="preserve"> ADDIN EN.CITE &lt;EndNote&gt;&lt;Cite&gt;&lt;Author&gt;Mohammadi&lt;/Author&gt;&lt;Year&gt;2019&lt;/Year&gt;&lt;RecNum&gt;121&lt;/RecNum&gt;&lt;DisplayText&gt;[18]&lt;/DisplayText&gt;&lt;record&gt;&lt;rec-number&gt;121&lt;/rec-number&gt;&lt;foreign-keys&gt;&lt;key app="EN" db-id="25ts25aeg5wpw5edwz8pv0fnx5faar95e29z" timestamp="1558275719" guid="884eabff-c212-4110-8c6f-33869af42c5d"&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101221" w:rsidRPr="00227E49">
        <w:fldChar w:fldCharType="separate"/>
      </w:r>
      <w:r w:rsidR="00101221" w:rsidRPr="00227E49">
        <w:rPr>
          <w:noProof/>
        </w:rPr>
        <w:t>[</w:t>
      </w:r>
      <w:hyperlink w:anchor="_ENREF_18" w:tooltip="Mohammadi, 2019 #121" w:history="1">
        <w:r w:rsidR="00E00E1D" w:rsidRPr="00227E49">
          <w:rPr>
            <w:noProof/>
          </w:rPr>
          <w:t>2</w:t>
        </w:r>
        <w:r w:rsidR="006239B2" w:rsidRPr="00227E49">
          <w:rPr>
            <w:noProof/>
          </w:rPr>
          <w:t>8</w:t>
        </w:r>
      </w:hyperlink>
      <w:r w:rsidR="00101221" w:rsidRPr="00227E49">
        <w:rPr>
          <w:noProof/>
        </w:rPr>
        <w:t>]</w:t>
      </w:r>
      <w:r w:rsidR="00101221" w:rsidRPr="00227E49">
        <w:fldChar w:fldCharType="end"/>
      </w:r>
      <w:r w:rsidRPr="00227E49">
        <w:t>中提出的，利用多个周期条纹产生的折叠相位互为参考的时间相位展开法，得出</w:t>
      </w:r>
      <w:r w:rsidR="00A571F9" w:rsidRPr="00227E49">
        <w:t>莫尔条纹相位</w:t>
      </w:r>
      <w:r w:rsidRPr="00227E49">
        <w:t>处于周期的级次。</w:t>
      </w:r>
      <w:r w:rsidR="00A571F9" w:rsidRPr="00227E49">
        <w:t>该方法</w:t>
      </w:r>
      <w:r w:rsidRPr="00227E49">
        <w:t>具体做法是</w:t>
      </w:r>
      <w:r w:rsidR="00A571F9" w:rsidRPr="00227E49">
        <w:t>比较</w:t>
      </w:r>
      <w:r w:rsidRPr="00227E49">
        <w:t>不同莫尔波长的折叠相位，在</w:t>
      </w:r>
      <w:r w:rsidR="00A571F9" w:rsidRPr="00227E49">
        <w:t>高度</w:t>
      </w:r>
      <w:r w:rsidRPr="00227E49">
        <w:t>较小时，莫尔波长较小的折叠相位因超前与莫尔波长较大的折叠相位。</w:t>
      </w:r>
      <w:r w:rsidR="00A571F9" w:rsidRPr="00227E49">
        <w:t>当高度较大并出现相位反超时，</w:t>
      </w:r>
      <w:r w:rsidRPr="00227E49">
        <w:t>小莫尔波长</w:t>
      </w:r>
      <w:r w:rsidR="00A571F9" w:rsidRPr="00227E49">
        <w:t>的物体的折叠相位已经过一周期。</w:t>
      </w:r>
      <w:r w:rsidRPr="00227E49">
        <w:t>故在小莫尔波长相位上增加</w:t>
      </w:r>
      <m:oMath>
        <m:r>
          <m:rPr>
            <m:sty m:val="p"/>
          </m:rPr>
          <w:rPr>
            <w:rFonts w:ascii="Cambria Math" w:hAnsi="Cambria Math"/>
          </w:rPr>
          <m:t>2π</m:t>
        </m:r>
      </m:oMath>
      <w:r w:rsidR="00A571F9" w:rsidRPr="00227E49">
        <w:t>。</w:t>
      </w:r>
      <w:r w:rsidRPr="00227E49">
        <w:t>由于</w:t>
      </w:r>
      <w:r w:rsidR="00A571F9" w:rsidRPr="00227E49">
        <w:t>时间相位</w:t>
      </w:r>
      <w:r w:rsidRPr="00227E49">
        <w:t>展开方法，需要使用系统校准得出的莫尔波长和高度之间的关系，本论文不展开讨论。</w:t>
      </w:r>
    </w:p>
    <w:p w:rsidR="00590BD6" w:rsidRPr="00227E49" w:rsidRDefault="00590BD6">
      <w:pPr>
        <w:widowControl/>
        <w:spacing w:line="240" w:lineRule="auto"/>
        <w:jc w:val="left"/>
        <w:rPr>
          <w:sz w:val="24"/>
          <w:szCs w:val="20"/>
        </w:rPr>
      </w:pPr>
      <w:r w:rsidRPr="00227E49">
        <w:br w:type="page"/>
      </w:r>
    </w:p>
    <w:p w:rsidR="00590BD6" w:rsidRPr="00227E49" w:rsidRDefault="00590BD6" w:rsidP="00590BD6">
      <w:pPr>
        <w:pStyle w:val="1"/>
        <w:spacing w:before="312" w:after="312"/>
      </w:pPr>
      <w:bookmarkStart w:id="131" w:name="_Toc9421037"/>
      <w:bookmarkStart w:id="132" w:name="_Toc9422571"/>
      <w:r w:rsidRPr="00227E49">
        <w:lastRenderedPageBreak/>
        <w:t>结论</w:t>
      </w:r>
      <w:bookmarkEnd w:id="131"/>
      <w:bookmarkEnd w:id="132"/>
    </w:p>
    <w:p w:rsidR="00590BD6" w:rsidRPr="00227E49" w:rsidRDefault="00590BD6" w:rsidP="00590BD6">
      <w:pPr>
        <w:pStyle w:val="aff8"/>
      </w:pPr>
      <w:r w:rsidRPr="00227E49">
        <w:t>本论文在</w:t>
      </w:r>
      <w:r w:rsidR="00EA5A02" w:rsidRPr="00227E49">
        <w:t>研究</w:t>
      </w:r>
      <w:r w:rsidRPr="00227E49">
        <w:t>前人文献的基础上，</w:t>
      </w:r>
      <w:r w:rsidR="00EA5A02" w:rsidRPr="00227E49">
        <w:t>定性</w:t>
      </w:r>
      <w:r w:rsidRPr="00227E49">
        <w:t>分析了数字莫尔测量过程中，近似处理，数字相移过程中高频噪声，滤波</w:t>
      </w:r>
      <w:r w:rsidR="00EA5A02" w:rsidRPr="00227E49">
        <w:t>改变</w:t>
      </w:r>
      <w:r w:rsidRPr="00227E49">
        <w:t>图像细节等</w:t>
      </w:r>
      <w:r w:rsidR="00EA5A02" w:rsidRPr="00227E49">
        <w:t>因素</w:t>
      </w:r>
      <w:r w:rsidRPr="00227E49">
        <w:t>对数字莫尔</w:t>
      </w:r>
      <w:r w:rsidR="00EA5A02" w:rsidRPr="00227E49">
        <w:t>三维</w:t>
      </w:r>
      <w:r w:rsidRPr="00227E49">
        <w:t>测量误差的影响。在数字莫尔三维测量理论基础上，本论文使用</w:t>
      </w:r>
      <w:r w:rsidRPr="00227E49">
        <w:t>3dS Max</w:t>
      </w:r>
      <w:r w:rsidRPr="00227E49">
        <w:t>三维建模仿真软件，和</w:t>
      </w:r>
      <w:r w:rsidRPr="00227E49">
        <w:t>MATLAB</w:t>
      </w:r>
      <w:r w:rsidRPr="00227E49">
        <w:t>科学计算包，探索并验证了数字莫尔测量过程中</w:t>
      </w:r>
      <w:r w:rsidR="00EA5A02" w:rsidRPr="00227E49">
        <w:t>关键</w:t>
      </w:r>
      <w:r w:rsidRPr="00227E49">
        <w:t>步骤的处理算法，为后期实际搭建数字莫尔</w:t>
      </w:r>
      <w:r w:rsidRPr="00227E49">
        <w:t>3D</w:t>
      </w:r>
      <w:r w:rsidRPr="00227E49">
        <w:t>测量系统做了可行性和难点分析。</w:t>
      </w:r>
    </w:p>
    <w:p w:rsidR="00590BD6" w:rsidRPr="00227E49" w:rsidRDefault="00590BD6" w:rsidP="00590BD6">
      <w:pPr>
        <w:pStyle w:val="aff8"/>
      </w:pPr>
      <w:r w:rsidRPr="00227E49">
        <w:t>在第</w:t>
      </w:r>
      <w:r w:rsidRPr="00227E49">
        <w:t>1</w:t>
      </w:r>
      <w:r w:rsidRPr="00227E49">
        <w:t>章中，本论文首先对比了三维测量技术中具有代表性的三坐标测量机和光学</w:t>
      </w:r>
      <w:r w:rsidR="00EA5A02" w:rsidRPr="00227E49">
        <w:t>三维</w:t>
      </w:r>
      <w:r w:rsidRPr="00227E49">
        <w:t>测量</w:t>
      </w:r>
      <w:r w:rsidR="00EA5A02" w:rsidRPr="00227E49">
        <w:t>，</w:t>
      </w:r>
      <w:r w:rsidRPr="00227E49">
        <w:t>然后针对数字莫尔三维</w:t>
      </w:r>
      <w:proofErr w:type="gramStart"/>
      <w:r w:rsidRPr="00227E49">
        <w:t>测量全</w:t>
      </w:r>
      <w:proofErr w:type="gramEnd"/>
      <w:r w:rsidRPr="00227E49">
        <w:t>过程中的专业名字给出了定义和解释，</w:t>
      </w:r>
      <w:r w:rsidR="00EA5A02" w:rsidRPr="00227E49">
        <w:t>最后</w:t>
      </w:r>
      <w:r w:rsidRPr="00227E49">
        <w:t>总结了数字莫尔测量技术在实际生产生活中的应用。</w:t>
      </w:r>
    </w:p>
    <w:p w:rsidR="00590BD6" w:rsidRPr="00227E49" w:rsidRDefault="00590BD6" w:rsidP="00590BD6">
      <w:pPr>
        <w:pStyle w:val="aff8"/>
      </w:pPr>
      <w:r w:rsidRPr="00227E49">
        <w:t>在第</w:t>
      </w:r>
      <w:r w:rsidRPr="00227E49">
        <w:t>2</w:t>
      </w:r>
      <w:r w:rsidRPr="00227E49">
        <w:t>章中，本论文利用几何关系和傅立叶级数两种视角讨论了莫尔条纹产生的原理，</w:t>
      </w:r>
      <w:r w:rsidR="00EA5A02" w:rsidRPr="00227E49">
        <w:t>并</w:t>
      </w:r>
      <w:r w:rsidRPr="00227E49">
        <w:t>利用三角测量法的</w:t>
      </w:r>
      <w:r w:rsidR="00EA5A02" w:rsidRPr="00227E49">
        <w:t>几何模型</w:t>
      </w:r>
      <w:r w:rsidRPr="00227E49">
        <w:t>中得出相位差和高度的对应关系。</w:t>
      </w:r>
    </w:p>
    <w:p w:rsidR="00590BD6" w:rsidRPr="00227E49" w:rsidRDefault="00590BD6" w:rsidP="00590BD6">
      <w:pPr>
        <w:pStyle w:val="aff8"/>
      </w:pPr>
      <w:r w:rsidRPr="00227E49">
        <w:t>在第</w:t>
      </w:r>
      <w:r w:rsidRPr="00227E49">
        <w:t>3</w:t>
      </w:r>
      <w:r w:rsidRPr="00227E49">
        <w:t>章</w:t>
      </w:r>
      <w:r w:rsidR="00EA5A02" w:rsidRPr="00227E49">
        <w:t>中</w:t>
      </w:r>
      <w:r w:rsidRPr="00227E49">
        <w:t>，本论文拓展了第</w:t>
      </w:r>
      <w:r w:rsidRPr="00227E49">
        <w:t>2</w:t>
      </w:r>
      <w:r w:rsidRPr="00227E49">
        <w:t>章的相位差</w:t>
      </w:r>
      <w:r w:rsidRPr="00227E49">
        <w:t>-</w:t>
      </w:r>
      <w:r w:rsidRPr="00227E49">
        <w:t>高度关系，利用立体几何关系推导出相位分布和高度分布的非线性关系，并简要描述了利用</w:t>
      </w:r>
      <w:proofErr w:type="gramStart"/>
      <w:r w:rsidRPr="00227E49">
        <w:t>该关系</w:t>
      </w:r>
      <w:proofErr w:type="gramEnd"/>
      <w:r w:rsidRPr="00227E49">
        <w:t>的非线性校准方法；当物体高度远小于相机</w:t>
      </w:r>
      <w:r w:rsidRPr="00227E49">
        <w:t>-</w:t>
      </w:r>
      <w:r w:rsidRPr="00227E49">
        <w:t>投影仪平面到物体距离时，可将相位分布和高度分布非线性关系近似得到相位</w:t>
      </w:r>
      <w:r w:rsidRPr="00227E49">
        <w:t>-</w:t>
      </w:r>
      <w:r w:rsidRPr="00227E49">
        <w:t>高度的线性关系表达式。本论文</w:t>
      </w:r>
      <w:r w:rsidR="00EA5A02" w:rsidRPr="00227E49">
        <w:t>还</w:t>
      </w:r>
      <w:r w:rsidRPr="00227E49">
        <w:t>讨论了莫尔波长在相邻极大值之间恒定的假设对最终测量精度的影响。最后，</w:t>
      </w:r>
      <w:proofErr w:type="gramStart"/>
      <w:r w:rsidRPr="00227E49">
        <w:t>基于第</w:t>
      </w:r>
      <w:r w:rsidRPr="00227E49">
        <w:t>3</w:t>
      </w:r>
      <w:proofErr w:type="gramEnd"/>
      <w:r w:rsidRPr="00227E49">
        <w:t>章探讨的记录，一个试探性的系统校准过程被提出。</w:t>
      </w:r>
    </w:p>
    <w:p w:rsidR="00590BD6" w:rsidRPr="00227E49" w:rsidRDefault="00590BD6" w:rsidP="00590BD6">
      <w:pPr>
        <w:pStyle w:val="aff8"/>
      </w:pPr>
      <w:r w:rsidRPr="00227E49">
        <w:t>在第</w:t>
      </w:r>
      <w:r w:rsidRPr="00227E49">
        <w:t>4</w:t>
      </w:r>
      <w:r w:rsidRPr="00227E49">
        <w:t>章，本论文进行了将物体扭曲的投影条纹和同周期不同初始相位条纹叠加后所得强度分布的表达</w:t>
      </w:r>
      <w:r w:rsidR="00EA5A02" w:rsidRPr="00227E49">
        <w:t>。</w:t>
      </w:r>
      <w:r w:rsidR="00EA5A02" w:rsidRPr="00227E49">
        <w:t xml:space="preserve"> </w:t>
      </w:r>
    </w:p>
    <w:p w:rsidR="00590BD6" w:rsidRPr="00227E49" w:rsidRDefault="00590BD6" w:rsidP="00590BD6">
      <w:pPr>
        <w:pStyle w:val="aff8"/>
      </w:pPr>
      <w:r w:rsidRPr="00227E49">
        <w:t>第</w:t>
      </w:r>
      <w:r w:rsidRPr="00227E49">
        <w:t>5</w:t>
      </w:r>
      <w:r w:rsidRPr="00227E49">
        <w:t>章中讨论了</w:t>
      </w:r>
      <w:proofErr w:type="gramStart"/>
      <w:r w:rsidRPr="00227E49">
        <w:t>结合平稳</w:t>
      </w:r>
      <w:proofErr w:type="gramEnd"/>
      <w:r w:rsidRPr="00227E49">
        <w:t>小波变换和傅立叶频域</w:t>
      </w:r>
      <w:r w:rsidR="00EA5A02" w:rsidRPr="00227E49">
        <w:t>的</w:t>
      </w:r>
      <w:r w:rsidRPr="00227E49">
        <w:t>滤波方法，需要注意的是，能实现滤除高频条纹的方法很多，并各有优势，本文仅探讨了一种滤波方法，并给出了该滤波方法的局限和参数优化步骤。</w:t>
      </w:r>
    </w:p>
    <w:p w:rsidR="00135940" w:rsidRPr="00227E49" w:rsidRDefault="00590BD6" w:rsidP="00590BD6">
      <w:pPr>
        <w:pStyle w:val="aff8"/>
        <w:rPr>
          <w:sz w:val="32"/>
          <w:szCs w:val="32"/>
        </w:rPr>
      </w:pPr>
      <w:r w:rsidRPr="00227E49">
        <w:t>最后，在第</w:t>
      </w:r>
      <w:r w:rsidRPr="00227E49">
        <w:t>6</w:t>
      </w:r>
      <w:r w:rsidRPr="00227E49">
        <w:t>章中，本论文修正了第</w:t>
      </w:r>
      <w:r w:rsidRPr="00227E49">
        <w:t>4</w:t>
      </w:r>
      <w:r w:rsidRPr="00227E49">
        <w:t>章中的莫尔条纹灰度值与相位分布关系，并利用外差</w:t>
      </w:r>
      <w:r w:rsidR="00EA5A02" w:rsidRPr="00227E49">
        <w:t>法计算出折叠相位分布，然后简要</w:t>
      </w:r>
      <w:proofErr w:type="gramStart"/>
      <w:r w:rsidR="00EA5A02" w:rsidRPr="00227E49">
        <w:t>秒</w:t>
      </w:r>
      <w:proofErr w:type="gramEnd"/>
      <w:r w:rsidR="00EA5A02" w:rsidRPr="00227E49">
        <w:t>除了时间相位展开法的原理。</w:t>
      </w:r>
      <w:r w:rsidR="00135940" w:rsidRPr="00227E49">
        <w:br w:type="page"/>
      </w:r>
    </w:p>
    <w:p w:rsidR="00CA5E57" w:rsidRPr="00227E49" w:rsidRDefault="00CA5E57" w:rsidP="000F2FB7">
      <w:pPr>
        <w:spacing w:beforeLines="50" w:before="156" w:afterLines="50" w:after="156" w:line="440" w:lineRule="exact"/>
        <w:jc w:val="center"/>
        <w:outlineLvl w:val="0"/>
        <w:rPr>
          <w:rFonts w:eastAsia="黑体"/>
          <w:b/>
          <w:sz w:val="32"/>
          <w:szCs w:val="32"/>
        </w:rPr>
      </w:pPr>
      <w:bookmarkStart w:id="133" w:name="_Toc9422572"/>
      <w:r w:rsidRPr="00227E49">
        <w:rPr>
          <w:rFonts w:eastAsia="黑体"/>
          <w:b/>
          <w:sz w:val="32"/>
          <w:szCs w:val="32"/>
        </w:rPr>
        <w:lastRenderedPageBreak/>
        <w:t>参考文献</w:t>
      </w:r>
      <w:bookmarkEnd w:id="133"/>
      <w:r w:rsidRPr="00227E49">
        <w:rPr>
          <w:rFonts w:eastAsia="黑体"/>
          <w:b/>
          <w:sz w:val="32"/>
          <w:szCs w:val="32"/>
        </w:rPr>
        <w:t xml:space="preserve"> </w:t>
      </w:r>
    </w:p>
    <w:p w:rsidR="00333414" w:rsidRPr="00227E49" w:rsidRDefault="00333414" w:rsidP="00333414">
      <w:pPr>
        <w:pStyle w:val="aff8"/>
      </w:pPr>
    </w:p>
    <w:p w:rsidR="00101221" w:rsidRPr="00227E49" w:rsidRDefault="00101221" w:rsidP="00101221">
      <w:pPr>
        <w:pStyle w:val="test"/>
      </w:pPr>
      <w:r w:rsidRPr="00227E49">
        <w:t>蔡海云</w:t>
      </w:r>
      <w:r w:rsidRPr="00227E49">
        <w:t xml:space="preserve">, </w:t>
      </w:r>
      <w:r w:rsidRPr="00227E49">
        <w:t>三</w:t>
      </w:r>
      <w:proofErr w:type="gramStart"/>
      <w:r w:rsidRPr="00227E49">
        <w:t>坐标机</w:t>
      </w:r>
      <w:proofErr w:type="gramEnd"/>
      <w:r w:rsidRPr="00227E49">
        <w:t>复杂曲线曲面</w:t>
      </w:r>
      <w:proofErr w:type="gramStart"/>
      <w:r w:rsidRPr="00227E49">
        <w:t>轮廓度自适</w:t>
      </w:r>
      <w:proofErr w:type="gramEnd"/>
      <w:r w:rsidRPr="00227E49">
        <w:t>应评价方法的研究及软件开发</w:t>
      </w:r>
      <w:r w:rsidRPr="00227E49">
        <w:t xml:space="preserve">. 2000, </w:t>
      </w:r>
      <w:r w:rsidRPr="00227E49">
        <w:t>西安理工大学</w:t>
      </w:r>
      <w:r w:rsidRPr="00227E49">
        <w:t>.</w:t>
      </w:r>
    </w:p>
    <w:p w:rsidR="00101221" w:rsidRPr="00227E49" w:rsidRDefault="00101221" w:rsidP="00101221">
      <w:pPr>
        <w:pStyle w:val="test"/>
      </w:pPr>
      <w:r w:rsidRPr="00227E49">
        <w:t>冯建</w:t>
      </w:r>
      <w:r w:rsidRPr="00227E49">
        <w:t xml:space="preserve">, </w:t>
      </w:r>
      <w:r w:rsidRPr="00227E49">
        <w:t>纳米三</w:t>
      </w:r>
      <w:proofErr w:type="gramStart"/>
      <w:r w:rsidRPr="00227E49">
        <w:t>坐标机</w:t>
      </w:r>
      <w:proofErr w:type="gramEnd"/>
      <w:r w:rsidRPr="00227E49">
        <w:t>之高精度微型环境</w:t>
      </w:r>
      <w:proofErr w:type="gramStart"/>
      <w:r w:rsidRPr="00227E49">
        <w:t>箱研</w:t>
      </w:r>
      <w:proofErr w:type="gramEnd"/>
      <w:r w:rsidRPr="00227E49">
        <w:t>制</w:t>
      </w:r>
      <w:r w:rsidRPr="00227E49">
        <w:t xml:space="preserve">. 2016, </w:t>
      </w:r>
      <w:r w:rsidRPr="00227E49">
        <w:t>合肥工业大学</w:t>
      </w:r>
      <w:r w:rsidRPr="00227E49">
        <w:t>.</w:t>
      </w:r>
    </w:p>
    <w:p w:rsidR="00101221" w:rsidRPr="00227E49" w:rsidRDefault="00101221" w:rsidP="00101221">
      <w:pPr>
        <w:pStyle w:val="test"/>
      </w:pPr>
      <w:r w:rsidRPr="00227E49">
        <w:t>刘佳</w:t>
      </w:r>
      <w:r w:rsidRPr="00227E49">
        <w:t xml:space="preserve">, </w:t>
      </w:r>
      <w:r w:rsidRPr="00227E49">
        <w:t>三坐标测量机在数控机床配件检测中的应用初探</w:t>
      </w:r>
      <w:r w:rsidRPr="00227E49">
        <w:t xml:space="preserve">. </w:t>
      </w:r>
      <w:r w:rsidRPr="00227E49">
        <w:t>内燃机与配件</w:t>
      </w:r>
      <w:r w:rsidRPr="00227E49">
        <w:t>, 2019(04): p. 75-76.</w:t>
      </w:r>
    </w:p>
    <w:p w:rsidR="00101221" w:rsidRPr="00227E49" w:rsidRDefault="00101221" w:rsidP="00101221">
      <w:pPr>
        <w:pStyle w:val="test"/>
      </w:pPr>
      <w:r w:rsidRPr="00227E49">
        <w:t>黄文周</w:t>
      </w:r>
      <w:r w:rsidRPr="00227E49">
        <w:t xml:space="preserve"> and </w:t>
      </w:r>
      <w:r w:rsidRPr="00227E49">
        <w:t>孙福英</w:t>
      </w:r>
      <w:r w:rsidRPr="00227E49">
        <w:t xml:space="preserve">, </w:t>
      </w:r>
      <w:r w:rsidRPr="00227E49">
        <w:t>三坐标测量机在轴承端盖质量检测中的应用</w:t>
      </w:r>
      <w:r w:rsidRPr="00227E49">
        <w:t xml:space="preserve">. </w:t>
      </w:r>
      <w:r w:rsidRPr="00227E49">
        <w:t>时代农机</w:t>
      </w:r>
      <w:r w:rsidRPr="00227E49">
        <w:t>, 2019. 46(02): p. 54+59.</w:t>
      </w:r>
    </w:p>
    <w:p w:rsidR="00101221" w:rsidRPr="00227E49" w:rsidRDefault="00101221" w:rsidP="00101221">
      <w:pPr>
        <w:pStyle w:val="test"/>
      </w:pPr>
      <w:r w:rsidRPr="00227E49">
        <w:t>李</w:t>
      </w:r>
      <w:proofErr w:type="gramStart"/>
      <w:r w:rsidRPr="00227E49">
        <w:t>托拓</w:t>
      </w:r>
      <w:r w:rsidRPr="00227E49">
        <w:t xml:space="preserve">, </w:t>
      </w:r>
      <w:r w:rsidRPr="00227E49">
        <w:t>胡锋</w:t>
      </w:r>
      <w:proofErr w:type="gramEnd"/>
      <w:r w:rsidRPr="00227E49">
        <w:t xml:space="preserve">, and </w:t>
      </w:r>
      <w:proofErr w:type="gramStart"/>
      <w:r w:rsidRPr="00227E49">
        <w:t>耿</w:t>
      </w:r>
      <w:proofErr w:type="gramEnd"/>
      <w:r w:rsidRPr="00227E49">
        <w:t>征</w:t>
      </w:r>
      <w:r w:rsidRPr="00227E49">
        <w:t xml:space="preserve">, </w:t>
      </w:r>
      <w:r w:rsidRPr="00227E49">
        <w:t>基于结构光的三维成像技术</w:t>
      </w:r>
      <w:r w:rsidRPr="00227E49">
        <w:t xml:space="preserve">. </w:t>
      </w:r>
      <w:r w:rsidRPr="00227E49">
        <w:t>网络新媒体技术</w:t>
      </w:r>
      <w:r w:rsidRPr="00227E49">
        <w:t>, 2012. 1(01): p. 22-33.</w:t>
      </w:r>
    </w:p>
    <w:p w:rsidR="00101221" w:rsidRPr="00227E49" w:rsidRDefault="00101221" w:rsidP="00101221">
      <w:pPr>
        <w:pStyle w:val="test"/>
      </w:pPr>
      <w:r w:rsidRPr="00227E49">
        <w:t>Bell, T. and S. Zhang, Toward superfast three-dimensional optical metrology with digital micromirror device platforms. Optical Engineering, 2014. 53(11): p. 112206.</w:t>
      </w:r>
    </w:p>
    <w:p w:rsidR="00101221" w:rsidRPr="00227E49" w:rsidRDefault="00101221" w:rsidP="00101221">
      <w:pPr>
        <w:pStyle w:val="test"/>
      </w:pPr>
      <w:r w:rsidRPr="00227E49">
        <w:t>曹向群</w:t>
      </w:r>
      <w:r w:rsidRPr="00227E49">
        <w:t xml:space="preserve"> and </w:t>
      </w:r>
      <w:r w:rsidRPr="00227E49">
        <w:t>黄维实</w:t>
      </w:r>
      <w:r w:rsidRPr="00227E49">
        <w:t xml:space="preserve">, </w:t>
      </w:r>
      <w:r w:rsidRPr="00227E49">
        <w:t>莫尔技术的现状和展望</w:t>
      </w:r>
      <w:r w:rsidRPr="00227E49">
        <w:t xml:space="preserve">. </w:t>
      </w:r>
      <w:r w:rsidRPr="00227E49">
        <w:t>光电工程</w:t>
      </w:r>
      <w:r w:rsidRPr="00227E49">
        <w:t>, 1990(03): p. 48-56.</w:t>
      </w:r>
    </w:p>
    <w:p w:rsidR="00101221" w:rsidRPr="00227E49" w:rsidRDefault="00101221" w:rsidP="00101221">
      <w:pPr>
        <w:pStyle w:val="test"/>
      </w:pPr>
      <w:r w:rsidRPr="00227E49">
        <w:t>Mohammadi, F., 3D optical metrology by digital moiré: Pixel-wise calibration refinement, grid removal, and temporal phase unwrapping. 2017.</w:t>
      </w:r>
    </w:p>
    <w:p w:rsidR="00101221" w:rsidRPr="00227E49" w:rsidRDefault="00101221" w:rsidP="00101221">
      <w:pPr>
        <w:pStyle w:val="test"/>
      </w:pPr>
      <w:r w:rsidRPr="00227E49">
        <w:t>Lawman, S., et al. Applications of optical coherence tomography in the non-contact assessment of automotive paints. in Optical Measurement Systems for Industrial Inspection X. 2017. International Society for Optics and Photonics.</w:t>
      </w:r>
    </w:p>
    <w:p w:rsidR="00101221" w:rsidRPr="00227E49" w:rsidRDefault="00101221" w:rsidP="00101221">
      <w:pPr>
        <w:pStyle w:val="test"/>
      </w:pPr>
      <w:r w:rsidRPr="00227E49">
        <w:t>丁一飞</w:t>
      </w:r>
      <w:r w:rsidRPr="00227E49">
        <w:t xml:space="preserve">, </w:t>
      </w:r>
      <w:r w:rsidRPr="00227E49">
        <w:t>数字光栅投影测量关键技术研究</w:t>
      </w:r>
      <w:r w:rsidRPr="00227E49">
        <w:t xml:space="preserve">. 2016, </w:t>
      </w:r>
      <w:r w:rsidRPr="00227E49">
        <w:t>合肥工业大学</w:t>
      </w:r>
      <w:r w:rsidRPr="00227E49">
        <w:t>.</w:t>
      </w:r>
    </w:p>
    <w:p w:rsidR="00101221" w:rsidRPr="00227E49" w:rsidRDefault="00101221" w:rsidP="00101221">
      <w:pPr>
        <w:pStyle w:val="test"/>
      </w:pPr>
      <w:r w:rsidRPr="00227E49">
        <w:t xml:space="preserve">Warden, R. and S. Al </w:t>
      </w:r>
      <w:proofErr w:type="spellStart"/>
      <w:r w:rsidRPr="00227E49">
        <w:t>Ratrout</w:t>
      </w:r>
      <w:proofErr w:type="spellEnd"/>
      <w:r w:rsidRPr="00227E49">
        <w:t>, Moiré Contours for Documenting Petroglyphs at Montezuma Castle. 2005.</w:t>
      </w:r>
    </w:p>
    <w:p w:rsidR="00101221" w:rsidRPr="00227E49" w:rsidRDefault="00101221" w:rsidP="00101221">
      <w:pPr>
        <w:pStyle w:val="test"/>
      </w:pPr>
      <w:proofErr w:type="spellStart"/>
      <w:r w:rsidRPr="00227E49">
        <w:t>Gorthi</w:t>
      </w:r>
      <w:proofErr w:type="spellEnd"/>
      <w:r w:rsidRPr="00227E49">
        <w:t>, S.S. and P. Rastogi, Fringe projection techniques: whither we are? Optics and lasers in engineering, 2010. 48(ARTICLE): p. 133-140.</w:t>
      </w:r>
    </w:p>
    <w:p w:rsidR="00101221" w:rsidRPr="00227E49" w:rsidRDefault="00101221" w:rsidP="00101221">
      <w:pPr>
        <w:pStyle w:val="test"/>
      </w:pPr>
      <w:r w:rsidRPr="00227E49">
        <w:t>朱丽君</w:t>
      </w:r>
      <w:r w:rsidRPr="00227E49">
        <w:t xml:space="preserve">, </w:t>
      </w:r>
      <w:r w:rsidRPr="00227E49">
        <w:t>数字莫尔条纹三维面形测量技术研究</w:t>
      </w:r>
      <w:r w:rsidRPr="00227E49">
        <w:t xml:space="preserve">. 2016, </w:t>
      </w:r>
      <w:r w:rsidRPr="00227E49">
        <w:t>山东大学</w:t>
      </w:r>
      <w:r w:rsidRPr="00227E49">
        <w:t>.</w:t>
      </w:r>
    </w:p>
    <w:p w:rsidR="00101221" w:rsidRPr="00227E49" w:rsidRDefault="00101221" w:rsidP="00101221">
      <w:pPr>
        <w:pStyle w:val="test"/>
      </w:pPr>
      <w:proofErr w:type="spellStart"/>
      <w:r w:rsidRPr="00227E49">
        <w:t>Nishijima</w:t>
      </w:r>
      <w:proofErr w:type="spellEnd"/>
      <w:r w:rsidRPr="00227E49">
        <w:t>, Y. and G. Oster, Moiré patterns: their application to refractive index and refractive index gradient measurements. JOSA, 1964. 54(1): p. 1-5.</w:t>
      </w:r>
    </w:p>
    <w:p w:rsidR="00101221" w:rsidRPr="00227E49" w:rsidRDefault="00101221" w:rsidP="00101221">
      <w:pPr>
        <w:pStyle w:val="test"/>
      </w:pPr>
      <w:r w:rsidRPr="00227E49">
        <w:t>Amidror, I. and R.D. Hersch, Mathematical moiré models and their limitations. Journal of Modern Optics, 2010. 57(1): p. 23-36.</w:t>
      </w:r>
    </w:p>
    <w:p w:rsidR="00101221" w:rsidRPr="00227E49" w:rsidRDefault="00101221" w:rsidP="00101221">
      <w:pPr>
        <w:pStyle w:val="test"/>
      </w:pPr>
      <w:proofErr w:type="spellStart"/>
      <w:r w:rsidRPr="00227E49">
        <w:t>Creath</w:t>
      </w:r>
      <w:proofErr w:type="spellEnd"/>
      <w:r w:rsidRPr="00227E49">
        <w:t xml:space="preserve">, K. and J. </w:t>
      </w:r>
      <w:proofErr w:type="spellStart"/>
      <w:r w:rsidRPr="00227E49">
        <w:t>Wyant</w:t>
      </w:r>
      <w:proofErr w:type="spellEnd"/>
      <w:r w:rsidRPr="00227E49">
        <w:t>, Moiré and fringe projection techniques. Optical shop testing, 1992. 2: p. 653-685.</w:t>
      </w:r>
    </w:p>
    <w:p w:rsidR="00101221" w:rsidRPr="00227E49" w:rsidRDefault="00101221" w:rsidP="00101221">
      <w:pPr>
        <w:pStyle w:val="test"/>
      </w:pPr>
      <w:r w:rsidRPr="00227E49">
        <w:t xml:space="preserve">Jia, P., J. </w:t>
      </w:r>
      <w:proofErr w:type="spellStart"/>
      <w:r w:rsidRPr="00227E49">
        <w:t>Kofman</w:t>
      </w:r>
      <w:proofErr w:type="spellEnd"/>
      <w:r w:rsidRPr="00227E49">
        <w:t>, and C.E. English, Comparison of linear and nonlinear calibration methods for phase-measuring profilometry. Optical Engineering, 2007. 46(4): p. 043601.</w:t>
      </w:r>
    </w:p>
    <w:p w:rsidR="00101221" w:rsidRPr="00227E49" w:rsidRDefault="00101221" w:rsidP="00101221">
      <w:pPr>
        <w:pStyle w:val="test"/>
      </w:pPr>
      <w:r w:rsidRPr="00227E49">
        <w:lastRenderedPageBreak/>
        <w:t>Takasaki, H., Moiré topography. Applied optics, 1970. 9(6): p. 1467-1472.</w:t>
      </w:r>
    </w:p>
    <w:p w:rsidR="00101221" w:rsidRPr="00227E49" w:rsidRDefault="00101221" w:rsidP="00101221">
      <w:pPr>
        <w:pStyle w:val="test"/>
      </w:pPr>
      <w:proofErr w:type="spellStart"/>
      <w:r w:rsidRPr="00227E49">
        <w:t>Dirckx</w:t>
      </w:r>
      <w:proofErr w:type="spellEnd"/>
      <w:r w:rsidRPr="00227E49">
        <w:t xml:space="preserve">, J.J. and W.F. </w:t>
      </w:r>
      <w:proofErr w:type="spellStart"/>
      <w:r w:rsidRPr="00227E49">
        <w:t>Decraemer</w:t>
      </w:r>
      <w:proofErr w:type="spellEnd"/>
      <w:r w:rsidRPr="00227E49">
        <w:t>, Automatic calibration method for phase shift shadow moiré interferometry. Applied optics, 1990. 29(10): p. 1474-1476.</w:t>
      </w:r>
    </w:p>
    <w:p w:rsidR="00101221" w:rsidRPr="00227E49" w:rsidRDefault="00101221" w:rsidP="00101221">
      <w:pPr>
        <w:pStyle w:val="test"/>
      </w:pPr>
      <w:proofErr w:type="spellStart"/>
      <w:r w:rsidRPr="00227E49">
        <w:t>Halioua</w:t>
      </w:r>
      <w:proofErr w:type="spellEnd"/>
      <w:r w:rsidRPr="00227E49">
        <w:t>, M. and H.-C. Liu, Optical three-dimensional sensing by phase measuring profilometry. Optics and lasers in engineering, 1989. 11(3): p. 185-215.</w:t>
      </w:r>
    </w:p>
    <w:p w:rsidR="00101221" w:rsidRPr="00227E49" w:rsidRDefault="00101221" w:rsidP="00101221">
      <w:pPr>
        <w:pStyle w:val="test"/>
      </w:pPr>
      <w:proofErr w:type="spellStart"/>
      <w:r w:rsidRPr="00227E49">
        <w:t>urrel</w:t>
      </w:r>
      <w:proofErr w:type="spellEnd"/>
      <w:r w:rsidRPr="00227E49">
        <w:t xml:space="preserve">, Y., Design of algorithms for phase measurements </w:t>
      </w:r>
      <w:proofErr w:type="gramStart"/>
      <w:r w:rsidRPr="00227E49">
        <w:t>by the use of</w:t>
      </w:r>
      <w:proofErr w:type="gramEnd"/>
      <w:r w:rsidRPr="00227E49">
        <w:t xml:space="preserve"> phase stepping. Applied optics, 1996. 35(1): p. 51-60.</w:t>
      </w:r>
    </w:p>
    <w:p w:rsidR="00101221" w:rsidRPr="00227E49" w:rsidRDefault="00101221" w:rsidP="00101221">
      <w:pPr>
        <w:pStyle w:val="test"/>
      </w:pPr>
      <w:r w:rsidRPr="00227E49">
        <w:t xml:space="preserve">Zhou, C., et al., Dynamic 3D shape measurement based on the phase-shifting </w:t>
      </w:r>
      <w:proofErr w:type="spellStart"/>
      <w:r w:rsidRPr="00227E49">
        <w:t>moir</w:t>
      </w:r>
      <w:proofErr w:type="spellEnd"/>
      <w:r w:rsidRPr="00227E49">
        <w:t xml:space="preserve">\'e algorithm. </w:t>
      </w:r>
      <w:proofErr w:type="spellStart"/>
      <w:r w:rsidRPr="00227E49">
        <w:t>arXiv</w:t>
      </w:r>
      <w:proofErr w:type="spellEnd"/>
      <w:r w:rsidRPr="00227E49">
        <w:t xml:space="preserve"> preprint arXiv:1807.01399, 2018.</w:t>
      </w:r>
    </w:p>
    <w:p w:rsidR="00101221" w:rsidRPr="00227E49" w:rsidRDefault="00101221" w:rsidP="00101221">
      <w:pPr>
        <w:pStyle w:val="test"/>
      </w:pPr>
      <w:r w:rsidRPr="00227E49">
        <w:t xml:space="preserve">Mohammadi, F. and J. </w:t>
      </w:r>
      <w:proofErr w:type="spellStart"/>
      <w:r w:rsidRPr="00227E49">
        <w:t>Kofman</w:t>
      </w:r>
      <w:proofErr w:type="spellEnd"/>
      <w:r w:rsidRPr="00227E49">
        <w:t>, Improved grid-noise removal in single-frame digital moiré 3D shape measurement. Optics and Lasers in Engineering, 2016. 86: p. 143-155.</w:t>
      </w:r>
    </w:p>
    <w:p w:rsidR="00101221" w:rsidRPr="00227E49" w:rsidRDefault="00101221" w:rsidP="00101221">
      <w:pPr>
        <w:pStyle w:val="test"/>
      </w:pPr>
      <w:proofErr w:type="spellStart"/>
      <w:r w:rsidRPr="00227E49">
        <w:t>Münch</w:t>
      </w:r>
      <w:proofErr w:type="spellEnd"/>
      <w:r w:rsidRPr="00227E49">
        <w:t>, B., et al., Stripe and ring artifact removal with combined wavelet—Fourier filtering. Optics express, 2009. 17(10): p. 8567-8591.</w:t>
      </w:r>
    </w:p>
    <w:p w:rsidR="00101221" w:rsidRPr="00227E49" w:rsidRDefault="00101221" w:rsidP="00101221">
      <w:pPr>
        <w:pStyle w:val="test"/>
      </w:pPr>
      <w:proofErr w:type="spellStart"/>
      <w:r w:rsidRPr="00227E49">
        <w:t>Nason</w:t>
      </w:r>
      <w:proofErr w:type="spellEnd"/>
      <w:r w:rsidRPr="00227E49">
        <w:t xml:space="preserve">, G.P. and B.W. Silverman, </w:t>
      </w:r>
      <w:proofErr w:type="gramStart"/>
      <w:r w:rsidRPr="00227E49">
        <w:t>The</w:t>
      </w:r>
      <w:proofErr w:type="gramEnd"/>
      <w:r w:rsidRPr="00227E49">
        <w:t xml:space="preserve"> stationary wavelet transform and some statistical applications, in Wavelets and statistics. 1995, Springer. p. 281-299.</w:t>
      </w:r>
    </w:p>
    <w:p w:rsidR="00101221" w:rsidRPr="00227E49" w:rsidRDefault="00101221" w:rsidP="00101221">
      <w:pPr>
        <w:pStyle w:val="test"/>
      </w:pPr>
      <w:proofErr w:type="spellStart"/>
      <w:r w:rsidRPr="00227E49">
        <w:t>Gyaourova</w:t>
      </w:r>
      <w:proofErr w:type="spellEnd"/>
      <w:r w:rsidRPr="00227E49">
        <w:t>, A., C. Kamath, and I.K. Fodor, Undecimated wavelet transforms for image de-noising. 2002, Lawrence Livermore National Lab., CA (US).</w:t>
      </w:r>
    </w:p>
    <w:p w:rsidR="00101221" w:rsidRPr="00227E49" w:rsidRDefault="00101221" w:rsidP="00101221">
      <w:pPr>
        <w:pStyle w:val="test"/>
      </w:pPr>
      <w:proofErr w:type="spellStart"/>
      <w:r w:rsidRPr="00227E49">
        <w:t>Coifman</w:t>
      </w:r>
      <w:proofErr w:type="spellEnd"/>
      <w:r w:rsidRPr="00227E49">
        <w:t xml:space="preserve">, R.R. and D.L. </w:t>
      </w:r>
      <w:proofErr w:type="spellStart"/>
      <w:r w:rsidRPr="00227E49">
        <w:t>Donoho</w:t>
      </w:r>
      <w:proofErr w:type="spellEnd"/>
      <w:r w:rsidRPr="00227E49">
        <w:t>, Translation-invariant de-noising, in Wavelets and statistics. 1995, Springer. p. 125-150.</w:t>
      </w:r>
    </w:p>
    <w:p w:rsidR="00101221" w:rsidRPr="00227E49" w:rsidRDefault="00101221" w:rsidP="00101221">
      <w:pPr>
        <w:pStyle w:val="test"/>
      </w:pPr>
      <w:r w:rsidRPr="00227E49">
        <w:t xml:space="preserve">Mohammadi, F. and J. </w:t>
      </w:r>
      <w:proofErr w:type="spellStart"/>
      <w:r w:rsidRPr="00227E49">
        <w:t>Kofman</w:t>
      </w:r>
      <w:proofErr w:type="spellEnd"/>
      <w:r w:rsidRPr="00227E49">
        <w:t>, Multi-Wavelength Digital-Phase-Shifting Moiré Based on Moiré Wavelength. Applied Sciences, 2019. 9(9): p. 1917.</w:t>
      </w:r>
    </w:p>
    <w:p w:rsidR="00101221" w:rsidRPr="00227E49" w:rsidRDefault="00CA5E57" w:rsidP="00101221">
      <w:pPr>
        <w:widowControl/>
        <w:spacing w:before="120" w:after="120"/>
        <w:rPr>
          <w:spacing w:val="6"/>
        </w:rPr>
      </w:pPr>
      <w:r w:rsidRPr="00227E49">
        <w:br w:type="page"/>
      </w:r>
      <w:bookmarkStart w:id="134" w:name="_Toc294175617"/>
    </w:p>
    <w:p w:rsidR="008C68F6" w:rsidRPr="00227E49" w:rsidRDefault="008C68F6" w:rsidP="008C68F6">
      <w:pPr>
        <w:spacing w:beforeLines="50" w:before="156" w:afterLines="150" w:after="468" w:line="240" w:lineRule="auto"/>
        <w:jc w:val="center"/>
        <w:rPr>
          <w:b/>
          <w:sz w:val="36"/>
          <w:szCs w:val="36"/>
        </w:rPr>
      </w:pPr>
      <w:r w:rsidRPr="00227E49">
        <w:rPr>
          <w:b/>
          <w:sz w:val="36"/>
          <w:szCs w:val="36"/>
        </w:rPr>
        <w:lastRenderedPageBreak/>
        <w:t>致谢</w:t>
      </w:r>
    </w:p>
    <w:p w:rsidR="008420E0" w:rsidRPr="00227E49" w:rsidRDefault="008420E0" w:rsidP="009D6CC9">
      <w:pPr>
        <w:pStyle w:val="aff8"/>
        <w:jc w:val="left"/>
      </w:pPr>
      <w:r w:rsidRPr="00227E49">
        <w:rPr>
          <w:szCs w:val="24"/>
        </w:rPr>
        <w:t>本论文是在指导老师</w:t>
      </w:r>
      <w:r w:rsidRPr="00227E49">
        <w:t>袁自均副教授的悉心指导和严格要求下完成的。袁老师不仅启发性地引导我</w:t>
      </w:r>
      <w:proofErr w:type="gramStart"/>
      <w:r w:rsidRPr="00227E49">
        <w:t>我</w:t>
      </w:r>
      <w:proofErr w:type="gramEnd"/>
      <w:r w:rsidRPr="00227E49">
        <w:t>推导本研究的数学原理，还鼓励我实践和理论结合，多关注实验室实物测量平台对后端处理算法的要求。同时，袁老师实验室的研究生严绍华学长也提供了许多有价值的讨论。</w:t>
      </w:r>
    </w:p>
    <w:p w:rsidR="008420E0" w:rsidRPr="00227E49" w:rsidRDefault="008420E0" w:rsidP="009D6CC9">
      <w:pPr>
        <w:pStyle w:val="aff8"/>
        <w:jc w:val="left"/>
      </w:pPr>
      <w:r w:rsidRPr="00227E49">
        <w:t>特别鸣谢，光学工程系</w:t>
      </w:r>
      <w:proofErr w:type="gramStart"/>
      <w:r w:rsidRPr="00227E49">
        <w:t>系</w:t>
      </w:r>
      <w:proofErr w:type="gramEnd"/>
      <w:r w:rsidRPr="00227E49">
        <w:t>主任高位清老师。高老师在论文写作，答辩</w:t>
      </w:r>
      <w:r w:rsidRPr="00227E49">
        <w:t>ppt</w:t>
      </w:r>
      <w:r w:rsidRPr="00227E49">
        <w:t>制作方面，给出了宝贵且实用的建议。</w:t>
      </w:r>
    </w:p>
    <w:p w:rsidR="008420E0" w:rsidRPr="00227E49" w:rsidRDefault="008420E0" w:rsidP="009D6CC9">
      <w:pPr>
        <w:pStyle w:val="aff8"/>
        <w:jc w:val="left"/>
      </w:pPr>
      <w:r w:rsidRPr="00227E49">
        <w:t>此外，向本论文所采用的开放图片的作者表示由衷的谢意。没有你们的慷慨，本论文不可能如此方便的解释所探讨的话题。</w:t>
      </w:r>
    </w:p>
    <w:p w:rsidR="008C68F6" w:rsidRPr="00227E49" w:rsidRDefault="008C68F6" w:rsidP="00D2417A">
      <w:pPr>
        <w:spacing w:line="440" w:lineRule="exact"/>
        <w:rPr>
          <w:sz w:val="24"/>
          <w:szCs w:val="24"/>
        </w:rPr>
      </w:pPr>
    </w:p>
    <w:p w:rsidR="008C68F6" w:rsidRPr="00227E49" w:rsidRDefault="008C68F6" w:rsidP="00D2417A">
      <w:pPr>
        <w:spacing w:line="440" w:lineRule="exact"/>
        <w:ind w:right="960"/>
        <w:jc w:val="right"/>
        <w:rPr>
          <w:sz w:val="24"/>
          <w:szCs w:val="24"/>
        </w:rPr>
      </w:pPr>
      <w:r w:rsidRPr="00227E49">
        <w:rPr>
          <w:sz w:val="24"/>
          <w:szCs w:val="24"/>
        </w:rPr>
        <w:t>作者：</w:t>
      </w:r>
      <w:r w:rsidR="008420E0" w:rsidRPr="00227E49">
        <w:rPr>
          <w:sz w:val="24"/>
          <w:szCs w:val="20"/>
        </w:rPr>
        <w:t>张凡</w:t>
      </w:r>
      <w:r w:rsidRPr="00227E49">
        <w:rPr>
          <w:sz w:val="24"/>
          <w:szCs w:val="24"/>
        </w:rPr>
        <w:t xml:space="preserve"> </w:t>
      </w:r>
    </w:p>
    <w:p w:rsidR="008C68F6" w:rsidRPr="00227E49" w:rsidRDefault="008420E0" w:rsidP="00D2417A">
      <w:pPr>
        <w:spacing w:line="440" w:lineRule="exact"/>
        <w:ind w:leftChars="57" w:left="120"/>
        <w:jc w:val="right"/>
        <w:rPr>
          <w:sz w:val="24"/>
          <w:szCs w:val="24"/>
        </w:rPr>
      </w:pPr>
      <w:r w:rsidRPr="00227E49">
        <w:rPr>
          <w:sz w:val="24"/>
          <w:szCs w:val="20"/>
        </w:rPr>
        <w:t>2019</w:t>
      </w:r>
      <w:r w:rsidR="008C68F6" w:rsidRPr="00227E49">
        <w:rPr>
          <w:sz w:val="24"/>
          <w:szCs w:val="24"/>
        </w:rPr>
        <w:t>年</w:t>
      </w:r>
      <w:r w:rsidR="008C68F6" w:rsidRPr="00227E49">
        <w:rPr>
          <w:sz w:val="24"/>
          <w:szCs w:val="24"/>
        </w:rPr>
        <w:t xml:space="preserve"> </w:t>
      </w:r>
      <w:r w:rsidRPr="00227E49">
        <w:rPr>
          <w:sz w:val="24"/>
          <w:szCs w:val="24"/>
        </w:rPr>
        <w:t>05</w:t>
      </w:r>
      <w:r w:rsidR="008C68F6" w:rsidRPr="00227E49">
        <w:rPr>
          <w:sz w:val="24"/>
          <w:szCs w:val="24"/>
        </w:rPr>
        <w:t xml:space="preserve"> </w:t>
      </w:r>
      <w:r w:rsidR="008C68F6" w:rsidRPr="00227E49">
        <w:rPr>
          <w:sz w:val="24"/>
          <w:szCs w:val="24"/>
        </w:rPr>
        <w:t>月</w:t>
      </w:r>
      <w:r w:rsidR="008C68F6" w:rsidRPr="00227E49">
        <w:rPr>
          <w:sz w:val="24"/>
          <w:szCs w:val="24"/>
        </w:rPr>
        <w:t xml:space="preserve"> </w:t>
      </w:r>
      <w:r w:rsidRPr="00227E49">
        <w:rPr>
          <w:sz w:val="24"/>
          <w:szCs w:val="20"/>
        </w:rPr>
        <w:t>30</w:t>
      </w:r>
      <w:r w:rsidR="008C68F6" w:rsidRPr="00227E49">
        <w:rPr>
          <w:sz w:val="24"/>
          <w:szCs w:val="24"/>
        </w:rPr>
        <w:t>日</w:t>
      </w:r>
    </w:p>
    <w:p w:rsidR="008C68F6" w:rsidRPr="00227E49" w:rsidRDefault="008C68F6" w:rsidP="008C68F6">
      <w:pPr>
        <w:rPr>
          <w:b/>
          <w:sz w:val="36"/>
          <w:szCs w:val="24"/>
        </w:rPr>
      </w:pPr>
    </w:p>
    <w:p w:rsidR="00FC642A" w:rsidRPr="00227E49" w:rsidRDefault="008C68F6" w:rsidP="00E5582C">
      <w:pPr>
        <w:spacing w:beforeLines="50" w:before="156" w:afterLines="150" w:after="468" w:line="240" w:lineRule="auto"/>
        <w:jc w:val="center"/>
        <w:outlineLvl w:val="0"/>
        <w:rPr>
          <w:b/>
          <w:sz w:val="36"/>
          <w:szCs w:val="36"/>
        </w:rPr>
      </w:pPr>
      <w:r w:rsidRPr="00227E49">
        <w:br w:type="page"/>
      </w:r>
      <w:bookmarkStart w:id="135" w:name="_Toc9422573"/>
      <w:r w:rsidR="00060635" w:rsidRPr="00227E49">
        <w:rPr>
          <w:b/>
          <w:sz w:val="36"/>
          <w:szCs w:val="36"/>
        </w:rPr>
        <w:lastRenderedPageBreak/>
        <w:t>附录</w:t>
      </w:r>
      <w:bookmarkEnd w:id="134"/>
      <w:bookmarkEnd w:id="135"/>
    </w:p>
    <w:p w:rsidR="009D6CC9" w:rsidRPr="00227E49" w:rsidRDefault="009D6CC9" w:rsidP="00E5582C">
      <w:pPr>
        <w:pStyle w:val="aff7"/>
        <w:numPr>
          <w:ilvl w:val="1"/>
          <w:numId w:val="8"/>
        </w:numPr>
        <w:spacing w:beforeLines="50" w:before="156" w:afterLines="150" w:after="468" w:line="240" w:lineRule="auto"/>
        <w:ind w:firstLineChars="0"/>
        <w:jc w:val="center"/>
        <w:outlineLvl w:val="0"/>
        <w:rPr>
          <w:b/>
          <w:sz w:val="36"/>
          <w:szCs w:val="36"/>
        </w:rPr>
      </w:pPr>
      <w:r w:rsidRPr="00227E49">
        <w:rPr>
          <w:rFonts w:hint="eastAsia"/>
          <w:b/>
          <w:sz w:val="36"/>
          <w:szCs w:val="36"/>
        </w:rPr>
        <w:t>数字摩尔三维测量程序</w:t>
      </w:r>
    </w:p>
    <w:p w:rsidR="009D6CC9" w:rsidRPr="00227E49" w:rsidRDefault="009D6CC9" w:rsidP="009D6CC9">
      <w:pPr>
        <w:pStyle w:val="10"/>
        <w:spacing w:before="312" w:after="312"/>
      </w:pPr>
      <w:r w:rsidRPr="00227E49">
        <w:t>After capturing a single frame of image, shift the pattern by a phase of pi, delta, and delta + pi</w:t>
      </w:r>
      <w:bookmarkStart w:id="136" w:name="_Toc9425755"/>
      <w:r w:rsidRPr="00227E49">
        <w:t xml:space="preserve">; Then superimpose the two phase-shifted </w:t>
      </w:r>
      <w:r w:rsidR="0013156C" w:rsidRPr="00227E49">
        <w:t>patterns</w:t>
      </w:r>
      <w:r w:rsidRPr="00227E49">
        <w:t xml:space="preserve"> with the captured image</w:t>
      </w:r>
      <w:bookmarkEnd w:id="136"/>
    </w:p>
    <w:p w:rsidR="009D6CC9" w:rsidRPr="00227E49" w:rsidRDefault="009D6CC9" w:rsidP="009D6CC9">
      <w:pPr>
        <w:pStyle w:val="MATLABCode"/>
        <w:spacing w:before="312" w:after="312"/>
        <w:rPr>
          <w:rFonts w:ascii="宋体" w:hAnsi="宋体"/>
        </w:rPr>
      </w:pPr>
      <w:r w:rsidRPr="00227E49">
        <w:rPr>
          <w:rFonts w:hint="eastAsia"/>
        </w:rPr>
        <w:t>% Generate virtually two phase-shifted images and display them</w:t>
      </w:r>
      <w:r w:rsidRPr="00227E49">
        <w:rPr>
          <w:rFonts w:hint="eastAsia"/>
        </w:rPr>
        <w:br/>
        <w:t>% Input:</w:t>
      </w:r>
      <w:r w:rsidRPr="00227E49">
        <w:rPr>
          <w:rFonts w:hint="eastAsia"/>
        </w:rPr>
        <w:br/>
        <w:t>%   figPath - the directory path of the captured image</w:t>
      </w:r>
      <w:r w:rsidRPr="00227E49">
        <w:rPr>
          <w:rFonts w:hint="eastAsia"/>
        </w:rPr>
        <w:br/>
        <w:t>%   patternPath - the directory path of used pattern</w:t>
      </w:r>
      <w:r w:rsidRPr="00227E49">
        <w:rPr>
          <w:rFonts w:hint="eastAsia"/>
        </w:rPr>
        <w:br/>
        <w:t>%   deltaPixel - the smallest pixel moved</w:t>
      </w:r>
      <w:r w:rsidRPr="00227E49">
        <w:rPr>
          <w:rFonts w:hint="eastAsia"/>
        </w:rPr>
        <w:br/>
        <w:t>%   isDisplay - logic true</w:t>
      </w:r>
      <w:r w:rsidRPr="00227E49">
        <w:rPr>
          <w:rFonts w:hint="eastAsia"/>
        </w:rPr>
        <w:br/>
        <w:t>% Output</w:t>
      </w:r>
      <w:r w:rsidRPr="00227E49">
        <w:rPr>
          <w:rFonts w:hint="eastAsia"/>
        </w:rPr>
        <w:t>：</w:t>
      </w:r>
      <w:r w:rsidRPr="00227E49">
        <w:rPr>
          <w:rFonts w:ascii="宋体" w:hAnsi="宋体"/>
        </w:rPr>
        <w:br/>
        <w:t>%   figZeroPS - the dfig of grayscalized caputured image</w:t>
      </w:r>
      <w:r w:rsidRPr="00227E49">
        <w:rPr>
          <w:rFonts w:ascii="宋体" w:hAnsi="宋体"/>
        </w:rPr>
        <w:br/>
        <w:t>%   figPiPS - the fig of grayscalized image with the phase</w:t>
      </w:r>
      <w:r w:rsidRPr="00227E49">
        <w:rPr>
          <w:rFonts w:ascii="宋体" w:hAnsi="宋体"/>
        </w:rPr>
        <w:br/>
        <w:t>%   shift of pi</w:t>
      </w:r>
      <w:r w:rsidRPr="00227E49">
        <w:rPr>
          <w:rFonts w:ascii="宋体" w:hAnsi="宋体"/>
        </w:rPr>
        <w:br/>
        <w:t>%   figDeltaPS - the fig of grayscalized image with the phase delta;</w:t>
      </w:r>
      <w:r w:rsidRPr="00227E49">
        <w:rPr>
          <w:rFonts w:ascii="宋体" w:hAnsi="宋体"/>
        </w:rPr>
        <w:br/>
        <w:t>%   figDeltaPiPS - the fig of grayscalized image with the phase delta + pi</w:t>
      </w:r>
      <w:r w:rsidRPr="00227E49">
        <w:rPr>
          <w:rFonts w:ascii="宋体" w:hAnsi="宋体"/>
        </w:rPr>
        <w:br/>
        <w:t>function [figZeroPS, figPiPS, figDeltaPS, figDeltaPiPS] = digitalMorieSuperimpose(figPath, patternPath, deltaPixel, isDispaly)</w:t>
      </w:r>
      <w:r w:rsidRPr="00227E49">
        <w:rPr>
          <w:rFonts w:ascii="宋体" w:hAnsi="宋体"/>
        </w:rPr>
        <w:br/>
        <w:t xml:space="preserve">    currentPath = pwd();</w:t>
      </w:r>
      <w:r w:rsidRPr="00227E49">
        <w:rPr>
          <w:rFonts w:ascii="宋体" w:hAnsi="宋体"/>
        </w:rPr>
        <w:br/>
        <w:t xml:space="preserve">    cd("..\Patterns");</w:t>
      </w:r>
      <w:r w:rsidRPr="00227E49">
        <w:rPr>
          <w:rFonts w:ascii="宋体" w:hAnsi="宋体"/>
        </w:rPr>
        <w:br/>
        <w:t xml:space="preserve">    directoryPath = pwd();</w:t>
      </w:r>
      <w:r w:rsidRPr="00227E49">
        <w:rPr>
          <w:rFonts w:ascii="宋体" w:hAnsi="宋体"/>
        </w:rPr>
        <w:br/>
        <w:t xml:space="preserve">    patternPath = char(patternPath);</w:t>
      </w:r>
      <w:r w:rsidRPr="00227E49">
        <w:rPr>
          <w:rFonts w:ascii="宋体" w:hAnsi="宋体"/>
        </w:rPr>
        <w:br/>
      </w:r>
      <w:r w:rsidRPr="00227E49">
        <w:rPr>
          <w:rFonts w:ascii="宋体" w:hAnsi="宋体"/>
        </w:rPr>
        <w:lastRenderedPageBreak/>
        <w:t xml:space="preserve">    patternName = patternPath(length(directoryPath)+1:end); % add the / simbol</w:t>
      </w:r>
      <w:r w:rsidRPr="00227E49">
        <w:rPr>
          <w:rFonts w:ascii="宋体" w:hAnsi="宋体"/>
        </w:rPr>
        <w:br/>
        <w:t xml:space="preserve">    cd(currentPath);</w:t>
      </w:r>
      <w:r w:rsidRPr="00227E49">
        <w:rPr>
          <w:rFonts w:ascii="宋体" w:hAnsi="宋体"/>
        </w:rPr>
        <w:br/>
      </w:r>
      <w:r w:rsidRPr="00227E49">
        <w:rPr>
          <w:rFonts w:ascii="宋体" w:hAnsi="宋体"/>
        </w:rPr>
        <w:br/>
        <w:t xml:space="preserve">    % take out the width</w:t>
      </w:r>
      <w:r w:rsidRPr="00227E49">
        <w:rPr>
          <w:rFonts w:ascii="宋体" w:hAnsi="宋体"/>
        </w:rPr>
        <w:br/>
        <w:t xml:space="preserve">    [startIndex, endIndex] = regexp(patternName, 'w[\d]*_');</w:t>
      </w:r>
      <w:r w:rsidRPr="00227E49">
        <w:rPr>
          <w:rFonts w:ascii="宋体" w:hAnsi="宋体"/>
        </w:rPr>
        <w:br/>
        <w:t xml:space="preserve">    width = str2num(patternName(startIndex+1:endIndex-1));</w:t>
      </w:r>
      <w:r w:rsidRPr="00227E49">
        <w:rPr>
          <w:rFonts w:ascii="宋体" w:hAnsi="宋体"/>
        </w:rPr>
        <w:br/>
      </w:r>
      <w:r w:rsidRPr="00227E49">
        <w:rPr>
          <w:rFonts w:ascii="宋体" w:hAnsi="宋体"/>
        </w:rPr>
        <w:br/>
        <w:t xml:space="preserve">    % take out the height</w:t>
      </w:r>
      <w:r w:rsidRPr="00227E49">
        <w:rPr>
          <w:rFonts w:ascii="宋体" w:hAnsi="宋体"/>
        </w:rPr>
        <w:br/>
        <w:t xml:space="preserve">    [startIndex, endIndex] = regexp(patternName, 'h[\d]*_');</w:t>
      </w:r>
      <w:r w:rsidRPr="00227E49">
        <w:rPr>
          <w:rFonts w:ascii="宋体" w:hAnsi="宋体"/>
        </w:rPr>
        <w:br/>
        <w:t xml:space="preserve">    height = str2num(patternName(startIndex+1:endIndex-1));</w:t>
      </w:r>
      <w:r w:rsidRPr="00227E49">
        <w:rPr>
          <w:rFonts w:ascii="宋体" w:hAnsi="宋体"/>
        </w:rPr>
        <w:br/>
      </w:r>
      <w:r w:rsidRPr="00227E49">
        <w:rPr>
          <w:rFonts w:ascii="宋体" w:hAnsi="宋体"/>
        </w:rPr>
        <w:br/>
        <w:t xml:space="preserve">    % take out the minimum gray value</w:t>
      </w:r>
      <w:r w:rsidRPr="00227E49">
        <w:rPr>
          <w:rFonts w:ascii="宋体" w:hAnsi="宋体"/>
        </w:rPr>
        <w:br/>
        <w:t xml:space="preserve">    [startIndex, endIndex] = regexp(patternName, 'g[\d]*_');</w:t>
      </w:r>
      <w:r w:rsidRPr="00227E49">
        <w:rPr>
          <w:rFonts w:ascii="宋体" w:hAnsi="宋体"/>
        </w:rPr>
        <w:br/>
        <w:t xml:space="preserve">    minGray = str2num(patternName(startIndex+1:endIndex-1));</w:t>
      </w:r>
      <w:r w:rsidRPr="00227E49">
        <w:rPr>
          <w:rFonts w:ascii="宋体" w:hAnsi="宋体"/>
        </w:rPr>
        <w:br/>
      </w:r>
      <w:r w:rsidRPr="00227E49">
        <w:rPr>
          <w:rFonts w:ascii="宋体" w:hAnsi="宋体"/>
        </w:rPr>
        <w:br/>
        <w:t xml:space="preserve">    % take out the maxium gray value</w:t>
      </w:r>
      <w:r w:rsidRPr="00227E49">
        <w:rPr>
          <w:rFonts w:ascii="宋体" w:hAnsi="宋体"/>
        </w:rPr>
        <w:br/>
        <w:t xml:space="preserve">    [startIndex, endIndex] = regexp(patternName, '_[\d]*_');</w:t>
      </w:r>
      <w:r w:rsidRPr="00227E49">
        <w:rPr>
          <w:rFonts w:ascii="宋体" w:hAnsi="宋体"/>
        </w:rPr>
        <w:br/>
        <w:t xml:space="preserve">    maxGray = str2num(patternName(startIndex+1:endIndex-1));</w:t>
      </w:r>
      <w:r w:rsidRPr="00227E49">
        <w:rPr>
          <w:rFonts w:ascii="宋体" w:hAnsi="宋体"/>
        </w:rPr>
        <w:br/>
      </w:r>
      <w:r w:rsidRPr="00227E49">
        <w:rPr>
          <w:rFonts w:ascii="宋体" w:hAnsi="宋体"/>
        </w:rPr>
        <w:br/>
        <w:t xml:space="preserve">    % take out the wavelength</w:t>
      </w:r>
      <w:r w:rsidRPr="00227E49">
        <w:rPr>
          <w:rFonts w:ascii="宋体" w:hAnsi="宋体"/>
        </w:rPr>
        <w:br/>
        <w:t xml:space="preserve">    [startIndex, endIndex] = regexp(patternName, 'wl[\d]*_');</w:t>
      </w:r>
      <w:r w:rsidRPr="00227E49">
        <w:rPr>
          <w:rFonts w:ascii="宋体" w:hAnsi="宋体"/>
        </w:rPr>
        <w:br/>
        <w:t xml:space="preserve">    pitch = str2num(patternName(startIndex+2:endIndex-1)); %#ok&lt;*ST2NM&gt;</w:t>
      </w:r>
      <w:r w:rsidRPr="00227E49">
        <w:rPr>
          <w:rFonts w:ascii="宋体" w:hAnsi="宋体"/>
        </w:rPr>
        <w:br/>
      </w:r>
      <w:r w:rsidRPr="00227E49">
        <w:rPr>
          <w:rFonts w:ascii="宋体" w:hAnsi="宋体"/>
        </w:rPr>
        <w:br/>
        <w:t xml:space="preserve">    % take out the phase</w:t>
      </w:r>
      <w:r w:rsidRPr="00227E49">
        <w:rPr>
          <w:rFonts w:ascii="宋体" w:hAnsi="宋体"/>
        </w:rPr>
        <w:br/>
        <w:t xml:space="preserve">    [startIndex, endIndex] = regexp(patternName, 'p[\d]*.[\d]*_');</w:t>
      </w:r>
      <w:r w:rsidRPr="00227E49">
        <w:rPr>
          <w:rFonts w:ascii="宋体" w:hAnsi="宋体"/>
        </w:rPr>
        <w:br/>
        <w:t xml:space="preserve">    phase = str2num(patternName(startIndex+1:endIndex-1));</w:t>
      </w:r>
      <w:r w:rsidRPr="00227E49">
        <w:rPr>
          <w:rFonts w:ascii="宋体" w:hAnsi="宋体"/>
        </w:rPr>
        <w:br/>
      </w:r>
      <w:r w:rsidRPr="00227E49">
        <w:rPr>
          <w:rFonts w:ascii="宋体" w:hAnsi="宋体"/>
        </w:rPr>
        <w:br/>
        <w:t xml:space="preserve">    % take out the binary or sinuidal signal</w:t>
      </w:r>
      <w:r w:rsidRPr="00227E49">
        <w:rPr>
          <w:rFonts w:ascii="宋体" w:hAnsi="宋体"/>
        </w:rPr>
        <w:br/>
      </w:r>
      <w:r w:rsidRPr="00227E49">
        <w:rPr>
          <w:rFonts w:ascii="宋体" w:hAnsi="宋体"/>
        </w:rPr>
        <w:lastRenderedPageBreak/>
        <w:t xml:space="preserve">    isBinary = (patternName(end-4) == 'B');</w:t>
      </w:r>
      <w:r w:rsidRPr="00227E49">
        <w:rPr>
          <w:rFonts w:ascii="宋体" w:hAnsi="宋体"/>
        </w:rPr>
        <w:br/>
      </w:r>
      <w:r w:rsidRPr="00227E49">
        <w:rPr>
          <w:rFonts w:ascii="宋体" w:hAnsi="宋体"/>
        </w:rPr>
        <w:br/>
        <w:t xml:space="preserve">    % new phases</w:t>
      </w:r>
      <w:r w:rsidRPr="00227E49">
        <w:rPr>
          <w:rFonts w:ascii="宋体" w:hAnsi="宋体"/>
        </w:rPr>
        <w:br/>
        <w:t xml:space="preserve">    phaseZero = phase;</w:t>
      </w:r>
      <w:r w:rsidRPr="00227E49">
        <w:rPr>
          <w:rFonts w:ascii="宋体" w:hAnsi="宋体"/>
        </w:rPr>
        <w:br/>
        <w:t xml:space="preserve">    phasePi = phase + pitch / 2;</w:t>
      </w:r>
      <w:r w:rsidRPr="00227E49">
        <w:rPr>
          <w:rFonts w:ascii="宋体" w:hAnsi="宋体"/>
        </w:rPr>
        <w:br/>
        <w:t xml:space="preserve">    phaseDelta = phase + deltaPixel;</w:t>
      </w:r>
      <w:r w:rsidRPr="00227E49">
        <w:rPr>
          <w:rFonts w:ascii="宋体" w:hAnsi="宋体"/>
        </w:rPr>
        <w:br/>
        <w:t xml:space="preserve">    phaseDeltaPi = phase +  pitch / 2 + deltaPixel;</w:t>
      </w:r>
      <w:r w:rsidRPr="00227E49">
        <w:rPr>
          <w:rFonts w:ascii="宋体" w:hAnsi="宋体"/>
        </w:rPr>
        <w:br/>
      </w:r>
      <w:r w:rsidRPr="00227E49">
        <w:rPr>
          <w:rFonts w:ascii="宋体" w:hAnsi="宋体"/>
        </w:rPr>
        <w:br/>
        <w:t xml:space="preserve">    [pattern0, ~] = generatePattern(width, height, minGray, maxGray, pitch, phaseZero, isBinary);</w:t>
      </w:r>
      <w:r w:rsidRPr="00227E49">
        <w:rPr>
          <w:rFonts w:ascii="宋体" w:hAnsi="宋体"/>
        </w:rPr>
        <w:br/>
        <w:t xml:space="preserve">    [pattern1, ~] = generatePattern(width, height, minGray, maxGray, pitch, phasePi, isBinary);</w:t>
      </w:r>
      <w:r w:rsidRPr="00227E49">
        <w:rPr>
          <w:rFonts w:ascii="宋体" w:hAnsi="宋体"/>
        </w:rPr>
        <w:br/>
        <w:t xml:space="preserve">    [pattern2, ~] = generatePattern(width, height, minGray, maxGray, pitch, phaseDelta, isBinary);</w:t>
      </w:r>
      <w:r w:rsidRPr="00227E49">
        <w:rPr>
          <w:rFonts w:ascii="宋体" w:hAnsi="宋体"/>
        </w:rPr>
        <w:br/>
        <w:t xml:space="preserve">    [pattern3, ~] = generatePattern(width, height, minGray, maxGray, pitch, phaseDeltaPi, isBinary);</w:t>
      </w:r>
      <w:r w:rsidRPr="00227E49">
        <w:rPr>
          <w:rFonts w:ascii="宋体" w:hAnsi="宋体"/>
        </w:rPr>
        <w:br/>
      </w:r>
      <w:r w:rsidRPr="00227E49">
        <w:rPr>
          <w:rFonts w:ascii="宋体" w:hAnsi="宋体"/>
        </w:rPr>
        <w:br/>
        <w:t xml:space="preserve">    figCaptured = inputDeformedImage(figPath);</w:t>
      </w:r>
      <w:r w:rsidRPr="00227E49">
        <w:rPr>
          <w:rFonts w:ascii="宋体" w:hAnsi="宋体"/>
        </w:rPr>
        <w:br/>
      </w:r>
      <w:r w:rsidRPr="00227E49">
        <w:rPr>
          <w:rFonts w:ascii="宋体" w:hAnsi="宋体"/>
        </w:rPr>
        <w:br/>
        <w:t xml:space="preserve">    % save generated figures</w:t>
      </w:r>
      <w:r w:rsidRPr="00227E49">
        <w:rPr>
          <w:rFonts w:ascii="宋体" w:hAnsi="宋体"/>
        </w:rPr>
        <w:br/>
        <w:t xml:space="preserve">    [figZeroPS, figPath0] = superimposeSingle(pattern0, figCaptured ,figPath, phaseZero);</w:t>
      </w:r>
      <w:r w:rsidRPr="00227E49">
        <w:rPr>
          <w:rFonts w:ascii="宋体" w:hAnsi="宋体"/>
        </w:rPr>
        <w:br/>
        <w:t xml:space="preserve">    [figPiPS, figPath1] = superimposeSingle(pattern1, figCaptured ,figPath, phasePi);</w:t>
      </w:r>
      <w:r w:rsidRPr="00227E49">
        <w:rPr>
          <w:rFonts w:ascii="宋体" w:hAnsi="宋体"/>
        </w:rPr>
        <w:br/>
        <w:t xml:space="preserve">    [figDeltaPS, figPath2] = superimposeSingle(pattern2, figCaptured, figPath, phaseDelta);</w:t>
      </w:r>
      <w:r w:rsidRPr="00227E49">
        <w:rPr>
          <w:rFonts w:ascii="宋体" w:hAnsi="宋体"/>
        </w:rPr>
        <w:br/>
        <w:t xml:space="preserve">    [figDeltaPiPS, figPath3] = superimposeSingle(pattern3, figCaptured ,figPath, phaseDeltaPi);</w:t>
      </w:r>
      <w:r w:rsidRPr="00227E49">
        <w:rPr>
          <w:rFonts w:ascii="宋体" w:hAnsi="宋体"/>
        </w:rPr>
        <w:br/>
      </w:r>
      <w:r w:rsidRPr="00227E49">
        <w:rPr>
          <w:rFonts w:ascii="宋体" w:hAnsi="宋体"/>
        </w:rPr>
        <w:br/>
        <w:t xml:space="preserve">    % display the generated figures path</w:t>
      </w:r>
      <w:r w:rsidRPr="00227E49">
        <w:rPr>
          <w:rFonts w:ascii="宋体" w:hAnsi="宋体"/>
        </w:rPr>
        <w:br/>
        <w:t xml:space="preserve">    disp("Figure on " + figPath0 + " is generated.");</w:t>
      </w:r>
      <w:r w:rsidRPr="00227E49">
        <w:rPr>
          <w:rFonts w:ascii="宋体" w:hAnsi="宋体"/>
        </w:rPr>
        <w:br/>
        <w:t xml:space="preserve">    disp("Figure on " + figPath1 + " is generated.");</w:t>
      </w:r>
      <w:r w:rsidRPr="00227E49">
        <w:rPr>
          <w:rFonts w:ascii="宋体" w:hAnsi="宋体"/>
        </w:rPr>
        <w:br/>
        <w:t xml:space="preserve">    disp("Figure on " + figPath2 + " is generated.");</w:t>
      </w:r>
      <w:r w:rsidRPr="00227E49">
        <w:rPr>
          <w:rFonts w:ascii="宋体" w:hAnsi="宋体"/>
        </w:rPr>
        <w:br/>
        <w:t xml:space="preserve">    disp("Figure on " + figPath3 + " is generated.");</w:t>
      </w:r>
      <w:r w:rsidRPr="00227E49">
        <w:rPr>
          <w:rFonts w:ascii="宋体" w:hAnsi="宋体"/>
        </w:rPr>
        <w:br/>
      </w:r>
      <w:r w:rsidRPr="00227E49">
        <w:rPr>
          <w:rFonts w:ascii="宋体" w:hAnsi="宋体"/>
        </w:rPr>
        <w:br/>
      </w:r>
      <w:r w:rsidRPr="00227E49">
        <w:rPr>
          <w:rFonts w:ascii="宋体" w:hAnsi="宋体"/>
        </w:rPr>
        <w:br/>
      </w:r>
      <w:r w:rsidRPr="00227E49">
        <w:rPr>
          <w:rFonts w:ascii="宋体" w:hAnsi="宋体"/>
        </w:rPr>
        <w:lastRenderedPageBreak/>
        <w:t xml:space="preserve">    % display the image</w:t>
      </w:r>
      <w:r w:rsidRPr="00227E49">
        <w:rPr>
          <w:rFonts w:ascii="宋体" w:hAnsi="宋体"/>
        </w:rPr>
        <w:br/>
        <w:t xml:space="preserve">    if isDispaly</w:t>
      </w:r>
      <w:r w:rsidRPr="00227E49">
        <w:rPr>
          <w:rFonts w:ascii="宋体" w:hAnsi="宋体"/>
        </w:rPr>
        <w:br/>
        <w:t xml:space="preserve">        figure('Position', [100, 100, 2048, 1536]);</w:t>
      </w:r>
      <w:r w:rsidRPr="00227E49">
        <w:rPr>
          <w:rFonts w:ascii="宋体" w:hAnsi="宋体"/>
        </w:rPr>
        <w:br/>
        <w:t xml:space="preserve">        colormap('gray');</w:t>
      </w:r>
      <w:r w:rsidRPr="00227E49">
        <w:rPr>
          <w:rFonts w:ascii="宋体" w:hAnsi="宋体"/>
        </w:rPr>
        <w:br/>
      </w:r>
      <w:r w:rsidRPr="00227E49">
        <w:rPr>
          <w:rFonts w:ascii="宋体" w:hAnsi="宋体"/>
        </w:rPr>
        <w:br/>
        <w:t xml:space="preserve">        subplot(2, 2, 1);</w:t>
      </w:r>
      <w:r w:rsidRPr="00227E49">
        <w:rPr>
          <w:rFonts w:ascii="宋体" w:hAnsi="宋体"/>
        </w:rPr>
        <w:br/>
        <w:t xml:space="preserve">        imagesc(figZeroPS, [0, 1]);</w:t>
      </w:r>
      <w:r w:rsidRPr="00227E49">
        <w:rPr>
          <w:rFonts w:ascii="宋体" w:hAnsi="宋体"/>
        </w:rPr>
        <w:br/>
        <w:t xml:space="preserve">        title("Zero Phase-shift");</w:t>
      </w:r>
      <w:r w:rsidRPr="00227E49">
        <w:rPr>
          <w:rFonts w:ascii="宋体" w:hAnsi="宋体"/>
        </w:rPr>
        <w:br/>
      </w:r>
      <w:r w:rsidRPr="00227E49">
        <w:rPr>
          <w:rFonts w:ascii="宋体" w:hAnsi="宋体"/>
        </w:rPr>
        <w:br/>
        <w:t xml:space="preserve">        subplot(2, 2, 2)</w:t>
      </w:r>
      <w:r w:rsidRPr="00227E49">
        <w:rPr>
          <w:rFonts w:ascii="宋体" w:hAnsi="宋体"/>
        </w:rPr>
        <w:br/>
        <w:t xml:space="preserve">        imagesc(figPiPS, [0, 1]);</w:t>
      </w:r>
      <w:r w:rsidRPr="00227E49">
        <w:rPr>
          <w:rFonts w:ascii="宋体" w:hAnsi="宋体"/>
        </w:rPr>
        <w:br/>
        <w:t xml:space="preserve">        title("\pi Phase-shift ");</w:t>
      </w:r>
      <w:r w:rsidRPr="00227E49">
        <w:rPr>
          <w:rFonts w:ascii="宋体" w:hAnsi="宋体"/>
        </w:rPr>
        <w:br/>
      </w:r>
      <w:r w:rsidRPr="00227E49">
        <w:rPr>
          <w:rFonts w:ascii="宋体" w:hAnsi="宋体"/>
        </w:rPr>
        <w:br/>
        <w:t xml:space="preserve">        subplot(2, 2, 3)</w:t>
      </w:r>
      <w:r w:rsidRPr="00227E49">
        <w:rPr>
          <w:rFonts w:ascii="宋体" w:hAnsi="宋体"/>
        </w:rPr>
        <w:br/>
        <w:t xml:space="preserve">        imagesc(figDeltaPS, [0, 1]);</w:t>
      </w:r>
      <w:r w:rsidRPr="00227E49">
        <w:rPr>
          <w:rFonts w:ascii="宋体" w:hAnsi="宋体"/>
        </w:rPr>
        <w:br/>
        <w:t xml:space="preserve">        title("\delta Phase-shift ");</w:t>
      </w:r>
      <w:r w:rsidRPr="00227E49">
        <w:rPr>
          <w:rFonts w:ascii="宋体" w:hAnsi="宋体"/>
        </w:rPr>
        <w:br/>
      </w:r>
      <w:r w:rsidRPr="00227E49">
        <w:rPr>
          <w:rFonts w:ascii="宋体" w:hAnsi="宋体"/>
        </w:rPr>
        <w:br/>
        <w:t xml:space="preserve">        subplot(2, 2, 4)</w:t>
      </w:r>
      <w:r w:rsidRPr="00227E49">
        <w:rPr>
          <w:rFonts w:ascii="宋体" w:hAnsi="宋体"/>
        </w:rPr>
        <w:br/>
        <w:t xml:space="preserve">        imagesc(figDeltaPiPS, [0, 1]);</w:t>
      </w:r>
      <w:r w:rsidRPr="00227E49">
        <w:rPr>
          <w:rFonts w:ascii="宋体" w:hAnsi="宋体"/>
        </w:rPr>
        <w:br/>
        <w:t xml:space="preserve">        title("\delta + \pi Phase-shift")</w:t>
      </w:r>
      <w:r w:rsidRPr="00227E49">
        <w:rPr>
          <w:rFonts w:ascii="宋体" w:hAnsi="宋体"/>
        </w:rPr>
        <w:br/>
        <w:t xml:space="preserve">    end</w:t>
      </w:r>
      <w:r w:rsidRPr="00227E49">
        <w:rPr>
          <w:rFonts w:ascii="宋体" w:hAnsi="宋体"/>
        </w:rPr>
        <w:br/>
        <w:t>end</w:t>
      </w:r>
      <w:r w:rsidRPr="00227E49">
        <w:rPr>
          <w:rFonts w:ascii="宋体" w:hAnsi="宋体"/>
        </w:rPr>
        <w:br/>
      </w:r>
      <w:r w:rsidRPr="00227E49">
        <w:rPr>
          <w:rFonts w:ascii="宋体" w:hAnsi="宋体"/>
        </w:rPr>
        <w:br/>
        <w:t>% Superimpose the phase-shifted pattern and captured image</w:t>
      </w:r>
      <w:r w:rsidRPr="00227E49">
        <w:rPr>
          <w:rFonts w:ascii="宋体" w:hAnsi="宋体"/>
        </w:rPr>
        <w:br/>
        <w:t>% Input:</w:t>
      </w:r>
      <w:r w:rsidRPr="00227E49">
        <w:rPr>
          <w:rFonts w:ascii="宋体" w:hAnsi="宋体"/>
        </w:rPr>
        <w:br/>
        <w:t>%   pattern - the phase-shifted the pattern matrix</w:t>
      </w:r>
      <w:r w:rsidRPr="00227E49">
        <w:rPr>
          <w:rFonts w:ascii="宋体" w:hAnsi="宋体"/>
        </w:rPr>
        <w:br/>
        <w:t>%   figCaptured - the captured frame matrix, which is already grayscalized</w:t>
      </w:r>
      <w:r w:rsidRPr="00227E49">
        <w:rPr>
          <w:rFonts w:ascii="宋体" w:hAnsi="宋体"/>
        </w:rPr>
        <w:br/>
        <w:t>%   figPath - the directory path of captured image</w:t>
      </w:r>
      <w:r w:rsidRPr="00227E49">
        <w:rPr>
          <w:rFonts w:ascii="宋体" w:hAnsi="宋体"/>
        </w:rPr>
        <w:br/>
      </w:r>
      <w:r w:rsidRPr="00227E49">
        <w:rPr>
          <w:rFonts w:ascii="宋体" w:hAnsi="宋体"/>
        </w:rPr>
        <w:lastRenderedPageBreak/>
        <w:t>%   phase - the phase value from the pattern matrix</w:t>
      </w:r>
      <w:r w:rsidRPr="00227E49">
        <w:rPr>
          <w:rFonts w:ascii="宋体" w:hAnsi="宋体"/>
        </w:rPr>
        <w:br/>
        <w:t>% Output:</w:t>
      </w:r>
      <w:r w:rsidRPr="00227E49">
        <w:rPr>
          <w:rFonts w:ascii="宋体" w:hAnsi="宋体"/>
        </w:rPr>
        <w:br/>
        <w:t>%   newFig - the phase-shifted image matrix</w:t>
      </w:r>
      <w:r w:rsidRPr="00227E49">
        <w:rPr>
          <w:rFonts w:ascii="宋体" w:hAnsi="宋体"/>
        </w:rPr>
        <w:br/>
        <w:t>%   newFigPath - the phase-shifted image directory path</w:t>
      </w:r>
      <w:r w:rsidRPr="00227E49">
        <w:rPr>
          <w:rFonts w:ascii="宋体" w:hAnsi="宋体"/>
        </w:rPr>
        <w:br/>
        <w:t>function [newFig, newFigPath] = superimposeSingle(pattern, figCaptured, figPath, phase)</w:t>
      </w:r>
      <w:r w:rsidRPr="00227E49">
        <w:rPr>
          <w:rFonts w:ascii="宋体" w:hAnsi="宋体"/>
        </w:rPr>
        <w:br/>
        <w:t xml:space="preserve">    figPath = char(figPath);</w:t>
      </w:r>
      <w:r w:rsidRPr="00227E49">
        <w:rPr>
          <w:rFonts w:ascii="宋体" w:hAnsi="宋体"/>
        </w:rPr>
        <w:br/>
        <w:t xml:space="preserve">    newFigPath = figPath(1:end-6) + "p" + num2str(phase) + ".bmp";</w:t>
      </w:r>
      <w:r w:rsidRPr="00227E49">
        <w:rPr>
          <w:rFonts w:ascii="宋体" w:hAnsi="宋体"/>
        </w:rPr>
        <w:br/>
        <w:t xml:space="preserve">    newFig = figCaptured .* pattern;</w:t>
      </w:r>
      <w:r w:rsidRPr="00227E49">
        <w:rPr>
          <w:rFonts w:ascii="宋体" w:hAnsi="宋体"/>
        </w:rPr>
        <w:br/>
        <w:t xml:space="preserve">    imwrite(newFig, char(newFigPath));</w:t>
      </w:r>
      <w:r w:rsidRPr="00227E49">
        <w:rPr>
          <w:rFonts w:ascii="宋体" w:hAnsi="宋体"/>
        </w:rPr>
        <w:br/>
        <w:t>end</w:t>
      </w:r>
    </w:p>
    <w:p w:rsidR="00A46484" w:rsidRPr="00227E49" w:rsidRDefault="00A46484" w:rsidP="00A46484">
      <w:pPr>
        <w:pStyle w:val="10"/>
        <w:spacing w:before="312" w:after="312"/>
      </w:pPr>
      <w:r w:rsidRPr="00227E49">
        <w:t xml:space="preserve">Generate binary or sinusoidal </w:t>
      </w:r>
      <w:proofErr w:type="spellStart"/>
      <w:r w:rsidRPr="00227E49">
        <w:t>pattern</w:t>
      </w:r>
      <w:bookmarkStart w:id="137" w:name="_Toc9426165"/>
      <w:r w:rsidRPr="00227E49">
        <w:t>with</w:t>
      </w:r>
      <w:proofErr w:type="spellEnd"/>
      <w:r w:rsidRPr="00227E49">
        <w:t xml:space="preserve"> specific </w:t>
      </w:r>
      <w:proofErr w:type="spellStart"/>
      <w:r w:rsidRPr="00227E49">
        <w:t>paramters</w:t>
      </w:r>
      <w:proofErr w:type="spellEnd"/>
      <w:r w:rsidRPr="00227E49">
        <w:t xml:space="preserve">: the min and max </w:t>
      </w:r>
      <w:proofErr w:type="spellStart"/>
      <w:r w:rsidRPr="00227E49">
        <w:t>gray</w:t>
      </w:r>
      <w:bookmarkStart w:id="138" w:name="_Toc9426166"/>
      <w:bookmarkEnd w:id="137"/>
      <w:r w:rsidRPr="00227E49">
        <w:t>value</w:t>
      </w:r>
      <w:proofErr w:type="spellEnd"/>
      <w:r w:rsidRPr="00227E49">
        <w:t xml:space="preserve">, </w:t>
      </w:r>
      <w:proofErr w:type="spellStart"/>
      <w:proofErr w:type="gramStart"/>
      <w:r w:rsidRPr="00227E49">
        <w:t>wavlength</w:t>
      </w:r>
      <w:proofErr w:type="spellEnd"/>
      <w:r w:rsidRPr="00227E49">
        <w:t>(</w:t>
      </w:r>
      <w:proofErr w:type="gramEnd"/>
      <w:r w:rsidRPr="00227E49">
        <w:t>have to be perfect divided by the width), and image height and width</w:t>
      </w:r>
      <w:bookmarkEnd w:id="138"/>
    </w:p>
    <w:p w:rsidR="00A46484" w:rsidRPr="00227E49" w:rsidRDefault="00A46484" w:rsidP="00E5582C">
      <w:pPr>
        <w:pStyle w:val="MATLABCode"/>
        <w:spacing w:before="312" w:after="312"/>
      </w:pPr>
      <w:r w:rsidRPr="00227E49">
        <w:rPr>
          <w:rFonts w:hint="eastAsia"/>
        </w:rPr>
        <w:t>% Generate the pattern array and save the image according to specific parameters</w:t>
      </w:r>
      <w:r w:rsidRPr="00227E49">
        <w:rPr>
          <w:rFonts w:hint="eastAsia"/>
        </w:rPr>
        <w:br/>
        <w:t>function [pattern, figPath] = generatePattern(w, h, minGray, maxGray, pitch, phase, isBinary)</w:t>
      </w:r>
      <w:r w:rsidRPr="00227E49">
        <w:rPr>
          <w:rFonts w:hint="eastAsia"/>
        </w:rPr>
        <w:br/>
        <w:t>% Check whether the image is already generated</w:t>
      </w:r>
      <w:r w:rsidRPr="00227E49">
        <w:rPr>
          <w:rFonts w:hint="eastAsia"/>
        </w:rPr>
        <w:br/>
        <w:t xml:space="preserve">    figName = "w" + int2str(w) + "_h" + int2str(h) + "_g" + int2str(minGray) + "_" +  int2str(maxGray) + "_wl" + int2str(pitch) + "_p" + num2str(phase, '%0.2f\n');</w:t>
      </w:r>
      <w:r w:rsidRPr="00227E49">
        <w:rPr>
          <w:rFonts w:hint="eastAsia"/>
        </w:rPr>
        <w:br/>
        <w:t xml:space="preserve">    if isBinary</w:t>
      </w:r>
      <w:r w:rsidRPr="00227E49">
        <w:rPr>
          <w:rFonts w:hint="eastAsia"/>
        </w:rPr>
        <w:br/>
        <w:t xml:space="preserve">        figName = figName + "_B";</w:t>
      </w:r>
      <w:r w:rsidRPr="00227E49">
        <w:rPr>
          <w:rFonts w:hint="eastAsia"/>
        </w:rPr>
        <w:br/>
        <w:t xml:space="preserve">    else</w:t>
      </w:r>
      <w:r w:rsidRPr="00227E49">
        <w:rPr>
          <w:rFonts w:hint="eastAsia"/>
        </w:rPr>
        <w:br/>
        <w:t xml:space="preserve">        figName = figName + "_S";</w:t>
      </w:r>
      <w:r w:rsidRPr="00227E49">
        <w:rPr>
          <w:rFonts w:hint="eastAsia"/>
        </w:rPr>
        <w:br/>
        <w:t xml:space="preserve">    end</w:t>
      </w:r>
      <w:r w:rsidRPr="00227E49">
        <w:rPr>
          <w:rFonts w:hint="eastAsia"/>
        </w:rPr>
        <w:br/>
        <w:t xml:space="preserve">    figName = figName + ".bmp";</w:t>
      </w:r>
      <w:r w:rsidRPr="00227E49">
        <w:rPr>
          <w:rFonts w:hint="eastAsia"/>
        </w:rPr>
        <w:br/>
      </w:r>
      <w:r w:rsidRPr="00227E49">
        <w:rPr>
          <w:rFonts w:hint="eastAsia"/>
        </w:rPr>
        <w:lastRenderedPageBreak/>
        <w:t xml:space="preserve">    current_dir = pwd();</w:t>
      </w:r>
      <w:r w:rsidRPr="00227E49">
        <w:rPr>
          <w:rFonts w:hint="eastAsia"/>
        </w:rPr>
        <w:br/>
        <w:t xml:space="preserve">    cd("..\Patterns");</w:t>
      </w:r>
      <w:r w:rsidRPr="00227E49">
        <w:rPr>
          <w:rFonts w:hint="eastAsia"/>
        </w:rPr>
        <w:br/>
        <w:t xml:space="preserve">    if(exist(figName))</w:t>
      </w:r>
      <w:r w:rsidRPr="00227E49">
        <w:rPr>
          <w:rFonts w:hint="eastAsia"/>
        </w:rPr>
        <w:br/>
        <w:t xml:space="preserve">        disp('Pattern ---- ' + figName + ' is already generated!');</w:t>
      </w:r>
      <w:r w:rsidRPr="00227E49">
        <w:rPr>
          <w:rFonts w:hint="eastAsia"/>
        </w:rPr>
        <w:br/>
        <w:t xml:space="preserve">        pattern = imread(char(figName)); % save for future use</w:t>
      </w:r>
      <w:r w:rsidRPr="00227E49">
        <w:rPr>
          <w:rFonts w:hint="eastAsia"/>
        </w:rPr>
        <w:br/>
        <w:t xml:space="preserve">        pattern = mat2gray(pattern, [0, 225]);</w:t>
      </w:r>
      <w:r w:rsidRPr="00227E49">
        <w:rPr>
          <w:rFonts w:hint="eastAsia"/>
        </w:rPr>
        <w:br/>
        <w:t xml:space="preserve">    else</w:t>
      </w:r>
      <w:r w:rsidRPr="00227E49">
        <w:rPr>
          <w:rFonts w:hint="eastAsia"/>
        </w:rPr>
        <w:br/>
        <w:t xml:space="preserve">        if isBinary</w:t>
      </w:r>
      <w:r w:rsidRPr="00227E49">
        <w:rPr>
          <w:rFonts w:hint="eastAsia"/>
        </w:rPr>
        <w:br/>
        <w:t xml:space="preserve">            pattern = generateBinaryPatternArray(w, h, minGray, maxGray, pitch, phase);</w:t>
      </w:r>
      <w:r w:rsidRPr="00227E49">
        <w:rPr>
          <w:rFonts w:hint="eastAsia"/>
        </w:rPr>
        <w:br/>
        <w:t xml:space="preserve">        else</w:t>
      </w:r>
      <w:r w:rsidRPr="00227E49">
        <w:rPr>
          <w:rFonts w:hint="eastAsia"/>
        </w:rPr>
        <w:br/>
        <w:t xml:space="preserve">            pattern = generateSinPatternArray(w, h, minGray, maxGray, pitch, phase);</w:t>
      </w:r>
      <w:r w:rsidRPr="00227E49">
        <w:rPr>
          <w:rFonts w:hint="eastAsia"/>
        </w:rPr>
        <w:br/>
        <w:t xml:space="preserve">        end</w:t>
      </w:r>
      <w:r w:rsidRPr="00227E49">
        <w:rPr>
          <w:rFonts w:hint="eastAsia"/>
        </w:rPr>
        <w:br/>
        <w:t xml:space="preserve">        imwrite(pattern, char(figName), 'BMP');</w:t>
      </w:r>
      <w:r w:rsidRPr="00227E49">
        <w:rPr>
          <w:rFonts w:hint="eastAsia"/>
        </w:rPr>
        <w:br/>
        <w:t xml:space="preserve">        disp('Pattern ---- ' + figName + ' is generated!');</w:t>
      </w:r>
      <w:r w:rsidRPr="00227E49">
        <w:rPr>
          <w:rFonts w:hint="eastAsia"/>
        </w:rPr>
        <w:br/>
        <w:t xml:space="preserve">    end</w:t>
      </w:r>
      <w:r w:rsidRPr="00227E49">
        <w:rPr>
          <w:rFonts w:hint="eastAsia"/>
        </w:rPr>
        <w:br/>
        <w:t xml:space="preserve">    figPath = pwd() + "\" + figName;</w:t>
      </w:r>
      <w:r w:rsidRPr="00227E49">
        <w:rPr>
          <w:rFonts w:hint="eastAsia"/>
        </w:rPr>
        <w:br/>
        <w:t xml:space="preserve">    cd(current_dir);</w:t>
      </w:r>
      <w:r w:rsidRPr="00227E49">
        <w:rPr>
          <w:rFonts w:hint="eastAsia"/>
        </w:rPr>
        <w:br/>
        <w:t>end</w:t>
      </w:r>
      <w:r w:rsidRPr="00227E49">
        <w:rPr>
          <w:rFonts w:hint="eastAsia"/>
        </w:rPr>
        <w:br/>
      </w:r>
      <w:r w:rsidRPr="00227E49">
        <w:rPr>
          <w:rFonts w:hint="eastAsia"/>
        </w:rPr>
        <w:br/>
        <w:t>% Generate the sinusoidal pattern array</w:t>
      </w:r>
      <w:r w:rsidRPr="00227E49">
        <w:rPr>
          <w:rFonts w:hint="eastAsia"/>
        </w:rPr>
        <w:br/>
        <w:t>function pattern = generateSinPatternArray(w,h,minGray, maxGray, wavelength, phase)</w:t>
      </w:r>
      <w:r w:rsidRPr="00227E49">
        <w:rPr>
          <w:rFonts w:hint="eastAsia"/>
        </w:rPr>
        <w:br/>
        <w:t xml:space="preserve">    positions = linspace(0, h-1, h)';</w:t>
      </w:r>
      <w:r w:rsidRPr="00227E49">
        <w:rPr>
          <w:rFonts w:hint="eastAsia"/>
        </w:rPr>
        <w:br/>
        <w:t xml:space="preserve">    amplitude = (maxGray - minGray) / 2;</w:t>
      </w:r>
      <w:r w:rsidRPr="00227E49">
        <w:rPr>
          <w:rFonts w:hint="eastAsia"/>
        </w:rPr>
        <w:br/>
        <w:t xml:space="preserve">    standard = (maxGray + minGray) / 2;</w:t>
      </w:r>
      <w:r w:rsidRPr="00227E49">
        <w:rPr>
          <w:rFonts w:hint="eastAsia"/>
        </w:rPr>
        <w:br/>
        <w:t xml:space="preserve">    sinWaveMask = standard + amplitude * sin(2 * pi * positions / wavelength + phase);</w:t>
      </w:r>
      <w:r w:rsidRPr="00227E49">
        <w:rPr>
          <w:rFonts w:hint="eastAsia"/>
        </w:rPr>
        <w:br/>
        <w:t xml:space="preserve">    pattern = sinWaveMask * ones([1, w]); % expand as horizontal stripes</w:t>
      </w:r>
      <w:r w:rsidRPr="00227E49">
        <w:rPr>
          <w:rFonts w:hint="eastAsia"/>
        </w:rPr>
        <w:br/>
        <w:t xml:space="preserve">    pattern = mat2gray(pattern, [0, 255]); % grayscalize</w:t>
      </w:r>
      <w:r w:rsidRPr="00227E49">
        <w:rPr>
          <w:rFonts w:hint="eastAsia"/>
        </w:rPr>
        <w:br/>
        <w:t>end</w:t>
      </w:r>
      <w:r w:rsidRPr="00227E49">
        <w:rPr>
          <w:rFonts w:hint="eastAsia"/>
        </w:rPr>
        <w:br/>
      </w:r>
      <w:r w:rsidRPr="00227E49">
        <w:rPr>
          <w:rFonts w:hint="eastAsia"/>
        </w:rPr>
        <w:lastRenderedPageBreak/>
        <w:br/>
        <w:t>% Generate the binary pattern array</w:t>
      </w:r>
      <w:r w:rsidRPr="00227E49">
        <w:rPr>
          <w:rFonts w:hint="eastAsia"/>
        </w:rPr>
        <w:br/>
        <w:t>function pattern = generateBinaryPatternArray(w, h, minGray, maxGray, wavelength, phase)</w:t>
      </w:r>
      <w:r w:rsidRPr="00227E49">
        <w:rPr>
          <w:rFonts w:hint="eastAsia"/>
        </w:rPr>
        <w:br/>
        <w:t xml:space="preserve">    positions = linspace(1 + phase, h  + phase, h)';</w:t>
      </w:r>
      <w:r w:rsidRPr="00227E49">
        <w:rPr>
          <w:rFonts w:hint="eastAsia"/>
        </w:rPr>
        <w:br/>
        <w:t xml:space="preserve">    amplitude = (maxGray - minGray) / 2;</w:t>
      </w:r>
      <w:r w:rsidRPr="00227E49">
        <w:rPr>
          <w:rFonts w:hint="eastAsia"/>
        </w:rPr>
        <w:br/>
        <w:t xml:space="preserve">    standard = (maxGray + minGray) / 2;</w:t>
      </w:r>
      <w:r w:rsidRPr="00227E49">
        <w:rPr>
          <w:rFonts w:hint="eastAsia"/>
        </w:rPr>
        <w:br/>
        <w:t xml:space="preserve">    squareWaveMask = standard + amplitude * squareIntergerWave(positions, wavelength);</w:t>
      </w:r>
      <w:r w:rsidRPr="00227E49">
        <w:rPr>
          <w:rFonts w:hint="eastAsia"/>
        </w:rPr>
        <w:br/>
        <w:t xml:space="preserve">    pattern = squareWaveMask * ones([1, w]); % expand as horizontal stripes</w:t>
      </w:r>
      <w:r w:rsidRPr="00227E49">
        <w:rPr>
          <w:rFonts w:hint="eastAsia"/>
        </w:rPr>
        <w:br/>
        <w:t xml:space="preserve">    pattern = mat2gray(pattern, [0, 255]); % grayscalize</w:t>
      </w:r>
      <w:r w:rsidRPr="00227E49">
        <w:rPr>
          <w:rFonts w:hint="eastAsia"/>
        </w:rPr>
        <w:br/>
        <w:t>end</w:t>
      </w:r>
      <w:r w:rsidRPr="00227E49">
        <w:rPr>
          <w:rFonts w:hint="eastAsia"/>
        </w:rPr>
        <w:br/>
      </w:r>
      <w:r w:rsidRPr="00227E49">
        <w:rPr>
          <w:rFonts w:hint="eastAsia"/>
        </w:rPr>
        <w:br/>
        <w:t>% generate a square wave signal with respect to a single pixel</w:t>
      </w:r>
      <w:r w:rsidRPr="00227E49">
        <w:rPr>
          <w:rFonts w:hint="eastAsia"/>
        </w:rPr>
        <w:br/>
        <w:t>% Input:</w:t>
      </w:r>
      <w:r w:rsidRPr="00227E49">
        <w:rPr>
          <w:rFonts w:hint="eastAsia"/>
        </w:rPr>
        <w:br/>
        <w:t>%   positions - series of pixels positions, which is already added the</w:t>
      </w:r>
      <w:r w:rsidRPr="00227E49">
        <w:rPr>
          <w:rFonts w:hint="eastAsia"/>
        </w:rPr>
        <w:br/>
        <w:t>%   phase shift, starting with one</w:t>
      </w:r>
      <w:r w:rsidRPr="00227E49">
        <w:rPr>
          <w:rFonts w:hint="eastAsia"/>
        </w:rPr>
        <w:br/>
        <w:t>%   wavelength - period of the recurring pattern</w:t>
      </w:r>
      <w:r w:rsidRPr="00227E49">
        <w:rPr>
          <w:rFonts w:hint="eastAsia"/>
        </w:rPr>
        <w:br/>
        <w:t>function signal = squareIntergerWave(positions, wavelength)</w:t>
      </w:r>
      <w:r w:rsidRPr="00227E49">
        <w:rPr>
          <w:rFonts w:hint="eastAsia"/>
        </w:rPr>
        <w:br/>
        <w:t xml:space="preserve">    halfWavelength = floor(wavelength/2);</w:t>
      </w:r>
      <w:r w:rsidRPr="00227E49">
        <w:rPr>
          <w:rFonts w:hint="eastAsia"/>
        </w:rPr>
        <w:br/>
        <w:t xml:space="preserve">    signal = -1 * ones(size(positions));</w:t>
      </w:r>
      <w:r w:rsidRPr="00227E49">
        <w:rPr>
          <w:rFonts w:hint="eastAsia"/>
        </w:rPr>
        <w:br/>
        <w:t xml:space="preserve">    for i = 1:length(positions)</w:t>
      </w:r>
      <w:r w:rsidRPr="00227E49">
        <w:rPr>
          <w:rFonts w:hint="eastAsia"/>
        </w:rPr>
        <w:br/>
        <w:t xml:space="preserve">        r = mod(positions(i), wavelength);</w:t>
      </w:r>
      <w:r w:rsidRPr="00227E49">
        <w:rPr>
          <w:rFonts w:hint="eastAsia"/>
        </w:rPr>
        <w:br/>
        <w:t xml:space="preserve">        if r &lt; halfWavelength</w:t>
      </w:r>
      <w:r w:rsidRPr="00227E49">
        <w:rPr>
          <w:rFonts w:hint="eastAsia"/>
        </w:rPr>
        <w:br/>
        <w:t xml:space="preserve">            signal(i) = 1;</w:t>
      </w:r>
      <w:r w:rsidRPr="00227E49">
        <w:rPr>
          <w:rFonts w:hint="eastAsia"/>
        </w:rPr>
        <w:br/>
        <w:t xml:space="preserve">        end</w:t>
      </w:r>
      <w:r w:rsidRPr="00227E49">
        <w:rPr>
          <w:rFonts w:hint="eastAsia"/>
        </w:rPr>
        <w:br/>
        <w:t xml:space="preserve">    end</w:t>
      </w:r>
      <w:r w:rsidRPr="00227E49">
        <w:rPr>
          <w:rFonts w:hint="eastAsia"/>
        </w:rPr>
        <w:br/>
        <w:t>end</w:t>
      </w:r>
    </w:p>
    <w:p w:rsidR="00A46484" w:rsidRPr="00227E49" w:rsidRDefault="00A46484" w:rsidP="00A46484">
      <w:pPr>
        <w:pStyle w:val="10"/>
        <w:spacing w:before="312" w:after="312"/>
      </w:pPr>
      <w:r w:rsidRPr="00227E49">
        <w:t>This file contains functions that help to extract phase</w:t>
      </w:r>
      <w:bookmarkStart w:id="139" w:name="_Toc9426202"/>
      <w:r w:rsidRPr="00227E49">
        <w:rPr>
          <w:rFonts w:hint="eastAsia"/>
        </w:rPr>
        <w:t xml:space="preserve"> </w:t>
      </w:r>
      <w:r w:rsidRPr="00227E49">
        <w:lastRenderedPageBreak/>
        <w:t>from 4 captured deformed and grid removed image;</w:t>
      </w:r>
      <w:bookmarkEnd w:id="139"/>
    </w:p>
    <w:p w:rsidR="00A46484" w:rsidRPr="00227E49" w:rsidRDefault="00A46484" w:rsidP="00A46484">
      <w:pPr>
        <w:pStyle w:val="MATLABCode"/>
        <w:spacing w:before="312" w:after="312"/>
      </w:pPr>
      <w:r w:rsidRPr="00227E49">
        <w:rPr>
          <w:rFonts w:hint="eastAsia"/>
        </w:rPr>
        <w:t>% Etract WrappedPhase and display the image according to paramter</w:t>
      </w:r>
      <w:r w:rsidRPr="00227E49">
        <w:rPr>
          <w:rFonts w:hint="eastAsia"/>
        </w:rPr>
        <w:br/>
        <w:t>%</w:t>
      </w:r>
      <w:r w:rsidRPr="00227E49">
        <w:rPr>
          <w:rFonts w:hint="eastAsia"/>
        </w:rPr>
        <w:br/>
        <w:t>% Input:</w:t>
      </w:r>
      <w:r w:rsidRPr="00227E49">
        <w:rPr>
          <w:rFonts w:hint="eastAsia"/>
        </w:rPr>
        <w:br/>
        <w:t>%   figZeroPS - the fig matrix with zero phase shift</w:t>
      </w:r>
      <w:r w:rsidRPr="00227E49">
        <w:rPr>
          <w:rFonts w:hint="eastAsia"/>
        </w:rPr>
        <w:br/>
        <w:t>%   figPiPS - the fig matrix with pi phase shift</w:t>
      </w:r>
      <w:r w:rsidRPr="00227E49">
        <w:rPr>
          <w:rFonts w:hint="eastAsia"/>
        </w:rPr>
        <w:br/>
        <w:t>%   figDeltaPS - the fig matrix with delta phase shift</w:t>
      </w:r>
      <w:r w:rsidRPr="00227E49">
        <w:rPr>
          <w:rFonts w:hint="eastAsia"/>
        </w:rPr>
        <w:br/>
        <w:t>%   figDeltaPiPS - the fig matrix with delta  + pi phase shift</w:t>
      </w:r>
      <w:r w:rsidRPr="00227E49">
        <w:rPr>
          <w:rFonts w:hint="eastAsia"/>
        </w:rPr>
        <w:br/>
        <w:t>%   ddecNum - the optimized decomposition number</w:t>
      </w:r>
      <w:r w:rsidRPr="00227E49">
        <w:rPr>
          <w:rFonts w:hint="eastAsia"/>
        </w:rPr>
        <w:br/>
        <w:t>%</w:t>
      </w:r>
      <w:r w:rsidRPr="00227E49">
        <w:rPr>
          <w:rFonts w:hint="eastAsia"/>
        </w:rPr>
        <w:br/>
        <w:t>%</w:t>
      </w:r>
      <w:r w:rsidRPr="00227E49">
        <w:rPr>
          <w:rFonts w:hint="eastAsia"/>
        </w:rPr>
        <w:br/>
        <w:t>% Output:</w:t>
      </w:r>
      <w:r w:rsidRPr="00227E49">
        <w:rPr>
          <w:rFonts w:hint="eastAsia"/>
        </w:rPr>
        <w:br/>
        <w:t>%  wrappedPhase - the wrapped phase matrix</w:t>
      </w:r>
      <w:r w:rsidRPr="00227E49">
        <w:rPr>
          <w:rFonts w:hint="eastAsia"/>
        </w:rPr>
        <w:br/>
        <w:t>function wrappedPhase = extractWrappedPhaseSWTFFT(figZeroPSFiltered, figPiPSFiltered, figDeltaPSFiltered, figDeltaPiPSFiltered, delta, isDisplay)</w:t>
      </w:r>
      <w:r w:rsidRPr="00227E49">
        <w:rPr>
          <w:rFonts w:hint="eastAsia"/>
        </w:rPr>
        <w:br/>
        <w:t xml:space="preserve">    figZero =  (figPiPSFiltered - figZeroPSFiltered) /2;</w:t>
      </w:r>
      <w:r w:rsidRPr="00227E49">
        <w:rPr>
          <w:rFonts w:hint="eastAsia"/>
        </w:rPr>
        <w:br/>
        <w:t xml:space="preserve">    figDelta = (figDeltaPiPSFiltered - figDeltaPSFiltered) / 2;</w:t>
      </w:r>
      <w:r w:rsidRPr="00227E49">
        <w:rPr>
          <w:rFonts w:hint="eastAsia"/>
        </w:rPr>
        <w:br/>
        <w:t xml:space="preserve">    wrappedPhase = atan2d(figZero * sin(delta), figDelta - figZero * cos(delta));</w:t>
      </w:r>
      <w:r w:rsidRPr="00227E49">
        <w:rPr>
          <w:rFonts w:hint="eastAsia"/>
        </w:rPr>
        <w:br/>
        <w:t xml:space="preserve">    if isDisplay</w:t>
      </w:r>
      <w:r w:rsidRPr="00227E49">
        <w:rPr>
          <w:rFonts w:hint="eastAsia"/>
        </w:rPr>
        <w:br/>
        <w:t xml:space="preserve">        displayFig(wrappedPhase, "test for extracting wrapped phase")</w:t>
      </w:r>
      <w:r w:rsidRPr="00227E49">
        <w:rPr>
          <w:rFonts w:hint="eastAsia"/>
        </w:rPr>
        <w:br/>
        <w:t xml:space="preserve">    end</w:t>
      </w:r>
      <w:r w:rsidRPr="00227E49">
        <w:rPr>
          <w:rFonts w:hint="eastAsia"/>
        </w:rPr>
        <w:br/>
        <w:t>end</w:t>
      </w:r>
    </w:p>
    <w:p w:rsidR="004B76C5" w:rsidRPr="00227E49" w:rsidRDefault="004B76C5" w:rsidP="004B76C5">
      <w:pPr>
        <w:pStyle w:val="10"/>
        <w:spacing w:before="312" w:after="312"/>
      </w:pPr>
      <w:r w:rsidRPr="00227E49">
        <w:rPr>
          <w:rFonts w:hint="eastAsia"/>
        </w:rPr>
        <w:t>T</w:t>
      </w:r>
      <w:r w:rsidRPr="00227E49">
        <w:t xml:space="preserve">his file </w:t>
      </w:r>
      <w:proofErr w:type="gramStart"/>
      <w:r w:rsidRPr="00227E49">
        <w:t>display</w:t>
      </w:r>
      <w:proofErr w:type="gramEnd"/>
      <w:r w:rsidRPr="00227E49">
        <w:t xml:space="preserve"> the image under a gray colormap</w:t>
      </w:r>
    </w:p>
    <w:p w:rsidR="004B76C5" w:rsidRPr="00227E49" w:rsidRDefault="004B76C5" w:rsidP="004B76C5">
      <w:pPr>
        <w:pStyle w:val="MATLABCode"/>
        <w:spacing w:before="312" w:after="312"/>
      </w:pPr>
      <w:r w:rsidRPr="00227E49">
        <w:rPr>
          <w:rFonts w:hint="eastAsia"/>
        </w:rPr>
        <w:t>%Input:</w:t>
      </w:r>
      <w:r w:rsidRPr="00227E49">
        <w:rPr>
          <w:rFonts w:hint="eastAsia"/>
        </w:rPr>
        <w:br/>
      </w:r>
      <w:r w:rsidRPr="00227E49">
        <w:rPr>
          <w:rFonts w:hint="eastAsia"/>
        </w:rPr>
        <w:lastRenderedPageBreak/>
        <w:t>% figMatrix - the Matrix that  represent the grayscalized image</w:t>
      </w:r>
      <w:r w:rsidRPr="00227E49">
        <w:rPr>
          <w:rFonts w:hint="eastAsia"/>
        </w:rPr>
        <w:br/>
        <w:t>% titleString - the fig title</w:t>
      </w:r>
      <w:r w:rsidRPr="00227E49">
        <w:rPr>
          <w:rFonts w:hint="eastAsia"/>
        </w:rPr>
        <w:br/>
        <w:t>function displayFig(figMatrix, titleString)</w:t>
      </w:r>
      <w:r w:rsidRPr="00227E49">
        <w:rPr>
          <w:rFonts w:hint="eastAsia"/>
        </w:rPr>
        <w:br/>
        <w:t xml:space="preserve">    figure</w:t>
      </w:r>
      <w:r w:rsidRPr="00227E49">
        <w:rPr>
          <w:rFonts w:hint="eastAsia"/>
        </w:rPr>
        <w:br/>
        <w:t xml:space="preserve">    colormap('gray');</w:t>
      </w:r>
      <w:r w:rsidRPr="00227E49">
        <w:rPr>
          <w:rFonts w:hint="eastAsia"/>
        </w:rPr>
        <w:br/>
        <w:t xml:space="preserve">    imagesc(figMatrix);</w:t>
      </w:r>
      <w:r w:rsidRPr="00227E49">
        <w:rPr>
          <w:rFonts w:hint="eastAsia"/>
        </w:rPr>
        <w:br/>
        <w:t xml:space="preserve">    title(titleString);</w:t>
      </w:r>
      <w:r w:rsidRPr="00227E49">
        <w:rPr>
          <w:rFonts w:hint="eastAsia"/>
        </w:rPr>
        <w:br/>
        <w:t>end</w:t>
      </w:r>
    </w:p>
    <w:p w:rsidR="004B76C5" w:rsidRPr="00227E49" w:rsidRDefault="004B76C5" w:rsidP="004B76C5">
      <w:pPr>
        <w:pStyle w:val="10"/>
        <w:spacing w:before="312" w:after="312"/>
      </w:pPr>
      <w:r w:rsidRPr="00227E49">
        <w:t>This file contains function that can calculate the Morie Wavelength according to the system geometric parameters</w:t>
      </w:r>
    </w:p>
    <w:p w:rsidR="004B76C5" w:rsidRPr="00227E49" w:rsidRDefault="004B76C5" w:rsidP="004B76C5">
      <w:pPr>
        <w:pStyle w:val="MATLABCode"/>
        <w:spacing w:before="312" w:after="312"/>
      </w:pPr>
      <w:r w:rsidRPr="00227E49">
        <w:rPr>
          <w:rFonts w:hint="eastAsia"/>
        </w:rPr>
        <w:t>function lambda = getMorieWavelengthGeo(theta, pitch)</w:t>
      </w:r>
      <w:r w:rsidRPr="00227E49">
        <w:rPr>
          <w:rFonts w:hint="eastAsia"/>
        </w:rPr>
        <w:br/>
        <w:t xml:space="preserve">    lambda = pitch / tan(theta);</w:t>
      </w:r>
      <w:r w:rsidRPr="00227E49">
        <w:rPr>
          <w:rFonts w:hint="eastAsia"/>
        </w:rPr>
        <w:br/>
        <w:t>end</w:t>
      </w:r>
    </w:p>
    <w:p w:rsidR="004B76C5" w:rsidRPr="00227E49" w:rsidRDefault="004B76C5" w:rsidP="004B76C5">
      <w:pPr>
        <w:pStyle w:val="10"/>
        <w:spacing w:before="312" w:after="312"/>
      </w:pPr>
      <w:r w:rsidRPr="00227E49">
        <w:t>This file contains function that calculates Rough Index for all four deformed images</w:t>
      </w:r>
    </w:p>
    <w:p w:rsidR="004B76C5" w:rsidRPr="00227E49" w:rsidRDefault="004B76C5" w:rsidP="004B76C5">
      <w:pPr>
        <w:pStyle w:val="MATLABCode"/>
        <w:spacing w:before="312" w:after="312"/>
      </w:pPr>
      <w:r w:rsidRPr="00227E49">
        <w:rPr>
          <w:rFonts w:hint="eastAsia"/>
        </w:rPr>
        <w:t>% Calculate the Rough Index for one image by convolving the image with</w:t>
      </w:r>
      <w:r w:rsidRPr="00227E49">
        <w:rPr>
          <w:rFonts w:hint="eastAsia"/>
        </w:rPr>
        <w:br/>
        <w:t>% Sobel vertical edge detector filter</w:t>
      </w:r>
      <w:r w:rsidRPr="00227E49">
        <w:rPr>
          <w:rFonts w:hint="eastAsia"/>
        </w:rPr>
        <w:br/>
        <w:t>% Input:</w:t>
      </w:r>
      <w:r w:rsidRPr="00227E49">
        <w:rPr>
          <w:rFonts w:hint="eastAsia"/>
        </w:rPr>
        <w:br/>
        <w:t>%   fig - the fig matrix</w:t>
      </w:r>
      <w:r w:rsidRPr="00227E49">
        <w:rPr>
          <w:rFonts w:hint="eastAsia"/>
        </w:rPr>
        <w:br/>
        <w:t>% Output:</w:t>
      </w:r>
      <w:r w:rsidRPr="00227E49">
        <w:rPr>
          <w:rFonts w:hint="eastAsia"/>
        </w:rPr>
        <w:br/>
        <w:t>%   roughIndex - the rough Index of the image</w:t>
      </w:r>
      <w:r w:rsidRPr="00227E49">
        <w:rPr>
          <w:rFonts w:hint="eastAsia"/>
        </w:rPr>
        <w:br/>
      </w:r>
      <w:r w:rsidRPr="00227E49">
        <w:rPr>
          <w:rFonts w:hint="eastAsia"/>
        </w:rPr>
        <w:lastRenderedPageBreak/>
        <w:br/>
        <w:t>function roughnessIndex = getRoughnessIndex(fig)</w:t>
      </w:r>
      <w:r w:rsidRPr="00227E49">
        <w:rPr>
          <w:rFonts w:hint="eastAsia"/>
        </w:rPr>
        <w:br/>
        <w:t xml:space="preserve">    h = [-1 -2 -1; 0 0 0; +1 +2 +1];</w:t>
      </w:r>
      <w:r w:rsidRPr="00227E49">
        <w:rPr>
          <w:rFonts w:hint="eastAsia"/>
        </w:rPr>
        <w:br/>
        <w:t xml:space="preserve">    verticalEdge = conv2(h, fig);</w:t>
      </w:r>
      <w:r w:rsidRPr="00227E49">
        <w:rPr>
          <w:rFonts w:hint="eastAsia"/>
        </w:rPr>
        <w:br/>
        <w:t xml:space="preserve">    roughnessIndex = norm(verticalEdge, 1) / norm(fig, 1);</w:t>
      </w:r>
      <w:r w:rsidRPr="00227E49">
        <w:rPr>
          <w:rFonts w:hint="eastAsia"/>
        </w:rPr>
        <w:br/>
        <w:t>end</w:t>
      </w:r>
    </w:p>
    <w:p w:rsidR="004B76C5" w:rsidRPr="00227E49" w:rsidRDefault="004B76C5" w:rsidP="0013156C">
      <w:pPr>
        <w:pStyle w:val="10"/>
        <w:spacing w:before="312" w:after="312"/>
      </w:pPr>
      <w:r w:rsidRPr="00227E49">
        <w:t xml:space="preserve">This file contains the </w:t>
      </w:r>
      <w:r w:rsidR="0013156C" w:rsidRPr="00227E49">
        <w:t>function that</w:t>
      </w:r>
      <w:r w:rsidRPr="00227E49">
        <w:t xml:space="preserve"> repeat the whole process to extract the wrapped phase for a</w:t>
      </w:r>
      <w:r w:rsidR="0013156C">
        <w:t xml:space="preserve"> </w:t>
      </w:r>
      <w:r w:rsidR="0013156C">
        <w:rPr>
          <w:rFonts w:hint="eastAsia"/>
        </w:rPr>
        <w:t>s</w:t>
      </w:r>
      <w:r w:rsidR="0013156C">
        <w:t>pecific</w:t>
      </w:r>
      <w:r w:rsidRPr="00227E49">
        <w:rPr>
          <w:rFonts w:hint="eastAsia"/>
        </w:rPr>
        <w:t xml:space="preserve"> </w:t>
      </w:r>
      <w:r w:rsidR="0013156C" w:rsidRPr="00227E49">
        <w:rPr>
          <w:noProof/>
        </w:rPr>
        <w:t>morrie pattern wavelength</w:t>
      </w:r>
    </w:p>
    <w:p w:rsidR="004B76C5" w:rsidRPr="00227E49" w:rsidRDefault="004B76C5" w:rsidP="004B76C5">
      <w:pPr>
        <w:pStyle w:val="MATLABCode"/>
      </w:pPr>
      <w:r w:rsidRPr="00227E49">
        <w:rPr>
          <w:rFonts w:hint="eastAsia"/>
        </w:rPr>
        <w:t>% getSingleUnwrappedPhase, this function calculate a single wrapped phase</w:t>
      </w:r>
      <w:r w:rsidRPr="00227E49">
        <w:rPr>
          <w:rFonts w:hint="eastAsia"/>
        </w:rPr>
        <w:br/>
        <w:t>% use previous functions</w:t>
      </w:r>
      <w:r w:rsidRPr="00227E49">
        <w:rPr>
          <w:rFonts w:hint="eastAsia"/>
        </w:rPr>
        <w:br/>
        <w:t>% Input:</w:t>
      </w:r>
      <w:r w:rsidRPr="00227E49">
        <w:rPr>
          <w:rFonts w:hint="eastAsia"/>
        </w:rPr>
        <w:br/>
        <w:t>%   pitch - the pitch of the fringe pattern</w:t>
      </w:r>
      <w:r w:rsidRPr="00227E49">
        <w:rPr>
          <w:rFonts w:hint="eastAsia"/>
        </w:rPr>
        <w:br/>
        <w:t>%   lambda - the wavelength of the morrie pattern</w:t>
      </w:r>
      <w:r w:rsidRPr="00227E49">
        <w:rPr>
          <w:rFonts w:hint="eastAsia"/>
        </w:rPr>
        <w:br/>
        <w:t>% Output:</w:t>
      </w:r>
      <w:r w:rsidRPr="00227E49">
        <w:rPr>
          <w:rFonts w:hint="eastAsia"/>
        </w:rPr>
        <w:br/>
        <w:t>%   wrappedPhase - the wrapped Phase</w:t>
      </w:r>
      <w:r w:rsidRPr="00227E49">
        <w:rPr>
          <w:rFonts w:hint="eastAsia"/>
        </w:rPr>
        <w:br/>
      </w:r>
      <w:r w:rsidRPr="00227E49">
        <w:rPr>
          <w:rFonts w:hint="eastAsia"/>
        </w:rPr>
        <w:br/>
        <w:t>function wrappedPhase = getSingleWrappedPhase(pitch)</w:t>
      </w:r>
      <w:r w:rsidRPr="00227E49">
        <w:rPr>
          <w:rFonts w:hint="eastAsia"/>
        </w:rPr>
        <w:br/>
        <w:t xml:space="preserve">    [~, patternPath] = generatePattern(2048, 1536, 50, 200, pitch, 0, 1);</w:t>
      </w:r>
      <w:r w:rsidRPr="00227E49">
        <w:rPr>
          <w:rFonts w:hint="eastAsia"/>
        </w:rPr>
        <w:br/>
        <w:t xml:space="preserve">    prompt = 'the pattern path is ' + patternPath + '.\nPlease paste the captured image directory path below:\n';</w:t>
      </w:r>
      <w:r w:rsidRPr="00227E49">
        <w:rPr>
          <w:rFonts w:hint="eastAsia"/>
        </w:rPr>
        <w:br/>
        <w:t xml:space="preserve">    figPath = input(char(prompt));</w:t>
      </w:r>
      <w:r w:rsidRPr="00227E49">
        <w:rPr>
          <w:rFonts w:hint="eastAsia"/>
        </w:rPr>
        <w:br/>
        <w:t xml:space="preserve">    [figZeroPS, figPiPS, figDeltaPS, figDeltaPiPS] = digitalMorieSuperimpose(figPath, patternPath, 1, false);</w:t>
      </w:r>
      <w:r w:rsidRPr="00227E49">
        <w:rPr>
          <w:rFonts w:hint="eastAsia"/>
        </w:rPr>
        <w:br/>
        <w:t xml:space="preserve">    decum = input(char("Please enter the decomposition level: \n"));</w:t>
      </w:r>
      <w:r w:rsidRPr="00227E49">
        <w:rPr>
          <w:rFonts w:hint="eastAsia"/>
        </w:rPr>
        <w:br/>
      </w:r>
      <w:r w:rsidRPr="00227E49">
        <w:rPr>
          <w:rFonts w:hint="eastAsia"/>
        </w:rPr>
        <w:lastRenderedPageBreak/>
        <w:t xml:space="preserve">    dampingFactor = input(char("please enter the damping factor: \n"));</w:t>
      </w:r>
      <w:r w:rsidRPr="00227E49">
        <w:rPr>
          <w:rFonts w:hint="eastAsia"/>
        </w:rPr>
        <w:br/>
        <w:t xml:space="preserve">    [figZeroPSFiltered, figPiPSFiltered, figDeltaPSFiltered, figDeltaPiPSFiltered] = removeGridSWTFFT(figZeroPS, figPiPS, figDeltaPS, figDeltaPiPS, decum, 'db5', dampingFactor, false);</w:t>
      </w:r>
      <w:r w:rsidRPr="00227E49">
        <w:rPr>
          <w:rFonts w:hint="eastAsia"/>
        </w:rPr>
        <w:br/>
        <w:t xml:space="preserve">    delta = 1 / pitch * 2 * pi;</w:t>
      </w:r>
      <w:r w:rsidRPr="00227E49">
        <w:rPr>
          <w:rFonts w:hint="eastAsia"/>
        </w:rPr>
        <w:br/>
        <w:t xml:space="preserve">    wrappedPhase = extractWrappedPhaseSWTFFT(figZeroPSFiltered, figPiPSFiltered, figDeltaPSFiltered, figDeltaPiPSFiltered, delta, false);</w:t>
      </w:r>
      <w:r w:rsidRPr="00227E49">
        <w:rPr>
          <w:rFonts w:hint="eastAsia"/>
        </w:rPr>
        <w:br/>
        <w:t>end</w:t>
      </w:r>
    </w:p>
    <w:p w:rsidR="00541F1A" w:rsidRPr="00227E49" w:rsidRDefault="00541F1A" w:rsidP="00541F1A">
      <w:pPr>
        <w:pStyle w:val="10"/>
        <w:spacing w:before="312" w:after="312"/>
      </w:pPr>
      <w:r w:rsidRPr="00227E49">
        <w:t xml:space="preserve">This helper </w:t>
      </w:r>
      <w:r w:rsidR="0013156C" w:rsidRPr="00227E49">
        <w:t>grayscales</w:t>
      </w:r>
      <w:r w:rsidRPr="00227E49">
        <w:t xml:space="preserve"> the captured image</w:t>
      </w:r>
    </w:p>
    <w:p w:rsidR="00541F1A" w:rsidRPr="00227E49" w:rsidRDefault="00541F1A" w:rsidP="00541F1A">
      <w:pPr>
        <w:pStyle w:val="MATLABCode"/>
        <w:spacing w:before="312" w:after="312"/>
      </w:pPr>
      <w:r w:rsidRPr="00227E49">
        <w:rPr>
          <w:rFonts w:hint="eastAsia"/>
        </w:rPr>
        <w:t>% Read and grayscalize the image file</w:t>
      </w:r>
      <w:r w:rsidRPr="00227E49">
        <w:br/>
        <w:t>%</w:t>
      </w:r>
      <w:r w:rsidRPr="00227E49">
        <w:br/>
        <w:t>% Input:</w:t>
      </w:r>
      <w:r w:rsidRPr="00227E49">
        <w:br/>
        <w:t>%   figPath0 - the directory path of image file</w:t>
      </w:r>
      <w:r w:rsidRPr="00227E49">
        <w:br/>
        <w:t>%</w:t>
      </w:r>
      <w:r w:rsidRPr="00227E49">
        <w:br/>
        <w:t>% Output:</w:t>
      </w:r>
      <w:r w:rsidRPr="00227E49">
        <w:br/>
        <w:t>%   fig - the grayscalized pattern matrix</w:t>
      </w:r>
      <w:r w:rsidRPr="00227E49">
        <w:br/>
        <w:t>function fig = inputDeformedImage(figPath)</w:t>
      </w:r>
      <w:r w:rsidRPr="00227E49">
        <w:br/>
        <w:t xml:space="preserve">    figPath = char(figPath); % the url have to a characters</w:t>
      </w:r>
      <w:r w:rsidRPr="00227E49">
        <w:br/>
        <w:t xml:space="preserve">    fig = imread(figPath);</w:t>
      </w:r>
      <w:r w:rsidRPr="00227E49">
        <w:br/>
        <w:t xml:space="preserve">    figSize = size(fig);</w:t>
      </w:r>
      <w:r w:rsidRPr="00227E49">
        <w:br/>
        <w:t xml:space="preserve">    if figSize(end) == 3</w:t>
      </w:r>
      <w:r w:rsidRPr="00227E49">
        <w:br/>
        <w:t xml:space="preserve">        fig = rgb2gray(fig); % grayscale</w:t>
      </w:r>
      <w:r w:rsidRPr="00227E49">
        <w:br/>
        <w:t xml:space="preserve">    end</w:t>
      </w:r>
      <w:r w:rsidRPr="00227E49">
        <w:br/>
        <w:t xml:space="preserve">    fig = mat2gray(fig, [0, 255]); % normalized</w:t>
      </w:r>
      <w:r w:rsidRPr="00227E49">
        <w:br/>
        <w:t>end</w:t>
      </w:r>
    </w:p>
    <w:p w:rsidR="00541F1A" w:rsidRPr="00227E49" w:rsidRDefault="00541F1A" w:rsidP="00541F1A">
      <w:pPr>
        <w:pStyle w:val="10"/>
        <w:spacing w:before="312" w:after="312"/>
      </w:pPr>
      <w:r w:rsidRPr="00227E49">
        <w:lastRenderedPageBreak/>
        <w:t>This file contains function that removes the Grid for four different images</w:t>
      </w:r>
      <w:bookmarkStart w:id="140" w:name="_Toc9426866"/>
      <w:r w:rsidRPr="00227E49">
        <w:rPr>
          <w:rFonts w:hint="eastAsia"/>
        </w:rPr>
        <w:t xml:space="preserve"> </w:t>
      </w:r>
      <w:r w:rsidRPr="00227E49">
        <w:t>with SWTFFT method</w:t>
      </w:r>
      <w:bookmarkEnd w:id="140"/>
    </w:p>
    <w:p w:rsidR="00541F1A" w:rsidRPr="00227E49" w:rsidRDefault="00541F1A" w:rsidP="00541F1A">
      <w:pPr>
        <w:pStyle w:val="MATLABCode"/>
        <w:spacing w:before="312" w:after="312"/>
      </w:pPr>
      <w:r w:rsidRPr="00227E49">
        <w:rPr>
          <w:rFonts w:hint="eastAsia"/>
        </w:rPr>
        <w:t>%Remove the grid noises according to SWTFFT method</w:t>
      </w:r>
      <w:r w:rsidRPr="00227E49">
        <w:rPr>
          <w:rFonts w:hint="eastAsia"/>
        </w:rPr>
        <w:br/>
        <w:t>% Input:</w:t>
      </w:r>
      <w:r w:rsidRPr="00227E49">
        <w:rPr>
          <w:rFonts w:hint="eastAsia"/>
        </w:rPr>
        <w:br/>
        <w:t>%   figZeroPS - the fig matrix with zero phase shift</w:t>
      </w:r>
      <w:r w:rsidRPr="00227E49">
        <w:rPr>
          <w:rFonts w:hint="eastAsia"/>
        </w:rPr>
        <w:br/>
        <w:t>%   figPiPS - the fig matrix with pi phase shift</w:t>
      </w:r>
      <w:r w:rsidRPr="00227E49">
        <w:rPr>
          <w:rFonts w:hint="eastAsia"/>
        </w:rPr>
        <w:br/>
        <w:t>%   figDeltaPS - the fig matrix with delta phase shift</w:t>
      </w:r>
      <w:r w:rsidRPr="00227E49">
        <w:rPr>
          <w:rFonts w:hint="eastAsia"/>
        </w:rPr>
        <w:br/>
        <w:t>%   figDeltaPiPS - the fig matrix with delta  + pi phase shift</w:t>
      </w:r>
      <w:r w:rsidRPr="00227E49">
        <w:rPr>
          <w:rFonts w:hint="eastAsia"/>
        </w:rPr>
        <w:br/>
        <w:t>%   decNum - the optimized decompostion level, an interger</w:t>
      </w:r>
      <w:r w:rsidRPr="00227E49">
        <w:rPr>
          <w:rFonts w:hint="eastAsia"/>
        </w:rPr>
        <w:br/>
        <w:t>%   wName - the wavlet function that performs the best</w:t>
      </w:r>
      <w:r w:rsidRPr="00227E49">
        <w:rPr>
          <w:rFonts w:hint="eastAsia"/>
        </w:rPr>
        <w:br/>
        <w:t>%   sigma - the optimized the damping factor</w:t>
      </w:r>
      <w:r w:rsidRPr="00227E49">
        <w:rPr>
          <w:rFonts w:hint="eastAsia"/>
        </w:rPr>
        <w:br/>
        <w:t>%   isDisplay - the boolean variable; when it is true, the result will be</w:t>
      </w:r>
      <w:r w:rsidRPr="00227E49">
        <w:rPr>
          <w:rFonts w:hint="eastAsia"/>
        </w:rPr>
        <w:br/>
        <w:t>%   shown</w:t>
      </w:r>
      <w:r w:rsidRPr="00227E49">
        <w:rPr>
          <w:rFonts w:hint="eastAsia"/>
        </w:rPr>
        <w:br/>
        <w:t>%</w:t>
      </w:r>
      <w:r w:rsidRPr="00227E49">
        <w:rPr>
          <w:rFonts w:hint="eastAsia"/>
        </w:rPr>
        <w:br/>
        <w:t>%</w:t>
      </w:r>
      <w:r w:rsidRPr="00227E49">
        <w:rPr>
          <w:rFonts w:hint="eastAsia"/>
        </w:rPr>
        <w:br/>
        <w:t>% Output:</w:t>
      </w:r>
      <w:r w:rsidRPr="00227E49">
        <w:rPr>
          <w:rFonts w:hint="eastAsia"/>
        </w:rPr>
        <w:br/>
        <w:t>%   figZeroPSFiltered - the filtered fig matrix with zero phase shift</w:t>
      </w:r>
      <w:r w:rsidRPr="00227E49">
        <w:rPr>
          <w:rFonts w:hint="eastAsia"/>
        </w:rPr>
        <w:br/>
        <w:t>%   figPiPSFiltered - the filtered fig matrix with pi phase shift</w:t>
      </w:r>
      <w:r w:rsidRPr="00227E49">
        <w:rPr>
          <w:rFonts w:hint="eastAsia"/>
        </w:rPr>
        <w:br/>
        <w:t>%   figDeltaPSFiltered - the filtered fig matrix with delta phase shift</w:t>
      </w:r>
      <w:r w:rsidRPr="00227E49">
        <w:rPr>
          <w:rFonts w:hint="eastAsia"/>
        </w:rPr>
        <w:br/>
        <w:t>%   figDeltaPiPSFiltered - the filtered fig matrix with delta  + pi phase shift</w:t>
      </w:r>
      <w:r w:rsidRPr="00227E49">
        <w:rPr>
          <w:rFonts w:hint="eastAsia"/>
        </w:rPr>
        <w:br/>
        <w:t>function [figZeroPSFiltered, figPiPSFiltered, figDeltaPSFiltered, figDeltaPiPSFiltered] = removeGridSWTFFT(figZeroPS, figPiPS, figDeltaPS, figDeltaPiPS, decNum, wName, sigma, isDisplay)</w:t>
      </w:r>
      <w:r w:rsidRPr="00227E49">
        <w:rPr>
          <w:rFonts w:hint="eastAsia"/>
        </w:rPr>
        <w:br/>
        <w:t xml:space="preserve">    figZeroPSFiltered = SWTFFT(figZeroPS, decNum, wName, sigma);</w:t>
      </w:r>
      <w:r w:rsidRPr="00227E49">
        <w:rPr>
          <w:rFonts w:hint="eastAsia"/>
        </w:rPr>
        <w:br/>
        <w:t xml:space="preserve">    figPiPSFiltered = SWTFFT(figPiPS, decNum, wName, sigma);</w:t>
      </w:r>
      <w:r w:rsidRPr="00227E49">
        <w:rPr>
          <w:rFonts w:hint="eastAsia"/>
        </w:rPr>
        <w:br/>
        <w:t xml:space="preserve">    figDeltaPSFiltered = SWTFFT(figDeltaPS, decNum, wName, sigma);</w:t>
      </w:r>
      <w:r w:rsidRPr="00227E49">
        <w:rPr>
          <w:rFonts w:hint="eastAsia"/>
        </w:rPr>
        <w:br/>
      </w:r>
      <w:r w:rsidRPr="00227E49">
        <w:rPr>
          <w:rFonts w:hint="eastAsia"/>
        </w:rPr>
        <w:lastRenderedPageBreak/>
        <w:t xml:space="preserve">    figDeltaPiPSFiltered = SWTFFT(figDeltaPiPS, decNum, wName, sigma);</w:t>
      </w:r>
      <w:r w:rsidRPr="00227E49">
        <w:rPr>
          <w:rFonts w:hint="eastAsia"/>
        </w:rPr>
        <w:br/>
      </w:r>
      <w:r w:rsidRPr="00227E49">
        <w:rPr>
          <w:rFonts w:hint="eastAsia"/>
        </w:rPr>
        <w:br/>
        <w:t xml:space="preserve">    if isDisplay</w:t>
      </w:r>
      <w:r w:rsidRPr="00227E49">
        <w:rPr>
          <w:rFonts w:hint="eastAsia"/>
        </w:rPr>
        <w:br/>
        <w:t xml:space="preserve">        figure('Position', [100, 100, 2048, 1536]);</w:t>
      </w:r>
      <w:r w:rsidRPr="00227E49">
        <w:rPr>
          <w:rFonts w:hint="eastAsia"/>
        </w:rPr>
        <w:br/>
        <w:t xml:space="preserve">        colormap('gray');</w:t>
      </w:r>
      <w:r w:rsidRPr="00227E49">
        <w:rPr>
          <w:rFonts w:hint="eastAsia"/>
        </w:rPr>
        <w:br/>
      </w:r>
      <w:r w:rsidRPr="00227E49">
        <w:rPr>
          <w:rFonts w:hint="eastAsia"/>
        </w:rPr>
        <w:br/>
        <w:t xml:space="preserve">        subplot(2, 2, 1);</w:t>
      </w:r>
      <w:r w:rsidRPr="00227E49">
        <w:rPr>
          <w:rFonts w:hint="eastAsia"/>
        </w:rPr>
        <w:br/>
        <w:t xml:space="preserve">        imagesc(figZeroPSFiltered, [0, 1]);</w:t>
      </w:r>
      <w:r w:rsidRPr="00227E49">
        <w:rPr>
          <w:rFonts w:hint="eastAsia"/>
        </w:rPr>
        <w:br/>
        <w:t xml:space="preserve">        title("Zero Phase-shift Filtered");</w:t>
      </w:r>
      <w:r w:rsidRPr="00227E49">
        <w:rPr>
          <w:rFonts w:hint="eastAsia"/>
        </w:rPr>
        <w:br/>
      </w:r>
      <w:r w:rsidRPr="00227E49">
        <w:rPr>
          <w:rFonts w:hint="eastAsia"/>
        </w:rPr>
        <w:br/>
        <w:t xml:space="preserve">        subplot(2, 2, 2)</w:t>
      </w:r>
      <w:r w:rsidRPr="00227E49">
        <w:rPr>
          <w:rFonts w:hint="eastAsia"/>
        </w:rPr>
        <w:br/>
        <w:t xml:space="preserve">        imagesc(figPiPSFiltered, [0, 1]);</w:t>
      </w:r>
      <w:r w:rsidRPr="00227E49">
        <w:rPr>
          <w:rFonts w:hint="eastAsia"/>
        </w:rPr>
        <w:br/>
        <w:t xml:space="preserve">        title("\pi Phase-shift Filtered ");</w:t>
      </w:r>
      <w:r w:rsidRPr="00227E49">
        <w:rPr>
          <w:rFonts w:hint="eastAsia"/>
        </w:rPr>
        <w:br/>
      </w:r>
      <w:r w:rsidRPr="00227E49">
        <w:rPr>
          <w:rFonts w:hint="eastAsia"/>
        </w:rPr>
        <w:br/>
        <w:t xml:space="preserve">        subplot(2, 2, 3)</w:t>
      </w:r>
      <w:r w:rsidRPr="00227E49">
        <w:rPr>
          <w:rFonts w:hint="eastAsia"/>
        </w:rPr>
        <w:br/>
        <w:t xml:space="preserve">        imagesc(figDeltaPSFiltered, [0, 1]);</w:t>
      </w:r>
      <w:r w:rsidRPr="00227E49">
        <w:rPr>
          <w:rFonts w:hint="eastAsia"/>
        </w:rPr>
        <w:br/>
        <w:t xml:space="preserve">        title("\delta Phase-shift Filtered");</w:t>
      </w:r>
      <w:r w:rsidRPr="00227E49">
        <w:rPr>
          <w:rFonts w:hint="eastAsia"/>
        </w:rPr>
        <w:br/>
      </w:r>
      <w:r w:rsidRPr="00227E49">
        <w:rPr>
          <w:rFonts w:hint="eastAsia"/>
        </w:rPr>
        <w:br/>
        <w:t xml:space="preserve">        subplot(2, 2, 4)</w:t>
      </w:r>
      <w:r w:rsidRPr="00227E49">
        <w:rPr>
          <w:rFonts w:hint="eastAsia"/>
        </w:rPr>
        <w:br/>
        <w:t xml:space="preserve">        imagesc(figDeltaPiPSFiltered, [0, 1]);</w:t>
      </w:r>
      <w:r w:rsidRPr="00227E49">
        <w:rPr>
          <w:rFonts w:hint="eastAsia"/>
        </w:rPr>
        <w:br/>
        <w:t xml:space="preserve">        title("\delta + \pi Phase-shift Filtered")</w:t>
      </w:r>
      <w:r w:rsidRPr="00227E49">
        <w:rPr>
          <w:rFonts w:hint="eastAsia"/>
        </w:rPr>
        <w:br/>
        <w:t xml:space="preserve">    end</w:t>
      </w:r>
      <w:r w:rsidRPr="00227E49">
        <w:rPr>
          <w:rFonts w:hint="eastAsia"/>
        </w:rPr>
        <w:br/>
        <w:t>end</w:t>
      </w:r>
    </w:p>
    <w:p w:rsidR="00541F1A" w:rsidRPr="00227E49" w:rsidRDefault="00541F1A" w:rsidP="00541F1A">
      <w:pPr>
        <w:pStyle w:val="10"/>
        <w:spacing w:before="312" w:after="312"/>
      </w:pPr>
      <w:r w:rsidRPr="00227E49">
        <w:lastRenderedPageBreak/>
        <w:t>Remove stipes and other noises in the superimposed images by</w:t>
      </w:r>
      <w:bookmarkStart w:id="141" w:name="_Toc9426955"/>
      <w:r w:rsidRPr="00227E49">
        <w:rPr>
          <w:rFonts w:hint="eastAsia"/>
        </w:rPr>
        <w:t xml:space="preserve"> </w:t>
      </w:r>
      <w:r w:rsidRPr="00227E49">
        <w:t>SWT-FFT filtering method.</w:t>
      </w:r>
      <w:bookmarkEnd w:id="141"/>
    </w:p>
    <w:p w:rsidR="00541F1A" w:rsidRPr="00227E49" w:rsidRDefault="00541F1A" w:rsidP="00541F1A">
      <w:pPr>
        <w:pStyle w:val="MATLABCode"/>
        <w:spacing w:before="312" w:after="312"/>
      </w:pPr>
      <w:r w:rsidRPr="00227E49">
        <w:rPr>
          <w:rFonts w:hint="eastAsia"/>
        </w:rPr>
        <w:t>% Input:</w:t>
      </w:r>
      <w:r w:rsidRPr="00227E49">
        <w:rPr>
          <w:rFonts w:hint="eastAsia"/>
        </w:rPr>
        <w:br/>
        <w:t>% fig    - the superimposed figure matrix</w:t>
      </w:r>
      <w:r w:rsidRPr="00227E49">
        <w:rPr>
          <w:rFonts w:hint="eastAsia"/>
        </w:rPr>
        <w:br/>
        <w:t>%  decNum - the decomposition level number, an interger</w:t>
      </w:r>
      <w:r w:rsidRPr="00227E49">
        <w:rPr>
          <w:rFonts w:hint="eastAsia"/>
        </w:rPr>
        <w:br/>
        <w:t>%  wName  - the wavelt function name, 'db5', 'db12'</w:t>
      </w:r>
      <w:r w:rsidRPr="00227E49">
        <w:rPr>
          <w:rFonts w:hint="eastAsia"/>
        </w:rPr>
        <w:br/>
        <w:t>%  sigma  - the gaussian damping factor</w:t>
      </w:r>
      <w:r w:rsidRPr="00227E49">
        <w:rPr>
          <w:rFonts w:hint="eastAsia"/>
        </w:rPr>
        <w:br/>
        <w:t>function figFiltered = SWTFFT(fig, decNum, wName, sigma)</w:t>
      </w:r>
      <w:r w:rsidRPr="00227E49">
        <w:rPr>
          <w:rFonts w:hint="eastAsia"/>
        </w:rPr>
        <w:br/>
        <w:t xml:space="preserve">    % wavelet decompostion</w:t>
      </w:r>
      <w:r w:rsidRPr="00227E49">
        <w:rPr>
          <w:rFonts w:hint="eastAsia"/>
        </w:rPr>
        <w:br/>
        <w:t xml:space="preserve">    [A, H, V, D] = swt2(fig, decNum, wName);</w:t>
      </w:r>
      <w:r w:rsidRPr="00227E49">
        <w:rPr>
          <w:rFonts w:hint="eastAsia"/>
        </w:rPr>
        <w:br/>
      </w:r>
      <w:r w:rsidRPr="00227E49">
        <w:rPr>
          <w:rFonts w:hint="eastAsia"/>
        </w:rPr>
        <w:br/>
        <w:t xml:space="preserve">    % fourier transform</w:t>
      </w:r>
      <w:r w:rsidRPr="00227E49">
        <w:rPr>
          <w:rFonts w:hint="eastAsia"/>
        </w:rPr>
        <w:br/>
        <w:t xml:space="preserve">    HDamped = zeros(size(H)); % only need to look at the horizontal coeffecient</w:t>
      </w:r>
      <w:r w:rsidRPr="00227E49">
        <w:rPr>
          <w:rFonts w:hint="eastAsia"/>
        </w:rPr>
        <w:br/>
      </w:r>
      <w:r w:rsidRPr="00227E49">
        <w:rPr>
          <w:rFonts w:hint="eastAsia"/>
        </w:rPr>
        <w:br/>
        <w:t xml:space="preserve">    for i = 1:decNum</w:t>
      </w:r>
      <w:r w:rsidRPr="00227E49">
        <w:rPr>
          <w:rFonts w:hint="eastAsia"/>
        </w:rPr>
        <w:br/>
        <w:t xml:space="preserve">        % FFT</w:t>
      </w:r>
      <w:r w:rsidRPr="00227E49">
        <w:rPr>
          <w:rFonts w:hint="eastAsia"/>
        </w:rPr>
        <w:br/>
        <w:t xml:space="preserve">        HFFTed = fft(H(:, :, i));</w:t>
      </w:r>
      <w:r w:rsidRPr="00227E49">
        <w:rPr>
          <w:rFonts w:hint="eastAsia"/>
        </w:rPr>
        <w:br/>
        <w:t xml:space="preserve">        HFFTed = fftshift(HFFTed);</w:t>
      </w:r>
      <w:r w:rsidRPr="00227E49">
        <w:rPr>
          <w:rFonts w:hint="eastAsia"/>
        </w:rPr>
        <w:br/>
        <w:t xml:space="preserve">        [M, N] = size(HFFTed);</w:t>
      </w:r>
      <w:r w:rsidRPr="00227E49">
        <w:rPr>
          <w:rFonts w:hint="eastAsia"/>
        </w:rPr>
        <w:br/>
      </w:r>
      <w:r w:rsidRPr="00227E49">
        <w:rPr>
          <w:rFonts w:hint="eastAsia"/>
        </w:rPr>
        <w:br/>
        <w:t xml:space="preserve">        % damping of horizontal stipe</w:t>
      </w:r>
      <w:r w:rsidRPr="00227E49">
        <w:rPr>
          <w:rFonts w:hint="eastAsia"/>
        </w:rPr>
        <w:br/>
        <w:t xml:space="preserve">        gaussianDampingX = -floor(M / 2) : -floor(M / 2) + M  - 1;</w:t>
      </w:r>
      <w:r w:rsidRPr="00227E49">
        <w:rPr>
          <w:rFonts w:hint="eastAsia"/>
        </w:rPr>
        <w:br/>
        <w:t xml:space="preserve">        gaussianDampingY = normpdf(gaussianDampingX, 0, sigma);</w:t>
      </w:r>
      <w:r w:rsidRPr="00227E49">
        <w:rPr>
          <w:rFonts w:hint="eastAsia"/>
        </w:rPr>
        <w:br/>
        <w:t xml:space="preserve">        gaussianDamping2D = repmat(gaussianDampingY', 1,  N);</w:t>
      </w:r>
      <w:r w:rsidRPr="00227E49">
        <w:rPr>
          <w:rFonts w:hint="eastAsia"/>
        </w:rPr>
        <w:br/>
      </w:r>
      <w:r w:rsidRPr="00227E49">
        <w:rPr>
          <w:rFonts w:hint="eastAsia"/>
        </w:rPr>
        <w:br/>
        <w:t xml:space="preserve">       HFFTed = HFFTed .* gaussianDamping2D;</w:t>
      </w:r>
      <w:r w:rsidRPr="00227E49">
        <w:rPr>
          <w:rFonts w:hint="eastAsia"/>
        </w:rPr>
        <w:br/>
      </w:r>
      <w:r w:rsidRPr="00227E49">
        <w:rPr>
          <w:rFonts w:hint="eastAsia"/>
        </w:rPr>
        <w:lastRenderedPageBreak/>
        <w:t xml:space="preserve">       %inverse FFT</w:t>
      </w:r>
      <w:r w:rsidRPr="00227E49">
        <w:rPr>
          <w:rFonts w:hint="eastAsia"/>
        </w:rPr>
        <w:br/>
        <w:t xml:space="preserve">       HFFTed = ifftshift(HFFTed);</w:t>
      </w:r>
      <w:r w:rsidRPr="00227E49">
        <w:rPr>
          <w:rFonts w:hint="eastAsia"/>
        </w:rPr>
        <w:br/>
        <w:t xml:space="preserve">       HDamped(:, :, i) = ifft(HFFTed);</w:t>
      </w:r>
      <w:r w:rsidRPr="00227E49">
        <w:rPr>
          <w:rFonts w:hint="eastAsia"/>
        </w:rPr>
        <w:br/>
        <w:t xml:space="preserve">    end</w:t>
      </w:r>
      <w:r w:rsidRPr="00227E49">
        <w:rPr>
          <w:rFonts w:hint="eastAsia"/>
        </w:rPr>
        <w:br/>
      </w:r>
      <w:r w:rsidRPr="00227E49">
        <w:rPr>
          <w:rFonts w:hint="eastAsia"/>
        </w:rPr>
        <w:br/>
        <w:t xml:space="preserve">    % wavelet reconstruction</w:t>
      </w:r>
      <w:r w:rsidRPr="00227E49">
        <w:rPr>
          <w:rFonts w:hint="eastAsia"/>
        </w:rPr>
        <w:br/>
        <w:t xml:space="preserve">    figFiltered = iswt2(A, HDamped, V, D, wName);</w:t>
      </w:r>
      <w:r w:rsidRPr="00227E49">
        <w:rPr>
          <w:rFonts w:hint="eastAsia"/>
        </w:rPr>
        <w:br/>
        <w:t xml:space="preserve"> end</w:t>
      </w:r>
    </w:p>
    <w:p w:rsidR="00541F1A" w:rsidRPr="00227E49" w:rsidRDefault="00541F1A" w:rsidP="00541F1A">
      <w:pPr>
        <w:pStyle w:val="10"/>
        <w:spacing w:before="312" w:after="312"/>
      </w:pPr>
      <w:r w:rsidRPr="00227E49">
        <w:t>This file contains function that can unwrap the phase</w:t>
      </w:r>
    </w:p>
    <w:p w:rsidR="009D6CC9" w:rsidRPr="00CF1FDC" w:rsidRDefault="00541F1A" w:rsidP="00CF1FDC">
      <w:pPr>
        <w:pStyle w:val="MATLABCode"/>
        <w:spacing w:before="312" w:after="312"/>
      </w:pPr>
      <w:r w:rsidRPr="00227E49">
        <w:rPr>
          <w:rFonts w:hint="eastAsia"/>
        </w:rPr>
        <w:t>% unwrapPhase3, unwrap the phase by three-wavelength phase unwrapping</w:t>
      </w:r>
      <w:r w:rsidRPr="00227E49">
        <w:rPr>
          <w:rFonts w:hint="eastAsia"/>
        </w:rPr>
        <w:br/>
        <w:t>% Input:</w:t>
      </w:r>
      <w:r w:rsidRPr="00227E49">
        <w:rPr>
          <w:rFonts w:hint="eastAsia"/>
        </w:rPr>
        <w:br/>
        <w:t>%   wrappedPhase1 - wrapped phase according to lambda1</w:t>
      </w:r>
      <w:r w:rsidRPr="00227E49">
        <w:rPr>
          <w:rFonts w:hint="eastAsia"/>
        </w:rPr>
        <w:br/>
        <w:t>%   wrappedPhase2 - wrapped phase according to lambda2</w:t>
      </w:r>
      <w:r w:rsidRPr="00227E49">
        <w:rPr>
          <w:rFonts w:hint="eastAsia"/>
        </w:rPr>
        <w:br/>
        <w:t>%   wrappedPhase3 - wrapped phase according to lambda3</w:t>
      </w:r>
      <w:r w:rsidRPr="00227E49">
        <w:rPr>
          <w:rFonts w:hint="eastAsia"/>
        </w:rPr>
        <w:br/>
        <w:t>% Output:</w:t>
      </w:r>
      <w:r w:rsidRPr="00227E49">
        <w:rPr>
          <w:rFonts w:hint="eastAsia"/>
        </w:rPr>
        <w:br/>
        <w:t>%   unwrappedPhase - the unwrappedPhase</w:t>
      </w:r>
      <w:r w:rsidRPr="00227E49">
        <w:rPr>
          <w:rFonts w:hint="eastAsia"/>
        </w:rPr>
        <w:br/>
        <w:t>function unwrappedPhase =  unwrapPhase3(wrappedPhase1, wrappedPhase2, wrappedPhase3, lambda1, lambda2, lambda3)</w:t>
      </w:r>
      <w:r w:rsidRPr="00227E49">
        <w:rPr>
          <w:rFonts w:hint="eastAsia"/>
        </w:rPr>
        <w:br/>
        <w:t xml:space="preserve">    lambda12 = getRelativeWavelength(lambda1, lambda2);</w:t>
      </w:r>
      <w:r w:rsidRPr="00227E49">
        <w:rPr>
          <w:rFonts w:hint="eastAsia"/>
        </w:rPr>
        <w:br/>
        <w:t xml:space="preserve">    lambda23 = getRelativeWavelength(lambda2, lambda3);</w:t>
      </w:r>
      <w:r w:rsidRPr="00227E49">
        <w:rPr>
          <w:rFonts w:hint="eastAsia"/>
        </w:rPr>
        <w:br/>
        <w:t xml:space="preserve">    lambda123 = getRelativeWavelength(lambda12, lambda23);</w:t>
      </w:r>
      <w:r w:rsidRPr="00227E49">
        <w:rPr>
          <w:rFonts w:hint="eastAsia"/>
        </w:rPr>
        <w:br/>
        <w:t xml:space="preserve">    unwrappedPhase12 = unwrapSinglePhaseAB(wrappedPhase2, lambda2, lambda12, wrappedPhase1);</w:t>
      </w:r>
      <w:r w:rsidRPr="00227E49">
        <w:rPr>
          <w:rFonts w:hint="eastAsia"/>
        </w:rPr>
        <w:br/>
        <w:t xml:space="preserve">    unwrappedPhase23 = unwrapSinglePhaseBA(wrappedPhase2, lambda2, lambda23, wrappedPhase3);</w:t>
      </w:r>
      <w:r w:rsidRPr="00227E49">
        <w:rPr>
          <w:rFonts w:hint="eastAsia"/>
        </w:rPr>
        <w:br/>
        <w:t xml:space="preserve">    unwrappedPhase = unwrapSinglePhaseABC(wrappedPhase2, lambda2, lambda123, unwrappedPhase12, unwrappedPhase23);</w:t>
      </w:r>
      <w:r w:rsidRPr="00227E49">
        <w:rPr>
          <w:rFonts w:hint="eastAsia"/>
        </w:rPr>
        <w:br/>
        <w:t>end</w:t>
      </w:r>
      <w:r w:rsidRPr="00227E49">
        <w:rPr>
          <w:rFonts w:hint="eastAsia"/>
        </w:rPr>
        <w:br/>
      </w:r>
      <w:r w:rsidRPr="00227E49">
        <w:rPr>
          <w:rFonts w:hint="eastAsia"/>
        </w:rPr>
        <w:lastRenderedPageBreak/>
        <w:br/>
        <w:t>% getRelativeWavelength</w:t>
      </w:r>
      <w:r w:rsidRPr="00227E49">
        <w:rPr>
          <w:rFonts w:hint="eastAsia"/>
        </w:rPr>
        <w:br/>
        <w:t>% Input:</w:t>
      </w:r>
      <w:r w:rsidRPr="00227E49">
        <w:rPr>
          <w:rFonts w:hint="eastAsia"/>
        </w:rPr>
        <w:br/>
        <w:t>%    lambdaA - the first wavelength</w:t>
      </w:r>
      <w:r w:rsidRPr="00227E49">
        <w:rPr>
          <w:rFonts w:hint="eastAsia"/>
        </w:rPr>
        <w:br/>
        <w:t>%    lambdaB - the second wavelength</w:t>
      </w:r>
      <w:r w:rsidRPr="00227E49">
        <w:rPr>
          <w:rFonts w:hint="eastAsia"/>
        </w:rPr>
        <w:br/>
        <w:t>% Output:</w:t>
      </w:r>
      <w:r w:rsidRPr="00227E49">
        <w:rPr>
          <w:rFonts w:hint="eastAsia"/>
        </w:rPr>
        <w:br/>
        <w:t>%   lambdaAB - the relative wavelength</w:t>
      </w:r>
      <w:r w:rsidRPr="00227E49">
        <w:rPr>
          <w:rFonts w:hint="eastAsia"/>
        </w:rPr>
        <w:br/>
        <w:t>function lambdaAB = getRelativeWavelength(lambdaA, lambdaB)</w:t>
      </w:r>
      <w:r w:rsidRPr="00227E49">
        <w:rPr>
          <w:rFonts w:hint="eastAsia"/>
        </w:rPr>
        <w:br/>
        <w:t xml:space="preserve">    lambdaAB =  lambdaA * lambdaB / abs(lambdaA - lambdaB);</w:t>
      </w:r>
      <w:r w:rsidRPr="00227E49">
        <w:rPr>
          <w:rFonts w:hint="eastAsia"/>
        </w:rPr>
        <w:br/>
        <w:t>end</w:t>
      </w:r>
      <w:r w:rsidRPr="00227E49">
        <w:rPr>
          <w:rFonts w:hint="eastAsia"/>
        </w:rPr>
        <w:br/>
      </w:r>
      <w:r w:rsidRPr="00227E49">
        <w:rPr>
          <w:rFonts w:hint="eastAsia"/>
        </w:rPr>
        <w:br/>
        <w:t>% getRelativeWavelength</w:t>
      </w:r>
      <w:r w:rsidRPr="00227E49">
        <w:rPr>
          <w:rFonts w:hint="eastAsia"/>
        </w:rPr>
        <w:br/>
        <w:t>% Input:</w:t>
      </w:r>
      <w:r w:rsidRPr="00227E49">
        <w:rPr>
          <w:rFonts w:hint="eastAsia"/>
        </w:rPr>
        <w:br/>
        <w:t>%   phaseA - the first phase</w:t>
      </w:r>
      <w:r w:rsidRPr="00227E49">
        <w:rPr>
          <w:rFonts w:hint="eastAsia"/>
        </w:rPr>
        <w:br/>
        <w:t>%   phaseB - the second phase</w:t>
      </w:r>
      <w:r w:rsidRPr="00227E49">
        <w:rPr>
          <w:rFonts w:hint="eastAsia"/>
        </w:rPr>
        <w:br/>
        <w:t>% Output:</w:t>
      </w:r>
      <w:r w:rsidRPr="00227E49">
        <w:rPr>
          <w:rFonts w:hint="eastAsia"/>
        </w:rPr>
        <w:br/>
        <w:t>%   phaseAB - relative phase</w:t>
      </w:r>
      <w:r w:rsidRPr="00227E49">
        <w:rPr>
          <w:rFonts w:hint="eastAsia"/>
        </w:rPr>
        <w:br/>
        <w:t>function phaseAB = getRelativePhase(phaseA, phaseB)</w:t>
      </w:r>
      <w:r w:rsidRPr="00227E49">
        <w:rPr>
          <w:rFonts w:hint="eastAsia"/>
        </w:rPr>
        <w:br/>
        <w:t xml:space="preserve">    phaseAB = phaseA - phaseB;</w:t>
      </w:r>
      <w:r w:rsidRPr="00227E49">
        <w:rPr>
          <w:rFonts w:hint="eastAsia"/>
        </w:rPr>
        <w:br/>
        <w:t xml:space="preserve">    mask = sign(-sign(phaseAB) + 1) * 2 * pi;</w:t>
      </w:r>
      <w:r w:rsidRPr="00227E49">
        <w:rPr>
          <w:rFonts w:hint="eastAsia"/>
        </w:rPr>
        <w:br/>
        <w:t xml:space="preserve">    phaseAB = phaseAB +  mask;</w:t>
      </w:r>
      <w:r w:rsidRPr="00227E49">
        <w:rPr>
          <w:rFonts w:hint="eastAsia"/>
        </w:rPr>
        <w:br/>
        <w:t>end</w:t>
      </w:r>
      <w:r w:rsidRPr="00227E49">
        <w:rPr>
          <w:rFonts w:hint="eastAsia"/>
        </w:rPr>
        <w:br/>
      </w:r>
      <w:r w:rsidRPr="00227E49">
        <w:rPr>
          <w:rFonts w:hint="eastAsia"/>
        </w:rPr>
        <w:br/>
        <w:t>% getPhaseFiltered</w:t>
      </w:r>
      <w:r w:rsidRPr="00227E49">
        <w:rPr>
          <w:rFonts w:hint="eastAsia"/>
        </w:rPr>
        <w:br/>
        <w:t>% Input:</w:t>
      </w:r>
      <w:r w:rsidRPr="00227E49">
        <w:rPr>
          <w:rFonts w:hint="eastAsia"/>
        </w:rPr>
        <w:br/>
        <w:t>%   phase - the phase to unwrap</w:t>
      </w:r>
      <w:r w:rsidRPr="00227E49">
        <w:rPr>
          <w:rFonts w:hint="eastAsia"/>
        </w:rPr>
        <w:br/>
        <w:t>%   lambda - the wavelenght of corresponding morrie pattern</w:t>
      </w:r>
      <w:r w:rsidRPr="00227E49">
        <w:rPr>
          <w:rFonts w:hint="eastAsia"/>
        </w:rPr>
        <w:br/>
        <w:t>%   relativePhase - the calculated relative phase</w:t>
      </w:r>
      <w:r w:rsidRPr="00227E49">
        <w:rPr>
          <w:rFonts w:hint="eastAsia"/>
        </w:rPr>
        <w:br/>
      </w:r>
      <w:r w:rsidRPr="00227E49">
        <w:rPr>
          <w:rFonts w:hint="eastAsia"/>
        </w:rPr>
        <w:lastRenderedPageBreak/>
        <w:t>%   relativeLambda - the calculated relative wavelength</w:t>
      </w:r>
      <w:r w:rsidRPr="00227E49">
        <w:rPr>
          <w:rFonts w:hint="eastAsia"/>
        </w:rPr>
        <w:br/>
        <w:t>function phaseFiltered = getPhaseFiltered(phase, lambda, relativePhase, relativeLambda)</w:t>
      </w:r>
      <w:r w:rsidRPr="00227E49">
        <w:rPr>
          <w:rFonts w:hint="eastAsia"/>
        </w:rPr>
        <w:br/>
        <w:t xml:space="preserve">    phaseFiltered = phase +  2 * pi * round( (relativeLambda / lambda * relativePhase - phase) / (2 * pi));</w:t>
      </w:r>
      <w:r w:rsidRPr="00227E49">
        <w:rPr>
          <w:rFonts w:hint="eastAsia"/>
        </w:rPr>
        <w:br/>
        <w:t>end</w:t>
      </w:r>
      <w:r w:rsidRPr="00227E49">
        <w:rPr>
          <w:rFonts w:hint="eastAsia"/>
        </w:rPr>
        <w:br/>
      </w:r>
      <w:r w:rsidRPr="00227E49">
        <w:rPr>
          <w:rFonts w:hint="eastAsia"/>
        </w:rPr>
        <w:br/>
        <w:t>% unwrapSinglePhaseAB</w:t>
      </w:r>
      <w:r w:rsidRPr="00227E49">
        <w:rPr>
          <w:rFonts w:hint="eastAsia"/>
        </w:rPr>
        <w:br/>
        <w:t>% Input:</w:t>
      </w:r>
      <w:r w:rsidRPr="00227E49">
        <w:rPr>
          <w:rFonts w:hint="eastAsia"/>
        </w:rPr>
        <w:br/>
        <w:t>%   phaseB - the phase to unwrap</w:t>
      </w:r>
      <w:r w:rsidRPr="00227E49">
        <w:rPr>
          <w:rFonts w:hint="eastAsia"/>
        </w:rPr>
        <w:br/>
        <w:t>%   lambdaB - the wavelenght of corresponding morrie pattern</w:t>
      </w:r>
      <w:r w:rsidRPr="00227E49">
        <w:rPr>
          <w:rFonts w:hint="eastAsia"/>
        </w:rPr>
        <w:br/>
        <w:t>%   relativeLambda - the calculated relative wavelength</w:t>
      </w:r>
      <w:r w:rsidRPr="00227E49">
        <w:rPr>
          <w:rFonts w:hint="eastAsia"/>
        </w:rPr>
        <w:br/>
        <w:t>%   phaseA - the wrapped phase for referrence</w:t>
      </w:r>
      <w:r w:rsidRPr="00227E49">
        <w:rPr>
          <w:rFonts w:hint="eastAsia"/>
        </w:rPr>
        <w:br/>
        <w:t>function phaseUnwrapped = unwrapSinglePhaseAB(phaseB, lambdaB, relativeLambda, phaseA)</w:t>
      </w:r>
      <w:r w:rsidRPr="00227E49">
        <w:rPr>
          <w:rFonts w:hint="eastAsia"/>
        </w:rPr>
        <w:br/>
        <w:t xml:space="preserve">    relativePhase = getRelativePhase(phaseA, phaseB);</w:t>
      </w:r>
      <w:r w:rsidRPr="00227E49">
        <w:rPr>
          <w:rFonts w:hint="eastAsia"/>
        </w:rPr>
        <w:br/>
        <w:t xml:space="preserve">    phaseUnwrapped = getPhaseFiltered(phaseB, lambdaB, relativePhase, relativeLambda);</w:t>
      </w:r>
      <w:r w:rsidRPr="00227E49">
        <w:rPr>
          <w:rFonts w:hint="eastAsia"/>
        </w:rPr>
        <w:br/>
        <w:t>end</w:t>
      </w:r>
      <w:r w:rsidRPr="00227E49">
        <w:rPr>
          <w:rFonts w:hint="eastAsia"/>
        </w:rPr>
        <w:br/>
      </w:r>
      <w:r w:rsidRPr="00227E49">
        <w:rPr>
          <w:rFonts w:hint="eastAsia"/>
        </w:rPr>
        <w:br/>
        <w:t>% unwrapSinglePhaseBA</w:t>
      </w:r>
      <w:r w:rsidRPr="00227E49">
        <w:rPr>
          <w:rFonts w:hint="eastAsia"/>
        </w:rPr>
        <w:br/>
        <w:t>% Input:</w:t>
      </w:r>
      <w:r w:rsidRPr="00227E49">
        <w:rPr>
          <w:rFonts w:hint="eastAsia"/>
        </w:rPr>
        <w:br/>
        <w:t>%   phaseB - the phase to unwrap</w:t>
      </w:r>
      <w:r w:rsidRPr="00227E49">
        <w:rPr>
          <w:rFonts w:hint="eastAsia"/>
        </w:rPr>
        <w:br/>
        <w:t>%   lambdaB - the wavelenght of corresponding morrie pattern</w:t>
      </w:r>
      <w:r w:rsidRPr="00227E49">
        <w:rPr>
          <w:rFonts w:hint="eastAsia"/>
        </w:rPr>
        <w:br/>
        <w:t>%   relativeLambda - the calculated relative wavelength</w:t>
      </w:r>
      <w:r w:rsidRPr="00227E49">
        <w:rPr>
          <w:rFonts w:hint="eastAsia"/>
        </w:rPr>
        <w:br/>
        <w:t>%   phaseA - the wrapped phase for referrence</w:t>
      </w:r>
      <w:r w:rsidRPr="00227E49">
        <w:rPr>
          <w:rFonts w:hint="eastAsia"/>
        </w:rPr>
        <w:br/>
        <w:t>function phaseUnwrapped = unwrapSinglePhaseBA(phaseB, lambdaB, relativeLambda, phaseA)</w:t>
      </w:r>
      <w:r w:rsidRPr="00227E49">
        <w:rPr>
          <w:rFonts w:hint="eastAsia"/>
        </w:rPr>
        <w:br/>
        <w:t xml:space="preserve">    relativePhase = getRelativePhase(phaseB, phaseA);</w:t>
      </w:r>
      <w:r w:rsidRPr="00227E49">
        <w:rPr>
          <w:rFonts w:hint="eastAsia"/>
        </w:rPr>
        <w:br/>
        <w:t xml:space="preserve">    phaseUnwrapped = getPhaseFiltered(phaseB, lambdaB, relativePhase, relativeLambda);</w:t>
      </w:r>
      <w:r w:rsidRPr="00227E49">
        <w:rPr>
          <w:rFonts w:hint="eastAsia"/>
        </w:rPr>
        <w:br/>
        <w:t>end</w:t>
      </w:r>
      <w:r w:rsidRPr="00227E49">
        <w:rPr>
          <w:rFonts w:hint="eastAsia"/>
        </w:rPr>
        <w:br/>
      </w:r>
      <w:r w:rsidRPr="00227E49">
        <w:rPr>
          <w:rFonts w:hint="eastAsia"/>
        </w:rPr>
        <w:br/>
      </w:r>
      <w:r w:rsidRPr="00227E49">
        <w:rPr>
          <w:rFonts w:hint="eastAsia"/>
        </w:rPr>
        <w:lastRenderedPageBreak/>
        <w:t>% unwrapSinglePhaseABC</w:t>
      </w:r>
      <w:r w:rsidRPr="00227E49">
        <w:rPr>
          <w:rFonts w:hint="eastAsia"/>
        </w:rPr>
        <w:br/>
        <w:t>% Input:</w:t>
      </w:r>
      <w:r w:rsidRPr="00227E49">
        <w:rPr>
          <w:rFonts w:hint="eastAsia"/>
        </w:rPr>
        <w:br/>
        <w:t>%   phaseB - the phase to unwrap</w:t>
      </w:r>
      <w:r w:rsidRPr="00227E49">
        <w:rPr>
          <w:rFonts w:hint="eastAsia"/>
        </w:rPr>
        <w:br/>
        <w:t>%   lambdaB - the wavelenght of corresponding morrie pattern</w:t>
      </w:r>
      <w:r w:rsidRPr="00227E49">
        <w:rPr>
          <w:rFonts w:hint="eastAsia"/>
        </w:rPr>
        <w:br/>
        <w:t>%   relativeLambda - the calculated relative wavelength</w:t>
      </w:r>
      <w:r w:rsidRPr="00227E49">
        <w:rPr>
          <w:rFonts w:hint="eastAsia"/>
        </w:rPr>
        <w:br/>
        <w:t>%   phaseAB - the unwrapped phase for referrence</w:t>
      </w:r>
      <w:r w:rsidRPr="00227E49">
        <w:rPr>
          <w:rFonts w:hint="eastAsia"/>
        </w:rPr>
        <w:br/>
        <w:t>%   PhaseBC - the unwrapped phase for referrence</w:t>
      </w:r>
      <w:r w:rsidRPr="00227E49">
        <w:rPr>
          <w:rFonts w:hint="eastAsia"/>
        </w:rPr>
        <w:br/>
        <w:t>function phaseUnwrapped = unwrapSinglePhaseABC(phaseB, lambdaB, relativeLambda, phaseAB, phaseBC)</w:t>
      </w:r>
      <w:r w:rsidRPr="00227E49">
        <w:rPr>
          <w:rFonts w:hint="eastAsia"/>
        </w:rPr>
        <w:br/>
        <w:t xml:space="preserve">    relativePhase = getRelativePhase(phaseAB, phaseBC);</w:t>
      </w:r>
      <w:r w:rsidRPr="00227E49">
        <w:rPr>
          <w:rFonts w:hint="eastAsia"/>
        </w:rPr>
        <w:br/>
        <w:t xml:space="preserve">    phaseUnwrapped = getPhaseFiltered(phaseB, lambdaB, relativePhase, relativeLambda);</w:t>
      </w:r>
      <w:r w:rsidRPr="00227E49">
        <w:rPr>
          <w:rFonts w:hint="eastAsia"/>
        </w:rPr>
        <w:br/>
        <w:t>end</w:t>
      </w:r>
    </w:p>
    <w:sectPr w:rsidR="009D6CC9" w:rsidRPr="00CF1FDC" w:rsidSect="00C45D09">
      <w:headerReference w:type="default" r:id="rId101"/>
      <w:footerReference w:type="default" r:id="rId102"/>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156C" w:rsidRDefault="0013156C">
      <w:r>
        <w:separator/>
      </w:r>
    </w:p>
  </w:endnote>
  <w:endnote w:type="continuationSeparator" w:id="0">
    <w:p w:rsidR="0013156C" w:rsidRDefault="00131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156C" w:rsidRPr="004D7C9D" w:rsidRDefault="0013156C"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13156C" w:rsidRDefault="0013156C">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156C" w:rsidRPr="00C45D09" w:rsidRDefault="0013156C"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13758B">
      <w:rPr>
        <w:noProof/>
        <w:sz w:val="21"/>
        <w:szCs w:val="21"/>
        <w:lang w:val="zh-CN"/>
      </w:rPr>
      <w:t>50</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156C" w:rsidRDefault="0013156C">
      <w:r>
        <w:separator/>
      </w:r>
    </w:p>
  </w:footnote>
  <w:footnote w:type="continuationSeparator" w:id="0">
    <w:p w:rsidR="0013156C" w:rsidRDefault="0013156C">
      <w:r>
        <w:continuationSeparator/>
      </w:r>
    </w:p>
  </w:footnote>
  <w:footnote w:id="1">
    <w:p w:rsidR="0013156C" w:rsidRPr="00041ED2" w:rsidRDefault="0013156C" w:rsidP="00041ED2">
      <w:pPr>
        <w:pStyle w:val="afff1"/>
      </w:pPr>
      <w:r>
        <w:rPr>
          <w:rStyle w:val="afff0"/>
        </w:rPr>
        <w:footnoteRef/>
      </w:r>
      <w:r>
        <w:t xml:space="preserve"> </w:t>
      </w:r>
      <w:r>
        <w:t>图</w:t>
      </w:r>
      <w:r>
        <w:rPr>
          <w:rFonts w:hint="eastAsia"/>
        </w:rPr>
        <w:t xml:space="preserve">3-a </w:t>
      </w:r>
      <w:r>
        <w:rPr>
          <w:rFonts w:hint="eastAsia"/>
        </w:rPr>
        <w:t>来自浙江先临三维科技有限公司产品网站，且属于公有领域。来源网址：</w:t>
      </w:r>
      <w:hyperlink r:id="rId1" w:history="1">
        <w:r w:rsidRPr="00374CD2">
          <w:t>http://www.shining3d.com/digitizer_detail-4861.html</w:t>
        </w:r>
      </w:hyperlink>
    </w:p>
  </w:footnote>
  <w:footnote w:id="2">
    <w:p w:rsidR="0013156C" w:rsidRDefault="0013156C" w:rsidP="00041ED2">
      <w:pPr>
        <w:pStyle w:val="afff1"/>
      </w:pPr>
      <w:r>
        <w:rPr>
          <w:rStyle w:val="afff0"/>
        </w:rPr>
        <w:footnoteRef/>
      </w:r>
      <w:r w:rsidRPr="00041ED2">
        <w:rPr>
          <w:rStyle w:val="Char0"/>
        </w:rPr>
        <w:t xml:space="preserve"> </w:t>
      </w:r>
      <w:r w:rsidRPr="00041ED2">
        <w:rPr>
          <w:rStyle w:val="Char0"/>
        </w:rPr>
        <w:t>图</w:t>
      </w:r>
      <w:r w:rsidRPr="00041ED2">
        <w:rPr>
          <w:rStyle w:val="Char0"/>
          <w:rFonts w:hint="eastAsia"/>
        </w:rPr>
        <w:t>3</w:t>
      </w:r>
      <w:r w:rsidRPr="00041ED2">
        <w:rPr>
          <w:rStyle w:val="Char0"/>
        </w:rPr>
        <w:t>-</w:t>
      </w:r>
      <w:r w:rsidRPr="00041ED2">
        <w:rPr>
          <w:rStyle w:val="Char0"/>
          <w:rFonts w:hint="eastAsia"/>
        </w:rPr>
        <w:t>b</w:t>
      </w:r>
      <w:r w:rsidRPr="00041ED2">
        <w:rPr>
          <w:rStyle w:val="Char0"/>
          <w:rFonts w:hint="eastAsia"/>
        </w:rPr>
        <w:t>是蒙</w:t>
      </w:r>
      <w:r w:rsidRPr="00041ED2">
        <w:rPr>
          <w:rStyle w:val="Char0"/>
          <w:rFonts w:hint="eastAsia"/>
        </w:rPr>
        <w:t>特城堡的图片</w:t>
      </w:r>
      <w:r>
        <w:rPr>
          <w:rStyle w:val="Char0"/>
          <w:rFonts w:hint="eastAsia"/>
        </w:rPr>
        <w:t>。这张图片</w:t>
      </w:r>
      <w:r w:rsidRPr="00041ED2">
        <w:rPr>
          <w:rStyle w:val="Char0"/>
          <w:rFonts w:hint="eastAsia"/>
        </w:rPr>
        <w:t>属于公共领域，可自由使用，来源于意大利国家公园服务</w:t>
      </w:r>
      <w:r>
        <w:rPr>
          <w:rStyle w:val="Char0"/>
          <w:rFonts w:hint="eastAsia"/>
        </w:rPr>
        <w:t>网站。</w:t>
      </w:r>
    </w:p>
  </w:footnote>
  <w:footnote w:id="3">
    <w:p w:rsidR="0013156C" w:rsidRDefault="0013156C" w:rsidP="00CD69B2">
      <w:pPr>
        <w:pStyle w:val="afff1"/>
      </w:pPr>
      <w:r>
        <w:rPr>
          <w:rStyle w:val="afff0"/>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w:t>
      </w:r>
      <w:r w:rsidRPr="00CD69B2">
        <w:rPr>
          <w:rFonts w:hint="eastAsia"/>
        </w:rPr>
        <w:t>https://en.wikipedia.org/wiki/Moir%C3%A9_pattern</w:t>
      </w:r>
      <w:hyperlink r:id="rId2" w:history="1">
        <w:r w:rsidRPr="00CD69B2">
          <w:t>https://en.wikipedia.org/wiki/Moir%C3%A9_pattern</w:t>
        </w:r>
      </w:hyperlink>
    </w:p>
    <w:p w:rsidR="0013156C" w:rsidRPr="00CD69B2" w:rsidRDefault="0013156C">
      <w:pPr>
        <w:pStyle w:val="affe"/>
      </w:pPr>
    </w:p>
  </w:footnote>
  <w:footnote w:id="4">
    <w:p w:rsidR="0013156C" w:rsidRDefault="0013156C" w:rsidP="000D3268">
      <w:pPr>
        <w:pStyle w:val="afff1"/>
      </w:pPr>
      <w:r>
        <w:rPr>
          <w:rStyle w:val="afff0"/>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156C" w:rsidRPr="00C45D09" w:rsidRDefault="0013156C"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176E1F39"/>
    <w:multiLevelType w:val="hybridMultilevel"/>
    <w:tmpl w:val="22D6B426"/>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79F2757"/>
    <w:multiLevelType w:val="hybridMultilevel"/>
    <w:tmpl w:val="1CB8382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5"/>
  </w:num>
  <w:num w:numId="5">
    <w:abstractNumId w:val="6"/>
  </w:num>
  <w:num w:numId="6">
    <w:abstractNumId w:val="7"/>
  </w:num>
  <w:num w:numId="7">
    <w:abstractNumId w:val="4"/>
  </w:num>
  <w:num w:numId="8">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2560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9&lt;/item&gt;&lt;item&gt;101&lt;/item&gt;&lt;item&gt;105&lt;/item&gt;&lt;item&gt;107&lt;/item&gt;&lt;item&gt;109&lt;/item&gt;&lt;item&gt;110&lt;/item&gt;&lt;item&gt;113&lt;/item&gt;&lt;item&gt;116&lt;/item&gt;&lt;item&gt;117&lt;/item&gt;&lt;item&gt;121&lt;/item&gt;&lt;item&gt;122&lt;/item&gt;&lt;item&gt;123&lt;/item&gt;&lt;item&gt;130&lt;/item&gt;&lt;item&gt;133&lt;/item&gt;&lt;item&gt;141&lt;/item&gt;&lt;item&gt;144&lt;/item&gt;&lt;item&gt;145&lt;/item&gt;&lt;/record-ids&gt;&lt;/item&gt;&lt;/Libraries&gt;"/>
  </w:docVars>
  <w:rsids>
    <w:rsidRoot w:val="00A27741"/>
    <w:rsid w:val="00000D45"/>
    <w:rsid w:val="00001F96"/>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1ED2"/>
    <w:rsid w:val="00042ABC"/>
    <w:rsid w:val="00043B4A"/>
    <w:rsid w:val="000447A3"/>
    <w:rsid w:val="00045310"/>
    <w:rsid w:val="000455EB"/>
    <w:rsid w:val="00050FEB"/>
    <w:rsid w:val="000529C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318F"/>
    <w:rsid w:val="00083404"/>
    <w:rsid w:val="00086460"/>
    <w:rsid w:val="00086B69"/>
    <w:rsid w:val="000905ED"/>
    <w:rsid w:val="00090EF1"/>
    <w:rsid w:val="00091CD1"/>
    <w:rsid w:val="000944BF"/>
    <w:rsid w:val="00095174"/>
    <w:rsid w:val="00095658"/>
    <w:rsid w:val="0009640A"/>
    <w:rsid w:val="0009665E"/>
    <w:rsid w:val="0009698C"/>
    <w:rsid w:val="00096FF2"/>
    <w:rsid w:val="000A013F"/>
    <w:rsid w:val="000A0229"/>
    <w:rsid w:val="000A194E"/>
    <w:rsid w:val="000A22E1"/>
    <w:rsid w:val="000A251E"/>
    <w:rsid w:val="000A2D7B"/>
    <w:rsid w:val="000A4948"/>
    <w:rsid w:val="000A5899"/>
    <w:rsid w:val="000A737B"/>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3268"/>
    <w:rsid w:val="000D45D6"/>
    <w:rsid w:val="000D50AF"/>
    <w:rsid w:val="000D50D2"/>
    <w:rsid w:val="000D5A46"/>
    <w:rsid w:val="000D5C8A"/>
    <w:rsid w:val="000D619F"/>
    <w:rsid w:val="000D61C9"/>
    <w:rsid w:val="000D7BE0"/>
    <w:rsid w:val="000E0AD6"/>
    <w:rsid w:val="000E2626"/>
    <w:rsid w:val="000E2C0F"/>
    <w:rsid w:val="000E32E9"/>
    <w:rsid w:val="000E3412"/>
    <w:rsid w:val="000E4A99"/>
    <w:rsid w:val="000E64A2"/>
    <w:rsid w:val="000E7259"/>
    <w:rsid w:val="000F04CF"/>
    <w:rsid w:val="000F290D"/>
    <w:rsid w:val="000F2EBB"/>
    <w:rsid w:val="000F2FB7"/>
    <w:rsid w:val="000F31DA"/>
    <w:rsid w:val="000F357C"/>
    <w:rsid w:val="000F3C55"/>
    <w:rsid w:val="000F4C77"/>
    <w:rsid w:val="000F4EA1"/>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90E"/>
    <w:rsid w:val="001120CF"/>
    <w:rsid w:val="001126CB"/>
    <w:rsid w:val="00112A93"/>
    <w:rsid w:val="00115ACA"/>
    <w:rsid w:val="00116ADB"/>
    <w:rsid w:val="00116FB5"/>
    <w:rsid w:val="001171D3"/>
    <w:rsid w:val="00121F6A"/>
    <w:rsid w:val="0012319C"/>
    <w:rsid w:val="00123AC2"/>
    <w:rsid w:val="00126525"/>
    <w:rsid w:val="0012658D"/>
    <w:rsid w:val="00126613"/>
    <w:rsid w:val="001277D0"/>
    <w:rsid w:val="001303D5"/>
    <w:rsid w:val="0013142D"/>
    <w:rsid w:val="0013156C"/>
    <w:rsid w:val="00131CB0"/>
    <w:rsid w:val="00133AB5"/>
    <w:rsid w:val="00134320"/>
    <w:rsid w:val="00134D68"/>
    <w:rsid w:val="0013559B"/>
    <w:rsid w:val="001355EA"/>
    <w:rsid w:val="00135637"/>
    <w:rsid w:val="00135676"/>
    <w:rsid w:val="00135940"/>
    <w:rsid w:val="001368AD"/>
    <w:rsid w:val="0013758B"/>
    <w:rsid w:val="00137D92"/>
    <w:rsid w:val="001417B3"/>
    <w:rsid w:val="00142F02"/>
    <w:rsid w:val="0014310E"/>
    <w:rsid w:val="001432D7"/>
    <w:rsid w:val="00143C45"/>
    <w:rsid w:val="001448A2"/>
    <w:rsid w:val="00144D67"/>
    <w:rsid w:val="00146704"/>
    <w:rsid w:val="00146778"/>
    <w:rsid w:val="00146D4F"/>
    <w:rsid w:val="00147811"/>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78FB"/>
    <w:rsid w:val="001703EF"/>
    <w:rsid w:val="00172B61"/>
    <w:rsid w:val="00172FA5"/>
    <w:rsid w:val="00173600"/>
    <w:rsid w:val="00173B63"/>
    <w:rsid w:val="001741CD"/>
    <w:rsid w:val="00174C4D"/>
    <w:rsid w:val="00175C9A"/>
    <w:rsid w:val="0017668E"/>
    <w:rsid w:val="001768CD"/>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750"/>
    <w:rsid w:val="001A43E1"/>
    <w:rsid w:val="001A5CF6"/>
    <w:rsid w:val="001A5DD1"/>
    <w:rsid w:val="001A6B77"/>
    <w:rsid w:val="001A70C6"/>
    <w:rsid w:val="001B259C"/>
    <w:rsid w:val="001B36A4"/>
    <w:rsid w:val="001B4441"/>
    <w:rsid w:val="001B4606"/>
    <w:rsid w:val="001B52F9"/>
    <w:rsid w:val="001B6294"/>
    <w:rsid w:val="001B7995"/>
    <w:rsid w:val="001C03F2"/>
    <w:rsid w:val="001C1A93"/>
    <w:rsid w:val="001C25D2"/>
    <w:rsid w:val="001C26A6"/>
    <w:rsid w:val="001C2F21"/>
    <w:rsid w:val="001C32DD"/>
    <w:rsid w:val="001C3D3E"/>
    <w:rsid w:val="001C3F19"/>
    <w:rsid w:val="001C48D6"/>
    <w:rsid w:val="001C4D00"/>
    <w:rsid w:val="001C528E"/>
    <w:rsid w:val="001C5D98"/>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56E5"/>
    <w:rsid w:val="001E6084"/>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1024"/>
    <w:rsid w:val="00221384"/>
    <w:rsid w:val="0022240D"/>
    <w:rsid w:val="00222690"/>
    <w:rsid w:val="0022325D"/>
    <w:rsid w:val="0022334A"/>
    <w:rsid w:val="00224ED1"/>
    <w:rsid w:val="002251F9"/>
    <w:rsid w:val="00226300"/>
    <w:rsid w:val="00226610"/>
    <w:rsid w:val="002266DE"/>
    <w:rsid w:val="002269CD"/>
    <w:rsid w:val="0022711A"/>
    <w:rsid w:val="00227CC5"/>
    <w:rsid w:val="00227E49"/>
    <w:rsid w:val="002301F3"/>
    <w:rsid w:val="00230AD8"/>
    <w:rsid w:val="002314C3"/>
    <w:rsid w:val="00232463"/>
    <w:rsid w:val="00232F7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C9F"/>
    <w:rsid w:val="002517C3"/>
    <w:rsid w:val="00252280"/>
    <w:rsid w:val="00253AED"/>
    <w:rsid w:val="0025413A"/>
    <w:rsid w:val="0025544C"/>
    <w:rsid w:val="0025712F"/>
    <w:rsid w:val="0026069D"/>
    <w:rsid w:val="00260D3D"/>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C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0B27"/>
    <w:rsid w:val="002D4481"/>
    <w:rsid w:val="002D4E15"/>
    <w:rsid w:val="002D5E9E"/>
    <w:rsid w:val="002D6B37"/>
    <w:rsid w:val="002D7A17"/>
    <w:rsid w:val="002E0436"/>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4F95"/>
    <w:rsid w:val="002F57F9"/>
    <w:rsid w:val="002F71CA"/>
    <w:rsid w:val="002F7803"/>
    <w:rsid w:val="002F7DDF"/>
    <w:rsid w:val="002F7E08"/>
    <w:rsid w:val="00300D69"/>
    <w:rsid w:val="0030178E"/>
    <w:rsid w:val="00301954"/>
    <w:rsid w:val="00302229"/>
    <w:rsid w:val="00302232"/>
    <w:rsid w:val="0030406A"/>
    <w:rsid w:val="00304E0E"/>
    <w:rsid w:val="00304EBC"/>
    <w:rsid w:val="00305DB5"/>
    <w:rsid w:val="00307288"/>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3414"/>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7D85"/>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DA"/>
    <w:rsid w:val="003D7CEA"/>
    <w:rsid w:val="003E0966"/>
    <w:rsid w:val="003E18AA"/>
    <w:rsid w:val="003E26F7"/>
    <w:rsid w:val="003E3859"/>
    <w:rsid w:val="003E4888"/>
    <w:rsid w:val="003E4AE3"/>
    <w:rsid w:val="003E6686"/>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71B"/>
    <w:rsid w:val="00441A92"/>
    <w:rsid w:val="00441C6A"/>
    <w:rsid w:val="00442A49"/>
    <w:rsid w:val="00442F30"/>
    <w:rsid w:val="004431CD"/>
    <w:rsid w:val="00444B6C"/>
    <w:rsid w:val="004454C8"/>
    <w:rsid w:val="00445DEE"/>
    <w:rsid w:val="0044703D"/>
    <w:rsid w:val="00447270"/>
    <w:rsid w:val="00450798"/>
    <w:rsid w:val="00453B9D"/>
    <w:rsid w:val="00454704"/>
    <w:rsid w:val="00455D74"/>
    <w:rsid w:val="00455FEE"/>
    <w:rsid w:val="0045699F"/>
    <w:rsid w:val="00456E4A"/>
    <w:rsid w:val="00457128"/>
    <w:rsid w:val="00460A6E"/>
    <w:rsid w:val="00461FE6"/>
    <w:rsid w:val="004622E4"/>
    <w:rsid w:val="00462585"/>
    <w:rsid w:val="004626F7"/>
    <w:rsid w:val="004629AB"/>
    <w:rsid w:val="00463474"/>
    <w:rsid w:val="00463E05"/>
    <w:rsid w:val="004648A8"/>
    <w:rsid w:val="004651D2"/>
    <w:rsid w:val="004655D3"/>
    <w:rsid w:val="00466D57"/>
    <w:rsid w:val="00466F49"/>
    <w:rsid w:val="004670FD"/>
    <w:rsid w:val="004709C1"/>
    <w:rsid w:val="00471361"/>
    <w:rsid w:val="00473116"/>
    <w:rsid w:val="0047335D"/>
    <w:rsid w:val="00474240"/>
    <w:rsid w:val="00474EA4"/>
    <w:rsid w:val="0047505A"/>
    <w:rsid w:val="004759FC"/>
    <w:rsid w:val="00475A00"/>
    <w:rsid w:val="00476344"/>
    <w:rsid w:val="00481B46"/>
    <w:rsid w:val="00482400"/>
    <w:rsid w:val="00482410"/>
    <w:rsid w:val="004840E1"/>
    <w:rsid w:val="00484199"/>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64F"/>
    <w:rsid w:val="004B76C5"/>
    <w:rsid w:val="004C03EE"/>
    <w:rsid w:val="004C143A"/>
    <w:rsid w:val="004C18C4"/>
    <w:rsid w:val="004C2859"/>
    <w:rsid w:val="004C304D"/>
    <w:rsid w:val="004C5326"/>
    <w:rsid w:val="004C5CF9"/>
    <w:rsid w:val="004C68BC"/>
    <w:rsid w:val="004C6A46"/>
    <w:rsid w:val="004D06EB"/>
    <w:rsid w:val="004D1003"/>
    <w:rsid w:val="004D1743"/>
    <w:rsid w:val="004D192E"/>
    <w:rsid w:val="004D1F63"/>
    <w:rsid w:val="004D233E"/>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DD4"/>
    <w:rsid w:val="004F7A2D"/>
    <w:rsid w:val="00500072"/>
    <w:rsid w:val="00500CA9"/>
    <w:rsid w:val="00502648"/>
    <w:rsid w:val="00503160"/>
    <w:rsid w:val="0050354B"/>
    <w:rsid w:val="005037CA"/>
    <w:rsid w:val="00504110"/>
    <w:rsid w:val="0050470D"/>
    <w:rsid w:val="00504B07"/>
    <w:rsid w:val="00504D3D"/>
    <w:rsid w:val="00504D9A"/>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1F1A"/>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7C2C"/>
    <w:rsid w:val="005603DE"/>
    <w:rsid w:val="005605E7"/>
    <w:rsid w:val="005612ED"/>
    <w:rsid w:val="00561CE0"/>
    <w:rsid w:val="005624A0"/>
    <w:rsid w:val="0056292B"/>
    <w:rsid w:val="0056362F"/>
    <w:rsid w:val="00563B6F"/>
    <w:rsid w:val="00563D74"/>
    <w:rsid w:val="005649BC"/>
    <w:rsid w:val="00565866"/>
    <w:rsid w:val="0056635C"/>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D6"/>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3DA"/>
    <w:rsid w:val="005A5932"/>
    <w:rsid w:val="005A5C98"/>
    <w:rsid w:val="005B0FCC"/>
    <w:rsid w:val="005B16F6"/>
    <w:rsid w:val="005B1A2C"/>
    <w:rsid w:val="005B1B5A"/>
    <w:rsid w:val="005B210A"/>
    <w:rsid w:val="005B2300"/>
    <w:rsid w:val="005B30EB"/>
    <w:rsid w:val="005B3368"/>
    <w:rsid w:val="005B4B36"/>
    <w:rsid w:val="005B649F"/>
    <w:rsid w:val="005B6731"/>
    <w:rsid w:val="005B77D7"/>
    <w:rsid w:val="005B7B17"/>
    <w:rsid w:val="005B7C5E"/>
    <w:rsid w:val="005C04BF"/>
    <w:rsid w:val="005C06B6"/>
    <w:rsid w:val="005C1651"/>
    <w:rsid w:val="005C3E67"/>
    <w:rsid w:val="005C5D5C"/>
    <w:rsid w:val="005C6BBC"/>
    <w:rsid w:val="005C7EB0"/>
    <w:rsid w:val="005D075E"/>
    <w:rsid w:val="005D205F"/>
    <w:rsid w:val="005D2BCC"/>
    <w:rsid w:val="005D58E1"/>
    <w:rsid w:val="005D6577"/>
    <w:rsid w:val="005D6826"/>
    <w:rsid w:val="005E0919"/>
    <w:rsid w:val="005E5024"/>
    <w:rsid w:val="005E555A"/>
    <w:rsid w:val="005E5DD5"/>
    <w:rsid w:val="005E7945"/>
    <w:rsid w:val="005F0290"/>
    <w:rsid w:val="005F1247"/>
    <w:rsid w:val="005F240F"/>
    <w:rsid w:val="005F2CF4"/>
    <w:rsid w:val="005F4170"/>
    <w:rsid w:val="005F4A47"/>
    <w:rsid w:val="005F68BE"/>
    <w:rsid w:val="005F6E99"/>
    <w:rsid w:val="005F7408"/>
    <w:rsid w:val="005F743E"/>
    <w:rsid w:val="005F750F"/>
    <w:rsid w:val="0060035C"/>
    <w:rsid w:val="00602AF1"/>
    <w:rsid w:val="00602E8C"/>
    <w:rsid w:val="006035CE"/>
    <w:rsid w:val="006040CC"/>
    <w:rsid w:val="0060449B"/>
    <w:rsid w:val="00604DDA"/>
    <w:rsid w:val="00605B4D"/>
    <w:rsid w:val="00610FAD"/>
    <w:rsid w:val="006116C5"/>
    <w:rsid w:val="00612A01"/>
    <w:rsid w:val="00613E2C"/>
    <w:rsid w:val="00613EE0"/>
    <w:rsid w:val="00617070"/>
    <w:rsid w:val="0061712F"/>
    <w:rsid w:val="00617320"/>
    <w:rsid w:val="00617E55"/>
    <w:rsid w:val="006213C7"/>
    <w:rsid w:val="00621C7C"/>
    <w:rsid w:val="00622A12"/>
    <w:rsid w:val="006233A4"/>
    <w:rsid w:val="006239B2"/>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33FD"/>
    <w:rsid w:val="00653B18"/>
    <w:rsid w:val="00653D82"/>
    <w:rsid w:val="00653E40"/>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587"/>
    <w:rsid w:val="00697A4D"/>
    <w:rsid w:val="00697D12"/>
    <w:rsid w:val="006A095D"/>
    <w:rsid w:val="006A16D5"/>
    <w:rsid w:val="006A2539"/>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2EE4"/>
    <w:rsid w:val="006D3FAA"/>
    <w:rsid w:val="006D445A"/>
    <w:rsid w:val="006D4C21"/>
    <w:rsid w:val="006D54A3"/>
    <w:rsid w:val="006D581A"/>
    <w:rsid w:val="006D66DF"/>
    <w:rsid w:val="006D718D"/>
    <w:rsid w:val="006E031C"/>
    <w:rsid w:val="006E140C"/>
    <w:rsid w:val="006E219C"/>
    <w:rsid w:val="006E234F"/>
    <w:rsid w:val="006E4EB3"/>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52A0"/>
    <w:rsid w:val="00705E36"/>
    <w:rsid w:val="00705E3D"/>
    <w:rsid w:val="007061E1"/>
    <w:rsid w:val="00706C41"/>
    <w:rsid w:val="007070FB"/>
    <w:rsid w:val="007100A7"/>
    <w:rsid w:val="00710FC0"/>
    <w:rsid w:val="007123C7"/>
    <w:rsid w:val="007128BB"/>
    <w:rsid w:val="0071388C"/>
    <w:rsid w:val="0071403A"/>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EB0"/>
    <w:rsid w:val="00737DB9"/>
    <w:rsid w:val="00741061"/>
    <w:rsid w:val="007415FA"/>
    <w:rsid w:val="00743F19"/>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C6A"/>
    <w:rsid w:val="00767A5C"/>
    <w:rsid w:val="00770A8D"/>
    <w:rsid w:val="00770DAA"/>
    <w:rsid w:val="007711A4"/>
    <w:rsid w:val="0077187C"/>
    <w:rsid w:val="007724AD"/>
    <w:rsid w:val="0077254D"/>
    <w:rsid w:val="0077286B"/>
    <w:rsid w:val="00772C61"/>
    <w:rsid w:val="0077352C"/>
    <w:rsid w:val="00773940"/>
    <w:rsid w:val="007741D0"/>
    <w:rsid w:val="00775A5F"/>
    <w:rsid w:val="00776673"/>
    <w:rsid w:val="007817C0"/>
    <w:rsid w:val="00783A0F"/>
    <w:rsid w:val="00783E53"/>
    <w:rsid w:val="0078446A"/>
    <w:rsid w:val="007845BD"/>
    <w:rsid w:val="00784690"/>
    <w:rsid w:val="00784829"/>
    <w:rsid w:val="00784D88"/>
    <w:rsid w:val="00785D8E"/>
    <w:rsid w:val="00786054"/>
    <w:rsid w:val="00787644"/>
    <w:rsid w:val="00787810"/>
    <w:rsid w:val="00787D5D"/>
    <w:rsid w:val="007900A4"/>
    <w:rsid w:val="00790292"/>
    <w:rsid w:val="0079044D"/>
    <w:rsid w:val="0079071B"/>
    <w:rsid w:val="0079133E"/>
    <w:rsid w:val="00793B85"/>
    <w:rsid w:val="00794725"/>
    <w:rsid w:val="00794B49"/>
    <w:rsid w:val="007956D1"/>
    <w:rsid w:val="00797B8E"/>
    <w:rsid w:val="00797DD7"/>
    <w:rsid w:val="007A094C"/>
    <w:rsid w:val="007A1424"/>
    <w:rsid w:val="007A1DE8"/>
    <w:rsid w:val="007A25F3"/>
    <w:rsid w:val="007A2BAA"/>
    <w:rsid w:val="007A3030"/>
    <w:rsid w:val="007A331F"/>
    <w:rsid w:val="007A5252"/>
    <w:rsid w:val="007A5579"/>
    <w:rsid w:val="007A58FC"/>
    <w:rsid w:val="007A5E16"/>
    <w:rsid w:val="007A6C07"/>
    <w:rsid w:val="007A6E07"/>
    <w:rsid w:val="007A77A1"/>
    <w:rsid w:val="007A77C4"/>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D96"/>
    <w:rsid w:val="007E6FBB"/>
    <w:rsid w:val="007E70CF"/>
    <w:rsid w:val="007F0A4B"/>
    <w:rsid w:val="007F0BBF"/>
    <w:rsid w:val="007F0C6C"/>
    <w:rsid w:val="007F2498"/>
    <w:rsid w:val="007F2740"/>
    <w:rsid w:val="007F49A8"/>
    <w:rsid w:val="007F4ED1"/>
    <w:rsid w:val="007F581E"/>
    <w:rsid w:val="007F66FD"/>
    <w:rsid w:val="007F6C44"/>
    <w:rsid w:val="00800E63"/>
    <w:rsid w:val="008032EA"/>
    <w:rsid w:val="00803D3E"/>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B6C"/>
    <w:rsid w:val="00824C02"/>
    <w:rsid w:val="0082574B"/>
    <w:rsid w:val="00825F3B"/>
    <w:rsid w:val="00827EFF"/>
    <w:rsid w:val="00830E73"/>
    <w:rsid w:val="00831321"/>
    <w:rsid w:val="0083223F"/>
    <w:rsid w:val="00835409"/>
    <w:rsid w:val="0083625E"/>
    <w:rsid w:val="00836E12"/>
    <w:rsid w:val="00836EE8"/>
    <w:rsid w:val="00837A51"/>
    <w:rsid w:val="008420E0"/>
    <w:rsid w:val="00842A9A"/>
    <w:rsid w:val="00843B9B"/>
    <w:rsid w:val="0085112B"/>
    <w:rsid w:val="00851515"/>
    <w:rsid w:val="00851ADF"/>
    <w:rsid w:val="00851FCB"/>
    <w:rsid w:val="008524BD"/>
    <w:rsid w:val="008529CE"/>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6F9"/>
    <w:rsid w:val="00867887"/>
    <w:rsid w:val="00867FF6"/>
    <w:rsid w:val="008705F7"/>
    <w:rsid w:val="008705FA"/>
    <w:rsid w:val="0087152C"/>
    <w:rsid w:val="00871A56"/>
    <w:rsid w:val="008724B7"/>
    <w:rsid w:val="00873DD9"/>
    <w:rsid w:val="0087423B"/>
    <w:rsid w:val="00874530"/>
    <w:rsid w:val="00874C25"/>
    <w:rsid w:val="00876B91"/>
    <w:rsid w:val="008770B2"/>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CE8"/>
    <w:rsid w:val="008A7B94"/>
    <w:rsid w:val="008A7F60"/>
    <w:rsid w:val="008B04D7"/>
    <w:rsid w:val="008B1409"/>
    <w:rsid w:val="008B42EF"/>
    <w:rsid w:val="008B6084"/>
    <w:rsid w:val="008B6581"/>
    <w:rsid w:val="008B66A1"/>
    <w:rsid w:val="008B74B8"/>
    <w:rsid w:val="008B7A81"/>
    <w:rsid w:val="008C0028"/>
    <w:rsid w:val="008C0824"/>
    <w:rsid w:val="008C09B5"/>
    <w:rsid w:val="008C0E5A"/>
    <w:rsid w:val="008C1532"/>
    <w:rsid w:val="008C1663"/>
    <w:rsid w:val="008C1BF7"/>
    <w:rsid w:val="008C4B37"/>
    <w:rsid w:val="008C684C"/>
    <w:rsid w:val="008C68F6"/>
    <w:rsid w:val="008C6F8B"/>
    <w:rsid w:val="008C75D0"/>
    <w:rsid w:val="008C7C77"/>
    <w:rsid w:val="008C7F1E"/>
    <w:rsid w:val="008D0F52"/>
    <w:rsid w:val="008D15E0"/>
    <w:rsid w:val="008D1D06"/>
    <w:rsid w:val="008D2116"/>
    <w:rsid w:val="008D3689"/>
    <w:rsid w:val="008D5073"/>
    <w:rsid w:val="008D5DDA"/>
    <w:rsid w:val="008E0509"/>
    <w:rsid w:val="008E05AE"/>
    <w:rsid w:val="008E0B5C"/>
    <w:rsid w:val="008E0EC8"/>
    <w:rsid w:val="008E1CFA"/>
    <w:rsid w:val="008E3B9E"/>
    <w:rsid w:val="008E44AA"/>
    <w:rsid w:val="008E710C"/>
    <w:rsid w:val="008E7489"/>
    <w:rsid w:val="008E7E94"/>
    <w:rsid w:val="008E7F54"/>
    <w:rsid w:val="008F03DD"/>
    <w:rsid w:val="008F0F0B"/>
    <w:rsid w:val="008F1889"/>
    <w:rsid w:val="008F1B90"/>
    <w:rsid w:val="008F2CD8"/>
    <w:rsid w:val="008F55B8"/>
    <w:rsid w:val="008F7858"/>
    <w:rsid w:val="00900813"/>
    <w:rsid w:val="00901E71"/>
    <w:rsid w:val="009023A4"/>
    <w:rsid w:val="00903B96"/>
    <w:rsid w:val="009042C8"/>
    <w:rsid w:val="009055BB"/>
    <w:rsid w:val="00905635"/>
    <w:rsid w:val="00905AD3"/>
    <w:rsid w:val="00906230"/>
    <w:rsid w:val="00907460"/>
    <w:rsid w:val="009105C4"/>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D99"/>
    <w:rsid w:val="009E6F65"/>
    <w:rsid w:val="009F0304"/>
    <w:rsid w:val="009F0BBC"/>
    <w:rsid w:val="009F19AA"/>
    <w:rsid w:val="009F2C86"/>
    <w:rsid w:val="009F4333"/>
    <w:rsid w:val="009F4C09"/>
    <w:rsid w:val="009F5B0B"/>
    <w:rsid w:val="009F60BD"/>
    <w:rsid w:val="009F662B"/>
    <w:rsid w:val="009F67CA"/>
    <w:rsid w:val="009F6BEE"/>
    <w:rsid w:val="009F7FBF"/>
    <w:rsid w:val="00A00953"/>
    <w:rsid w:val="00A00CFA"/>
    <w:rsid w:val="00A01CDA"/>
    <w:rsid w:val="00A07E76"/>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30145"/>
    <w:rsid w:val="00A310A0"/>
    <w:rsid w:val="00A31A07"/>
    <w:rsid w:val="00A32A92"/>
    <w:rsid w:val="00A353C9"/>
    <w:rsid w:val="00A35A93"/>
    <w:rsid w:val="00A35F9E"/>
    <w:rsid w:val="00A35FD6"/>
    <w:rsid w:val="00A4019D"/>
    <w:rsid w:val="00A40C4B"/>
    <w:rsid w:val="00A422CA"/>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4AF"/>
    <w:rsid w:val="00AA2C30"/>
    <w:rsid w:val="00AA3261"/>
    <w:rsid w:val="00AA3E25"/>
    <w:rsid w:val="00AA438C"/>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C30"/>
    <w:rsid w:val="00AD472D"/>
    <w:rsid w:val="00AD4FBE"/>
    <w:rsid w:val="00AD56F8"/>
    <w:rsid w:val="00AD605B"/>
    <w:rsid w:val="00AD64EA"/>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B0004F"/>
    <w:rsid w:val="00B004B4"/>
    <w:rsid w:val="00B00CB5"/>
    <w:rsid w:val="00B00D39"/>
    <w:rsid w:val="00B00D8C"/>
    <w:rsid w:val="00B03598"/>
    <w:rsid w:val="00B0454B"/>
    <w:rsid w:val="00B04889"/>
    <w:rsid w:val="00B04FDF"/>
    <w:rsid w:val="00B0543A"/>
    <w:rsid w:val="00B05DE2"/>
    <w:rsid w:val="00B05F9E"/>
    <w:rsid w:val="00B06623"/>
    <w:rsid w:val="00B07E63"/>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50CAF"/>
    <w:rsid w:val="00B50D13"/>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60624"/>
    <w:rsid w:val="00B61F58"/>
    <w:rsid w:val="00B62962"/>
    <w:rsid w:val="00B6366D"/>
    <w:rsid w:val="00B63B43"/>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A34"/>
    <w:rsid w:val="00C40B3F"/>
    <w:rsid w:val="00C4203A"/>
    <w:rsid w:val="00C423E7"/>
    <w:rsid w:val="00C42E0A"/>
    <w:rsid w:val="00C45D09"/>
    <w:rsid w:val="00C46732"/>
    <w:rsid w:val="00C47C72"/>
    <w:rsid w:val="00C5091E"/>
    <w:rsid w:val="00C50A0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844"/>
    <w:rsid w:val="00C70036"/>
    <w:rsid w:val="00C712F8"/>
    <w:rsid w:val="00C71CC9"/>
    <w:rsid w:val="00C71F97"/>
    <w:rsid w:val="00C72ECD"/>
    <w:rsid w:val="00C73078"/>
    <w:rsid w:val="00C736B5"/>
    <w:rsid w:val="00C73759"/>
    <w:rsid w:val="00C748EE"/>
    <w:rsid w:val="00C75B40"/>
    <w:rsid w:val="00C75EC1"/>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54C5"/>
    <w:rsid w:val="00C95A08"/>
    <w:rsid w:val="00C97FE6"/>
    <w:rsid w:val="00CA099E"/>
    <w:rsid w:val="00CA33D0"/>
    <w:rsid w:val="00CA3A75"/>
    <w:rsid w:val="00CA3FA0"/>
    <w:rsid w:val="00CA5E57"/>
    <w:rsid w:val="00CA6884"/>
    <w:rsid w:val="00CA76AE"/>
    <w:rsid w:val="00CB0057"/>
    <w:rsid w:val="00CB0A90"/>
    <w:rsid w:val="00CB1A5D"/>
    <w:rsid w:val="00CB1D4E"/>
    <w:rsid w:val="00CB3433"/>
    <w:rsid w:val="00CB3A25"/>
    <w:rsid w:val="00CB47AF"/>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1FDC"/>
    <w:rsid w:val="00CF20D9"/>
    <w:rsid w:val="00CF2C2D"/>
    <w:rsid w:val="00CF3ACE"/>
    <w:rsid w:val="00CF3AEB"/>
    <w:rsid w:val="00CF431D"/>
    <w:rsid w:val="00CF5BE0"/>
    <w:rsid w:val="00CF626A"/>
    <w:rsid w:val="00CF6A7C"/>
    <w:rsid w:val="00D001F5"/>
    <w:rsid w:val="00D009C7"/>
    <w:rsid w:val="00D00D3D"/>
    <w:rsid w:val="00D00F1A"/>
    <w:rsid w:val="00D0582E"/>
    <w:rsid w:val="00D07099"/>
    <w:rsid w:val="00D071B1"/>
    <w:rsid w:val="00D07610"/>
    <w:rsid w:val="00D07BE1"/>
    <w:rsid w:val="00D07F65"/>
    <w:rsid w:val="00D1087A"/>
    <w:rsid w:val="00D10F14"/>
    <w:rsid w:val="00D11707"/>
    <w:rsid w:val="00D12348"/>
    <w:rsid w:val="00D12D98"/>
    <w:rsid w:val="00D12DA1"/>
    <w:rsid w:val="00D12ECF"/>
    <w:rsid w:val="00D16322"/>
    <w:rsid w:val="00D17CA3"/>
    <w:rsid w:val="00D20FBD"/>
    <w:rsid w:val="00D21F1E"/>
    <w:rsid w:val="00D22502"/>
    <w:rsid w:val="00D2260C"/>
    <w:rsid w:val="00D2417A"/>
    <w:rsid w:val="00D279BD"/>
    <w:rsid w:val="00D27E47"/>
    <w:rsid w:val="00D30065"/>
    <w:rsid w:val="00D30168"/>
    <w:rsid w:val="00D31B40"/>
    <w:rsid w:val="00D32126"/>
    <w:rsid w:val="00D34543"/>
    <w:rsid w:val="00D3669E"/>
    <w:rsid w:val="00D37097"/>
    <w:rsid w:val="00D401B8"/>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5D87"/>
    <w:rsid w:val="00D56811"/>
    <w:rsid w:val="00D57582"/>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8AF"/>
    <w:rsid w:val="00D92922"/>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34F8"/>
    <w:rsid w:val="00DB4D32"/>
    <w:rsid w:val="00DB56C8"/>
    <w:rsid w:val="00DB57EF"/>
    <w:rsid w:val="00DB6449"/>
    <w:rsid w:val="00DB6842"/>
    <w:rsid w:val="00DB77D7"/>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465"/>
    <w:rsid w:val="00DD5B6A"/>
    <w:rsid w:val="00DD61CD"/>
    <w:rsid w:val="00DD620F"/>
    <w:rsid w:val="00DD774A"/>
    <w:rsid w:val="00DE0753"/>
    <w:rsid w:val="00DE31B8"/>
    <w:rsid w:val="00DE4400"/>
    <w:rsid w:val="00DE5C37"/>
    <w:rsid w:val="00DE5F0C"/>
    <w:rsid w:val="00DE72AF"/>
    <w:rsid w:val="00DE7328"/>
    <w:rsid w:val="00DE744C"/>
    <w:rsid w:val="00DE7B3D"/>
    <w:rsid w:val="00DE7C55"/>
    <w:rsid w:val="00DF01D0"/>
    <w:rsid w:val="00DF103F"/>
    <w:rsid w:val="00DF1120"/>
    <w:rsid w:val="00DF1A61"/>
    <w:rsid w:val="00DF2442"/>
    <w:rsid w:val="00DF2708"/>
    <w:rsid w:val="00DF3C2F"/>
    <w:rsid w:val="00DF3D03"/>
    <w:rsid w:val="00DF412A"/>
    <w:rsid w:val="00DF4EDF"/>
    <w:rsid w:val="00DF5C89"/>
    <w:rsid w:val="00DF715D"/>
    <w:rsid w:val="00DF76F2"/>
    <w:rsid w:val="00E001DE"/>
    <w:rsid w:val="00E00940"/>
    <w:rsid w:val="00E00E1D"/>
    <w:rsid w:val="00E01DF0"/>
    <w:rsid w:val="00E04D01"/>
    <w:rsid w:val="00E05AF4"/>
    <w:rsid w:val="00E10487"/>
    <w:rsid w:val="00E10510"/>
    <w:rsid w:val="00E11E78"/>
    <w:rsid w:val="00E12A89"/>
    <w:rsid w:val="00E13258"/>
    <w:rsid w:val="00E13F70"/>
    <w:rsid w:val="00E14ADA"/>
    <w:rsid w:val="00E16A54"/>
    <w:rsid w:val="00E20325"/>
    <w:rsid w:val="00E2182E"/>
    <w:rsid w:val="00E21F6B"/>
    <w:rsid w:val="00E2215F"/>
    <w:rsid w:val="00E239FF"/>
    <w:rsid w:val="00E240C2"/>
    <w:rsid w:val="00E246BE"/>
    <w:rsid w:val="00E24B33"/>
    <w:rsid w:val="00E26C67"/>
    <w:rsid w:val="00E27707"/>
    <w:rsid w:val="00E30D0C"/>
    <w:rsid w:val="00E328E8"/>
    <w:rsid w:val="00E3398E"/>
    <w:rsid w:val="00E342F3"/>
    <w:rsid w:val="00E34600"/>
    <w:rsid w:val="00E351DD"/>
    <w:rsid w:val="00E3626C"/>
    <w:rsid w:val="00E366B3"/>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82C"/>
    <w:rsid w:val="00E56483"/>
    <w:rsid w:val="00E56BB2"/>
    <w:rsid w:val="00E56CFB"/>
    <w:rsid w:val="00E60C4A"/>
    <w:rsid w:val="00E61A1F"/>
    <w:rsid w:val="00E629D8"/>
    <w:rsid w:val="00E62E4C"/>
    <w:rsid w:val="00E6493A"/>
    <w:rsid w:val="00E650CB"/>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434C"/>
    <w:rsid w:val="00EA4F1B"/>
    <w:rsid w:val="00EA5A02"/>
    <w:rsid w:val="00EB103C"/>
    <w:rsid w:val="00EB20D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262"/>
    <w:rsid w:val="00ED4557"/>
    <w:rsid w:val="00ED71A4"/>
    <w:rsid w:val="00ED7829"/>
    <w:rsid w:val="00EE0F15"/>
    <w:rsid w:val="00EE0FB7"/>
    <w:rsid w:val="00EE180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52D"/>
    <w:rsid w:val="00F00C6F"/>
    <w:rsid w:val="00F02C0B"/>
    <w:rsid w:val="00F04116"/>
    <w:rsid w:val="00F05411"/>
    <w:rsid w:val="00F132D0"/>
    <w:rsid w:val="00F14C9E"/>
    <w:rsid w:val="00F15943"/>
    <w:rsid w:val="00F15BA3"/>
    <w:rsid w:val="00F16145"/>
    <w:rsid w:val="00F1645D"/>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32B9"/>
    <w:rsid w:val="00F43FD9"/>
    <w:rsid w:val="00F44049"/>
    <w:rsid w:val="00F44507"/>
    <w:rsid w:val="00F44A88"/>
    <w:rsid w:val="00F455EC"/>
    <w:rsid w:val="00F4621B"/>
    <w:rsid w:val="00F462FB"/>
    <w:rsid w:val="00F4777D"/>
    <w:rsid w:val="00F50F06"/>
    <w:rsid w:val="00F55A80"/>
    <w:rsid w:val="00F56607"/>
    <w:rsid w:val="00F57D3F"/>
    <w:rsid w:val="00F61C20"/>
    <w:rsid w:val="00F62AC4"/>
    <w:rsid w:val="00F631B3"/>
    <w:rsid w:val="00F63A8A"/>
    <w:rsid w:val="00F63D8E"/>
    <w:rsid w:val="00F63DFD"/>
    <w:rsid w:val="00F6516D"/>
    <w:rsid w:val="00F65830"/>
    <w:rsid w:val="00F665E9"/>
    <w:rsid w:val="00F66E74"/>
    <w:rsid w:val="00F6720B"/>
    <w:rsid w:val="00F71B40"/>
    <w:rsid w:val="00F72655"/>
    <w:rsid w:val="00F727AE"/>
    <w:rsid w:val="00F74880"/>
    <w:rsid w:val="00F75ADD"/>
    <w:rsid w:val="00F75B75"/>
    <w:rsid w:val="00F75EBE"/>
    <w:rsid w:val="00F811F4"/>
    <w:rsid w:val="00F81AE9"/>
    <w:rsid w:val="00F83B95"/>
    <w:rsid w:val="00F85835"/>
    <w:rsid w:val="00F86C38"/>
    <w:rsid w:val="00F87A14"/>
    <w:rsid w:val="00F90A72"/>
    <w:rsid w:val="00F90C7B"/>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38F3"/>
    <w:rsid w:val="00FF42AF"/>
    <w:rsid w:val="00FF4F89"/>
    <w:rsid w:val="00FF5A00"/>
    <w:rsid w:val="00FF65F8"/>
    <w:rsid w:val="00FF6FA0"/>
    <w:rsid w:val="00FF7906"/>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5601"/>
    <o:shapelayout v:ext="edit">
      <o:idmap v:ext="edit" data="1"/>
    </o:shapelayout>
  </w:shapeDefaults>
  <w:decimalSymbol w:val="."/>
  <w:listSeparator w:val=","/>
  <w15:docId w15:val="{93F4B1F0-F025-44BD-B031-E6055082C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3" w:semiHidden="1" w:unhideWhenUsed="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basedOn w:val="a1"/>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1">
    <w:name w:val="caption"/>
    <w:basedOn w:val="a0"/>
    <w:next w:val="a0"/>
    <w:link w:val="af2"/>
    <w:qFormat/>
    <w:rsid w:val="000A5899"/>
    <w:pPr>
      <w:spacing w:beforeLines="50" w:before="156" w:afterLines="50" w:after="156"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uiPriority w:val="99"/>
    <w:rsid w:val="00827EFF"/>
    <w:pPr>
      <w:spacing w:line="440" w:lineRule="exact"/>
      <w:jc w:val="left"/>
    </w:pPr>
    <w:rPr>
      <w:sz w:val="24"/>
    </w:r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clear" w:pos="420"/>
        <w:tab w:val="left" w:pos="540"/>
        <w:tab w:val="num" w:pos="2760"/>
      </w:tabs>
      <w:spacing w:line="400" w:lineRule="exact"/>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0A5899"/>
    <w:rPr>
      <w:spacing w:val="10"/>
      <w:kern w:val="2"/>
      <w:sz w:val="21"/>
      <w:szCs w:val="21"/>
    </w:rPr>
  </w:style>
  <w:style w:type="paragraph" w:customStyle="1" w:styleId="12">
    <w:name w:val="列出段落1"/>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e">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
    <w:name w:val="摘要"/>
    <w:basedOn w:val="a0"/>
    <w:link w:val="aff0"/>
    <w:qFormat/>
    <w:rsid w:val="009A553B"/>
    <w:pPr>
      <w:spacing w:line="440" w:lineRule="exact"/>
      <w:ind w:firstLineChars="200" w:firstLine="480"/>
    </w:pPr>
    <w:rPr>
      <w:rFonts w:ascii="宋体" w:hAnsi="宋体"/>
      <w:sz w:val="24"/>
    </w:rPr>
  </w:style>
  <w:style w:type="character" w:customStyle="1" w:styleId="aff0">
    <w:name w:val="摘要 字符"/>
    <w:basedOn w:val="a1"/>
    <w:link w:val="aff"/>
    <w:rsid w:val="009A553B"/>
    <w:rPr>
      <w:rFonts w:ascii="宋体" w:eastAsia="宋体" w:hAnsi="宋体"/>
      <w:b w:val="0"/>
      <w:kern w:val="2"/>
      <w:sz w:val="24"/>
      <w:szCs w:val="21"/>
      <w:lang w:val="en-US" w:eastAsia="zh-CN" w:bidi="ar-SA"/>
    </w:rPr>
  </w:style>
  <w:style w:type="paragraph" w:customStyle="1" w:styleId="aff1">
    <w:name w:val="中文关键词"/>
    <w:basedOn w:val="a0"/>
    <w:link w:val="aff2"/>
    <w:qFormat/>
    <w:rsid w:val="00637D00"/>
    <w:pPr>
      <w:spacing w:beforeLines="100" w:before="312" w:line="440" w:lineRule="exact"/>
    </w:pPr>
    <w:rPr>
      <w:rFonts w:ascii="宋体" w:hAnsi="宋体"/>
      <w:sz w:val="24"/>
      <w:szCs w:val="24"/>
    </w:rPr>
  </w:style>
  <w:style w:type="paragraph" w:customStyle="1" w:styleId="aff3">
    <w:name w:val="英文摘要"/>
    <w:basedOn w:val="a0"/>
    <w:link w:val="aff4"/>
    <w:qFormat/>
    <w:rsid w:val="00637D00"/>
    <w:pPr>
      <w:spacing w:line="440" w:lineRule="exact"/>
      <w:ind w:firstLineChars="100" w:firstLine="100"/>
      <w:jc w:val="left"/>
    </w:pPr>
    <w:rPr>
      <w:sz w:val="24"/>
      <w:szCs w:val="24"/>
    </w:rPr>
  </w:style>
  <w:style w:type="character" w:customStyle="1" w:styleId="aff2">
    <w:name w:val="中文关键词 字符"/>
    <w:basedOn w:val="a1"/>
    <w:link w:val="aff1"/>
    <w:rsid w:val="00637D00"/>
    <w:rPr>
      <w:rFonts w:ascii="宋体" w:hAnsi="宋体"/>
      <w:kern w:val="2"/>
      <w:sz w:val="24"/>
      <w:szCs w:val="24"/>
    </w:rPr>
  </w:style>
  <w:style w:type="paragraph" w:customStyle="1" w:styleId="aff5">
    <w:name w:val="英文关键词"/>
    <w:basedOn w:val="a0"/>
    <w:link w:val="aff6"/>
    <w:qFormat/>
    <w:rsid w:val="00261D03"/>
    <w:pPr>
      <w:spacing w:beforeLines="100" w:before="312" w:line="440" w:lineRule="exact"/>
    </w:pPr>
    <w:rPr>
      <w:sz w:val="24"/>
      <w:szCs w:val="24"/>
    </w:rPr>
  </w:style>
  <w:style w:type="character" w:customStyle="1" w:styleId="aff4">
    <w:name w:val="英文摘要 字符"/>
    <w:basedOn w:val="a1"/>
    <w:link w:val="aff3"/>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6">
    <w:name w:val="英文关键词 字符"/>
    <w:basedOn w:val="a1"/>
    <w:link w:val="aff5"/>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basedOn w:val="a1"/>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basedOn w:val="a1"/>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basedOn w:val="a1"/>
    <w:link w:val="20"/>
    <w:rsid w:val="00E3398E"/>
    <w:rPr>
      <w:rFonts w:eastAsia="黑体"/>
      <w:kern w:val="2"/>
      <w:sz w:val="24"/>
      <w:szCs w:val="24"/>
    </w:rPr>
  </w:style>
  <w:style w:type="paragraph" w:customStyle="1" w:styleId="3">
    <w:name w:val="3"/>
    <w:basedOn w:val="a0"/>
    <w:link w:val="34"/>
    <w:qFormat/>
    <w:rsid w:val="00F04116"/>
    <w:pPr>
      <w:numPr>
        <w:ilvl w:val="2"/>
        <w:numId w:val="3"/>
      </w:numPr>
      <w:spacing w:beforeLines="50" w:before="50" w:afterLines="50" w:after="50" w:line="440" w:lineRule="exact"/>
      <w:jc w:val="left"/>
      <w:outlineLvl w:val="2"/>
    </w:pPr>
    <w:rPr>
      <w:b/>
      <w:color w:val="000000" w:themeColor="text1"/>
      <w:sz w:val="24"/>
      <w:szCs w:val="24"/>
    </w:rPr>
  </w:style>
  <w:style w:type="paragraph" w:styleId="aff7">
    <w:name w:val="List Paragraph"/>
    <w:basedOn w:val="a0"/>
    <w:uiPriority w:val="34"/>
    <w:rsid w:val="00F04116"/>
    <w:pPr>
      <w:ind w:firstLineChars="200" w:firstLine="420"/>
    </w:pPr>
  </w:style>
  <w:style w:type="character" w:customStyle="1" w:styleId="34">
    <w:name w:val="3 字符"/>
    <w:basedOn w:val="a1"/>
    <w:link w:val="3"/>
    <w:rsid w:val="00F04116"/>
    <w:rPr>
      <w:b/>
      <w:color w:val="000000" w:themeColor="text1"/>
      <w:kern w:val="2"/>
      <w:sz w:val="24"/>
      <w:szCs w:val="24"/>
    </w:rPr>
  </w:style>
  <w:style w:type="paragraph" w:customStyle="1" w:styleId="aff8">
    <w:name w:val="主要"/>
    <w:basedOn w:val="a0"/>
    <w:link w:val="aff9"/>
    <w:qFormat/>
    <w:rsid w:val="00E00E1D"/>
    <w:pPr>
      <w:spacing w:line="440" w:lineRule="exact"/>
      <w:ind w:firstLineChars="200" w:firstLine="480"/>
    </w:pPr>
    <w:rPr>
      <w:sz w:val="24"/>
      <w:szCs w:val="20"/>
    </w:rPr>
  </w:style>
  <w:style w:type="paragraph" w:customStyle="1" w:styleId="Affa">
    <w:name w:val="A正文"/>
    <w:basedOn w:val="a0"/>
    <w:link w:val="Affb"/>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9">
    <w:name w:val="主要 字符"/>
    <w:basedOn w:val="a1"/>
    <w:link w:val="aff8"/>
    <w:rsid w:val="00E00E1D"/>
    <w:rPr>
      <w:kern w:val="2"/>
      <w:sz w:val="24"/>
    </w:rPr>
  </w:style>
  <w:style w:type="character" w:customStyle="1" w:styleId="Affb">
    <w:name w:val="A正文 字符"/>
    <w:basedOn w:val="a1"/>
    <w:link w:val="Affa"/>
    <w:rsid w:val="00F04116"/>
    <w:rPr>
      <w:rFonts w:ascii="宋体" w:hAnsi="宋体"/>
      <w:kern w:val="2"/>
      <w:sz w:val="24"/>
    </w:rPr>
  </w:style>
  <w:style w:type="paragraph" w:customStyle="1" w:styleId="D">
    <w:name w:val="D表格"/>
    <w:basedOn w:val="Affa"/>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basedOn w:val="Affb"/>
    <w:link w:val="D"/>
    <w:rsid w:val="000A5899"/>
    <w:rPr>
      <w:rFonts w:ascii="宋体" w:hAnsi="宋体"/>
      <w:kern w:val="2"/>
      <w:sz w:val="21"/>
      <w:szCs w:val="21"/>
    </w:rPr>
  </w:style>
  <w:style w:type="paragraph" w:customStyle="1" w:styleId="affc">
    <w:name w:val="表格文字"/>
    <w:basedOn w:val="a0"/>
    <w:link w:val="affd"/>
    <w:qFormat/>
    <w:rsid w:val="000A5899"/>
    <w:pPr>
      <w:spacing w:beforeLines="25" w:before="78" w:afterLines="25" w:after="78" w:line="240" w:lineRule="auto"/>
      <w:jc w:val="center"/>
    </w:pPr>
    <w:rPr>
      <w:rFonts w:hAnsi="宋体"/>
    </w:rPr>
  </w:style>
  <w:style w:type="character" w:customStyle="1" w:styleId="affd">
    <w:name w:val="表格文字 字符"/>
    <w:basedOn w:val="a1"/>
    <w:link w:val="affc"/>
    <w:rsid w:val="000A5899"/>
    <w:rPr>
      <w:rFonts w:hAnsi="宋体"/>
      <w:kern w:val="2"/>
      <w:sz w:val="21"/>
      <w:szCs w:val="21"/>
    </w:rPr>
  </w:style>
  <w:style w:type="paragraph" w:styleId="affe">
    <w:name w:val="footnote text"/>
    <w:basedOn w:val="a0"/>
    <w:link w:val="afff"/>
    <w:rsid w:val="00041ED2"/>
    <w:pPr>
      <w:snapToGrid w:val="0"/>
      <w:jc w:val="left"/>
    </w:pPr>
    <w:rPr>
      <w:sz w:val="18"/>
      <w:szCs w:val="18"/>
    </w:rPr>
  </w:style>
  <w:style w:type="character" w:customStyle="1" w:styleId="afff">
    <w:name w:val="脚注文本 字符"/>
    <w:basedOn w:val="a1"/>
    <w:link w:val="affe"/>
    <w:rsid w:val="00041ED2"/>
    <w:rPr>
      <w:kern w:val="2"/>
      <w:sz w:val="18"/>
      <w:szCs w:val="18"/>
    </w:rPr>
  </w:style>
  <w:style w:type="character" w:styleId="afff0">
    <w:name w:val="footnote reference"/>
    <w:basedOn w:val="a1"/>
    <w:rsid w:val="00041ED2"/>
    <w:rPr>
      <w:vertAlign w:val="superscript"/>
    </w:rPr>
  </w:style>
  <w:style w:type="paragraph" w:customStyle="1" w:styleId="afff1">
    <w:name w:val="脚注"/>
    <w:basedOn w:val="affe"/>
    <w:link w:val="Char0"/>
    <w:qFormat/>
    <w:rsid w:val="00041ED2"/>
    <w:pPr>
      <w:tabs>
        <w:tab w:val="center" w:pos="4080"/>
        <w:tab w:val="center" w:leader="dot" w:pos="8160"/>
      </w:tabs>
      <w:spacing w:before="100" w:beforeAutospacing="1" w:after="100" w:afterAutospacing="1" w:line="240" w:lineRule="atLeast"/>
    </w:pPr>
    <w:rPr>
      <w:sz w:val="22"/>
    </w:rPr>
  </w:style>
  <w:style w:type="character" w:customStyle="1" w:styleId="Char0">
    <w:name w:val="脚注 Char"/>
    <w:basedOn w:val="afff"/>
    <w:link w:val="afff1"/>
    <w:rsid w:val="00041ED2"/>
    <w:rPr>
      <w:kern w:val="2"/>
      <w:sz w:val="22"/>
      <w:szCs w:val="18"/>
    </w:rPr>
  </w:style>
  <w:style w:type="character" w:styleId="afff2">
    <w:name w:val="Placeholder Text"/>
    <w:basedOn w:val="a1"/>
    <w:uiPriority w:val="99"/>
    <w:semiHidden/>
    <w:rsid w:val="00550A9A"/>
    <w:rPr>
      <w:color w:val="808080"/>
    </w:rPr>
  </w:style>
  <w:style w:type="paragraph" w:customStyle="1" w:styleId="afff3">
    <w:name w:val="公式"/>
    <w:basedOn w:val="aff8"/>
    <w:link w:val="afff4"/>
    <w:qFormat/>
    <w:rsid w:val="00550A9A"/>
    <w:pPr>
      <w:tabs>
        <w:tab w:val="center" w:pos="3570"/>
        <w:tab w:val="center" w:leader="dot" w:pos="7140"/>
      </w:tabs>
      <w:spacing w:line="240" w:lineRule="auto"/>
      <w:ind w:firstLineChars="0" w:firstLine="0"/>
      <w:jc w:val="left"/>
    </w:pPr>
  </w:style>
  <w:style w:type="paragraph" w:styleId="TOC1">
    <w:name w:val="toc 1"/>
    <w:basedOn w:val="a0"/>
    <w:next w:val="a0"/>
    <w:link w:val="TOC10"/>
    <w:autoRedefine/>
    <w:uiPriority w:val="39"/>
    <w:qFormat/>
    <w:rsid w:val="000F2FB7"/>
    <w:pPr>
      <w:spacing w:line="440" w:lineRule="exact"/>
      <w:jc w:val="left"/>
      <w:textAlignment w:val="top"/>
    </w:pPr>
    <w:rPr>
      <w:b/>
      <w:noProof/>
      <w:sz w:val="24"/>
    </w:rPr>
  </w:style>
  <w:style w:type="character" w:customStyle="1" w:styleId="afff4">
    <w:name w:val="公式 字符"/>
    <w:basedOn w:val="aff9"/>
    <w:link w:val="afff3"/>
    <w:rsid w:val="00550A9A"/>
    <w:rPr>
      <w:rFonts w:ascii="宋体" w:hAnsi="宋体"/>
      <w:kern w:val="2"/>
      <w:sz w:val="24"/>
    </w:rPr>
  </w:style>
  <w:style w:type="character" w:customStyle="1" w:styleId="TOC10">
    <w:name w:val="TOC 1 字符"/>
    <w:basedOn w:val="a1"/>
    <w:link w:val="TOC1"/>
    <w:uiPriority w:val="39"/>
    <w:rsid w:val="000F2FB7"/>
    <w:rPr>
      <w:b/>
      <w:noProof/>
      <w:kern w:val="2"/>
      <w:sz w:val="24"/>
      <w:szCs w:val="21"/>
    </w:rPr>
  </w:style>
  <w:style w:type="character" w:customStyle="1" w:styleId="15">
    <w:name w:val="1级标题 字符"/>
    <w:basedOn w:val="a1"/>
    <w:link w:val="14"/>
    <w:rsid w:val="00A571F9"/>
    <w:rPr>
      <w:rFonts w:eastAsia="黑体"/>
      <w:kern w:val="2"/>
      <w:sz w:val="24"/>
      <w:szCs w:val="24"/>
    </w:rPr>
  </w:style>
  <w:style w:type="paragraph" w:styleId="afff5">
    <w:name w:val="Quote"/>
    <w:basedOn w:val="a0"/>
    <w:next w:val="a0"/>
    <w:link w:val="afff6"/>
    <w:uiPriority w:val="29"/>
    <w:qFormat/>
    <w:rsid w:val="00E20325"/>
    <w:pPr>
      <w:tabs>
        <w:tab w:val="center" w:pos="4080"/>
        <w:tab w:val="center" w:leader="dot" w:pos="8160"/>
      </w:tabs>
      <w:spacing w:beforeLines="50" w:before="50" w:afterLines="50" w:after="50" w:line="240" w:lineRule="auto"/>
      <w:jc w:val="left"/>
    </w:pPr>
    <w:rPr>
      <w:i/>
      <w:iCs/>
      <w:color w:val="000000" w:themeColor="text1"/>
      <w:sz w:val="24"/>
    </w:rPr>
  </w:style>
  <w:style w:type="character" w:customStyle="1" w:styleId="afff6">
    <w:name w:val="引用 字符"/>
    <w:basedOn w:val="a1"/>
    <w:link w:val="afff5"/>
    <w:uiPriority w:val="29"/>
    <w:rsid w:val="00E20325"/>
    <w:rPr>
      <w:i/>
      <w:iCs/>
      <w:color w:val="000000" w:themeColor="text1"/>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basedOn w:val="a1"/>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basedOn w:val="a1"/>
    <w:link w:val="a"/>
    <w:rsid w:val="00CA5E57"/>
    <w:rPr>
      <w:spacing w:val="6"/>
      <w:kern w:val="2"/>
      <w:sz w:val="21"/>
      <w:szCs w:val="21"/>
    </w:rPr>
  </w:style>
  <w:style w:type="character" w:customStyle="1" w:styleId="EndNoteBibliographyTitle0">
    <w:name w:val="EndNote Bibliography Title 字符"/>
    <w:basedOn w:val="af5"/>
    <w:link w:val="EndNoteBibliographyTitle"/>
    <w:rsid w:val="00CA5E57"/>
    <w:rPr>
      <w:noProof/>
      <w:spacing w:val="6"/>
      <w:kern w:val="2"/>
      <w:sz w:val="21"/>
      <w:szCs w:val="21"/>
    </w:rPr>
  </w:style>
  <w:style w:type="character" w:customStyle="1" w:styleId="16">
    <w:name w:val="未处理的提及1"/>
    <w:basedOn w:val="a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Theme="majorHAnsi" w:eastAsiaTheme="majorEastAsia" w:hAnsiTheme="majorHAnsi" w:cstheme="majorBidi"/>
      <w:bCs/>
      <w:color w:val="2F5496" w:themeColor="accent1" w:themeShade="BF"/>
      <w:kern w:val="0"/>
      <w:sz w:val="28"/>
      <w:szCs w:val="28"/>
    </w:rPr>
  </w:style>
  <w:style w:type="paragraph" w:styleId="TOC2">
    <w:name w:val="toc 2"/>
    <w:basedOn w:val="a0"/>
    <w:next w:val="a0"/>
    <w:autoRedefine/>
    <w:uiPriority w:val="39"/>
    <w:rsid w:val="00A422CA"/>
    <w:pPr>
      <w:tabs>
        <w:tab w:val="left" w:pos="1050"/>
        <w:tab w:val="right" w:leader="dot" w:pos="8494"/>
      </w:tabs>
      <w:ind w:leftChars="200" w:left="420"/>
      <w:jc w:val="left"/>
    </w:pPr>
  </w:style>
  <w:style w:type="paragraph" w:styleId="TOC3">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basedOn w:val="a1"/>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basedOn w:val="af5"/>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D:\Undergraduate-Thesis\Thesis-2.docx" TargetMode="External"/><Relationship Id="rId21" Type="http://schemas.openxmlformats.org/officeDocument/2006/relationships/hyperlink" Target="file:///D:\Undergraduate-Thesis\Thesis-2.docx" TargetMode="Externa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image" Target="media/image64.png"/><Relationship Id="rId16" Type="http://schemas.openxmlformats.org/officeDocument/2006/relationships/hyperlink" Target="file:///D:\Undergraduate-Thesis\Thesis-2.docx" TargetMode="External"/><Relationship Id="rId11" Type="http://schemas.openxmlformats.org/officeDocument/2006/relationships/hyperlink" Target="file:///D:\Undergraduate-Thesis\Thesis-2.docx" TargetMode="External"/><Relationship Id="rId32" Type="http://schemas.openxmlformats.org/officeDocument/2006/relationships/image" Target="media/image7.png"/><Relationship Id="rId37" Type="http://schemas.openxmlformats.org/officeDocument/2006/relationships/image" Target="media/image12.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image" Target="media/image54.png"/><Relationship Id="rId102"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65.png"/><Relationship Id="rId95" Type="http://schemas.openxmlformats.org/officeDocument/2006/relationships/image" Target="media/image70.png"/><Relationship Id="rId22" Type="http://schemas.openxmlformats.org/officeDocument/2006/relationships/hyperlink" Target="file:///D:\Undergraduate-Thesis\Thesis-2.docx" TargetMode="External"/><Relationship Id="rId27" Type="http://schemas.openxmlformats.org/officeDocument/2006/relationships/footer" Target="footer1.xml"/><Relationship Id="rId43" Type="http://schemas.openxmlformats.org/officeDocument/2006/relationships/image" Target="media/image18.png"/><Relationship Id="rId48" Type="http://schemas.openxmlformats.org/officeDocument/2006/relationships/image" Target="media/image23.png"/><Relationship Id="rId64" Type="http://schemas.openxmlformats.org/officeDocument/2006/relationships/image" Target="media/image39.png"/><Relationship Id="rId69" Type="http://schemas.openxmlformats.org/officeDocument/2006/relationships/image" Target="media/image44.png"/><Relationship Id="rId80" Type="http://schemas.openxmlformats.org/officeDocument/2006/relationships/image" Target="media/image55.png"/><Relationship Id="rId85" Type="http://schemas.openxmlformats.org/officeDocument/2006/relationships/image" Target="media/image60.png"/><Relationship Id="rId12" Type="http://schemas.openxmlformats.org/officeDocument/2006/relationships/hyperlink" Target="file:///D:\Undergraduate-Thesis\Thesis-2.docx" TargetMode="External"/><Relationship Id="rId17" Type="http://schemas.openxmlformats.org/officeDocument/2006/relationships/hyperlink" Target="file:///D:\Undergraduate-Thesis\Thesis-2.docx" TargetMode="External"/><Relationship Id="rId25" Type="http://schemas.openxmlformats.org/officeDocument/2006/relationships/hyperlink" Target="file:///D:\Undergraduate-Thesis\Thesis-2.docx" TargetMode="External"/><Relationship Id="rId33" Type="http://schemas.openxmlformats.org/officeDocument/2006/relationships/image" Target="media/image8.jpe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4.png"/><Relationship Id="rId67" Type="http://schemas.openxmlformats.org/officeDocument/2006/relationships/image" Target="media/image42.png"/><Relationship Id="rId103" Type="http://schemas.openxmlformats.org/officeDocument/2006/relationships/fontTable" Target="fontTable.xml"/><Relationship Id="rId20" Type="http://schemas.openxmlformats.org/officeDocument/2006/relationships/hyperlink" Target="file:///D:\Undergraduate-Thesis\Thesis-2.docx" TargetMode="External"/><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8.png"/><Relationship Id="rId88" Type="http://schemas.openxmlformats.org/officeDocument/2006/relationships/image" Target="media/image63.png"/><Relationship Id="rId91" Type="http://schemas.openxmlformats.org/officeDocument/2006/relationships/image" Target="media/image66.png"/><Relationship Id="rId96"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Undergraduate-Thesis\Thesis-2.docx" TargetMode="External"/><Relationship Id="rId23" Type="http://schemas.openxmlformats.org/officeDocument/2006/relationships/hyperlink" Target="file:///D:\Undergraduate-Thesis\Thesis-2.docx"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hyperlink" Target="file:///D:\Undergraduate-Thesis\Thesis-2.docx" TargetMode="Externa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file:///D:\Undergraduate-Thesis\Thesis-2.docx" TargetMode="External"/><Relationship Id="rId18" Type="http://schemas.openxmlformats.org/officeDocument/2006/relationships/hyperlink" Target="file:///D:\Undergraduate-Thesis\Thesis-2.docx" TargetMode="External"/><Relationship Id="rId39" Type="http://schemas.openxmlformats.org/officeDocument/2006/relationships/image" Target="media/image14.png"/><Relationship Id="rId34" Type="http://schemas.openxmlformats.org/officeDocument/2006/relationships/image" Target="media/image9.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51.png"/><Relationship Id="rId97" Type="http://schemas.openxmlformats.org/officeDocument/2006/relationships/image" Target="media/image72.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4.png"/><Relationship Id="rId24" Type="http://schemas.openxmlformats.org/officeDocument/2006/relationships/hyperlink" Target="file:///D:\Undergraduate-Thesis\Thesis-2.docx" TargetMode="Externa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image" Target="media/image41.png"/><Relationship Id="rId87" Type="http://schemas.openxmlformats.org/officeDocument/2006/relationships/image" Target="media/image62.png"/><Relationship Id="rId61" Type="http://schemas.openxmlformats.org/officeDocument/2006/relationships/image" Target="media/image36.png"/><Relationship Id="rId82" Type="http://schemas.openxmlformats.org/officeDocument/2006/relationships/image" Target="media/image57.png"/><Relationship Id="rId19" Type="http://schemas.openxmlformats.org/officeDocument/2006/relationships/hyperlink" Target="file:///D:\Undergraduate-Thesis\Thesis-2.docx" TargetMode="External"/><Relationship Id="rId14" Type="http://schemas.openxmlformats.org/officeDocument/2006/relationships/hyperlink" Target="file:///D:\Undergraduate-Thesis\Thesis-2.docx" TargetMode="External"/><Relationship Id="rId30" Type="http://schemas.openxmlformats.org/officeDocument/2006/relationships/image" Target="media/image5.png"/><Relationship Id="rId35" Type="http://schemas.openxmlformats.org/officeDocument/2006/relationships/image" Target="media/image10.jpeg"/><Relationship Id="rId56" Type="http://schemas.openxmlformats.org/officeDocument/2006/relationships/image" Target="media/image31.png"/><Relationship Id="rId77" Type="http://schemas.openxmlformats.org/officeDocument/2006/relationships/image" Target="media/image52.png"/><Relationship Id="rId100" Type="http://schemas.openxmlformats.org/officeDocument/2006/relationships/image" Target="media/image75.png"/><Relationship Id="rId8" Type="http://schemas.openxmlformats.org/officeDocument/2006/relationships/image" Target="media/image1.jpeg"/><Relationship Id="rId51" Type="http://schemas.openxmlformats.org/officeDocument/2006/relationships/image" Target="media/image26.png"/><Relationship Id="rId72" Type="http://schemas.openxmlformats.org/officeDocument/2006/relationships/image" Target="media/image47.png"/><Relationship Id="rId93" Type="http://schemas.openxmlformats.org/officeDocument/2006/relationships/image" Target="media/image68.png"/><Relationship Id="rId98" Type="http://schemas.openxmlformats.org/officeDocument/2006/relationships/image" Target="media/image73.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Moir%C3%A9_pattern"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96183D-530C-4285-8B7B-7D94859EA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7</TotalTime>
  <Pages>61</Pages>
  <Words>16465</Words>
  <Characters>58724</Characters>
  <Application>Microsoft Office Word</Application>
  <DocSecurity>0</DocSecurity>
  <Lines>489</Lines>
  <Paragraphs>150</Paragraphs>
  <ScaleCrop>false</ScaleCrop>
  <Company>www.ftpdown.com</Company>
  <LinksUpToDate>false</LinksUpToDate>
  <CharactersWithSpaces>75039</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  </dc:title>
  <dc:subject/>
  <dc:creator>User</dc:creator>
  <cp:keywords/>
  <cp:lastModifiedBy>凡 张</cp:lastModifiedBy>
  <cp:revision>62</cp:revision>
  <cp:lastPrinted>2013-04-09T06:58:00Z</cp:lastPrinted>
  <dcterms:created xsi:type="dcterms:W3CDTF">2019-05-21T19:52:00Z</dcterms:created>
  <dcterms:modified xsi:type="dcterms:W3CDTF">2019-05-23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